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035B3" w:rsidRPr="00291332" w:rsidRDefault="001F510B" w:rsidP="003332A1">
      <w:pPr>
        <w:pStyle w:val="Heading1"/>
      </w:pPr>
      <w:r w:rsidRPr="00291332">
        <w:t>TITLE PAGE</w:t>
      </w:r>
    </w:p>
    <w:p w:rsidR="001C5452" w:rsidRPr="001C5452" w:rsidRDefault="001C5452" w:rsidP="003332A1">
      <w:pPr>
        <w:spacing w:line="480" w:lineRule="auto"/>
        <w:rPr>
          <w:lang w:val="en-US"/>
        </w:rPr>
      </w:pPr>
      <w:r>
        <w:rPr>
          <w:rFonts w:eastAsia="Times New Roman"/>
          <w:b/>
          <w:color w:val="000000"/>
          <w:lang w:val="en-US"/>
        </w:rPr>
        <w:t>Title: Lifestyle intervention in gastroesophageal reflux disease</w:t>
      </w:r>
    </w:p>
    <w:p w:rsidR="00961E73" w:rsidRPr="00BF74B2" w:rsidRDefault="001C5452" w:rsidP="003332A1">
      <w:pPr>
        <w:spacing w:line="480" w:lineRule="auto"/>
        <w:rPr>
          <w:lang w:val="en-US"/>
        </w:rPr>
      </w:pPr>
      <w:r>
        <w:rPr>
          <w:rFonts w:eastAsia="Times New Roman"/>
          <w:b/>
          <w:color w:val="000000"/>
          <w:lang w:val="en-US"/>
        </w:rPr>
        <w:t>Short t</w:t>
      </w:r>
      <w:r w:rsidR="004035B3" w:rsidRPr="00291332">
        <w:rPr>
          <w:rFonts w:eastAsia="Times New Roman"/>
          <w:b/>
          <w:color w:val="000000"/>
          <w:lang w:val="en-US"/>
        </w:rPr>
        <w:t xml:space="preserve">itle: </w:t>
      </w:r>
      <w:r w:rsidR="001B4446" w:rsidRPr="00BF74B2">
        <w:rPr>
          <w:rFonts w:eastAsia="Times New Roman"/>
          <w:color w:val="000000"/>
          <w:lang w:val="en-US"/>
        </w:rPr>
        <w:t>Lifestyle intervention in GERD</w:t>
      </w:r>
    </w:p>
    <w:p w:rsidR="001F510B" w:rsidRPr="00291332" w:rsidRDefault="001F510B" w:rsidP="003332A1">
      <w:pPr>
        <w:spacing w:line="480" w:lineRule="auto"/>
        <w:rPr>
          <w:lang w:val="en-US"/>
        </w:rPr>
      </w:pPr>
      <w:r w:rsidRPr="00291332">
        <w:rPr>
          <w:b/>
          <w:lang w:val="en-US"/>
        </w:rPr>
        <w:t>Word count</w:t>
      </w:r>
      <w:r w:rsidR="002423E4" w:rsidRPr="00291332">
        <w:rPr>
          <w:b/>
          <w:lang w:val="en-US"/>
        </w:rPr>
        <w:t xml:space="preserve">: </w:t>
      </w:r>
      <w:r w:rsidR="00E319B5" w:rsidRPr="00E31C3B">
        <w:rPr>
          <w:lang w:val="en-US"/>
        </w:rPr>
        <w:t>3,</w:t>
      </w:r>
      <w:r w:rsidR="00E31C3B" w:rsidRPr="00E31C3B">
        <w:rPr>
          <w:lang w:val="en-US"/>
        </w:rPr>
        <w:t>834</w:t>
      </w:r>
      <w:r w:rsidR="002423E4" w:rsidRPr="00F7748E">
        <w:rPr>
          <w:lang w:val="en-US"/>
        </w:rPr>
        <w:t xml:space="preserve"> </w:t>
      </w:r>
      <w:r w:rsidR="000879FA" w:rsidRPr="00291332">
        <w:rPr>
          <w:lang w:val="en-US"/>
        </w:rPr>
        <w:t xml:space="preserve">(maximum </w:t>
      </w:r>
      <w:r w:rsidR="001B4446">
        <w:rPr>
          <w:lang w:val="en-US"/>
        </w:rPr>
        <w:t>6</w:t>
      </w:r>
      <w:r w:rsidR="000879FA" w:rsidRPr="00291332">
        <w:rPr>
          <w:lang w:val="en-US"/>
        </w:rPr>
        <w:t>,</w:t>
      </w:r>
      <w:r w:rsidR="001B4446">
        <w:rPr>
          <w:lang w:val="en-US"/>
        </w:rPr>
        <w:t>0</w:t>
      </w:r>
      <w:r w:rsidR="000879FA" w:rsidRPr="00291332">
        <w:rPr>
          <w:lang w:val="en-US"/>
        </w:rPr>
        <w:t>00 words</w:t>
      </w:r>
      <w:r w:rsidR="001B4446">
        <w:rPr>
          <w:lang w:val="en-US"/>
        </w:rPr>
        <w:t xml:space="preserve">, including </w:t>
      </w:r>
      <w:r w:rsidR="001B4446" w:rsidRPr="001B4446">
        <w:rPr>
          <w:lang w:val="en-US"/>
        </w:rPr>
        <w:t>figure and table legends, and references</w:t>
      </w:r>
      <w:r w:rsidR="000879FA" w:rsidRPr="00291332">
        <w:rPr>
          <w:lang w:val="en-US"/>
        </w:rPr>
        <w:t>)</w:t>
      </w:r>
    </w:p>
    <w:p w:rsidR="001F510B" w:rsidRPr="00291332" w:rsidRDefault="001F510B" w:rsidP="003332A1">
      <w:pPr>
        <w:spacing w:line="480" w:lineRule="auto"/>
        <w:rPr>
          <w:lang w:val="en-US"/>
        </w:rPr>
      </w:pPr>
      <w:r w:rsidRPr="00291332">
        <w:rPr>
          <w:b/>
          <w:lang w:val="en-US"/>
        </w:rPr>
        <w:t>Authors</w:t>
      </w:r>
      <w:r w:rsidR="00493EEE" w:rsidRPr="00291332">
        <w:rPr>
          <w:b/>
          <w:lang w:val="en-US"/>
        </w:rPr>
        <w:t xml:space="preserve">: </w:t>
      </w:r>
      <w:r w:rsidRPr="00291332">
        <w:rPr>
          <w:lang w:val="en-US"/>
        </w:rPr>
        <w:t>Eivind Ness-Jensen, M</w:t>
      </w:r>
      <w:r w:rsidR="00BF1218" w:rsidRPr="00291332">
        <w:rPr>
          <w:lang w:val="en-US"/>
        </w:rPr>
        <w:t>.</w:t>
      </w:r>
      <w:r w:rsidRPr="00291332">
        <w:rPr>
          <w:lang w:val="en-US"/>
        </w:rPr>
        <w:t>D</w:t>
      </w:r>
      <w:r w:rsidR="00BF1218" w:rsidRPr="00291332">
        <w:rPr>
          <w:lang w:val="en-US"/>
        </w:rPr>
        <w:t>.</w:t>
      </w:r>
      <w:r w:rsidR="0077172B" w:rsidRPr="00291332">
        <w:rPr>
          <w:lang w:val="en-US"/>
        </w:rPr>
        <w:t>,</w:t>
      </w:r>
      <w:r w:rsidRPr="00291332">
        <w:rPr>
          <w:lang w:val="en-US"/>
        </w:rPr>
        <w:t xml:space="preserve"> Ph</w:t>
      </w:r>
      <w:r w:rsidR="00BF1218" w:rsidRPr="00291332">
        <w:rPr>
          <w:lang w:val="en-US"/>
        </w:rPr>
        <w:t>.</w:t>
      </w:r>
      <w:r w:rsidRPr="00291332">
        <w:rPr>
          <w:lang w:val="en-US"/>
        </w:rPr>
        <w:t>D</w:t>
      </w:r>
      <w:r w:rsidR="00BF1218" w:rsidRPr="00291332">
        <w:rPr>
          <w:lang w:val="en-US"/>
        </w:rPr>
        <w:t>.</w:t>
      </w:r>
      <w:r w:rsidRPr="00291332">
        <w:rPr>
          <w:vertAlign w:val="superscript"/>
          <w:lang w:val="en-US"/>
        </w:rPr>
        <w:t>1</w:t>
      </w:r>
      <w:proofErr w:type="gramStart"/>
      <w:r w:rsidRPr="00291332">
        <w:rPr>
          <w:vertAlign w:val="superscript"/>
          <w:lang w:val="en-US"/>
        </w:rPr>
        <w:t>,</w:t>
      </w:r>
      <w:r w:rsidR="001150E8" w:rsidRPr="00291332">
        <w:rPr>
          <w:vertAlign w:val="superscript"/>
          <w:lang w:val="en-US"/>
        </w:rPr>
        <w:t>2</w:t>
      </w:r>
      <w:proofErr w:type="gramEnd"/>
      <w:r w:rsidR="00493EEE" w:rsidRPr="00291332">
        <w:rPr>
          <w:lang w:val="en-US"/>
        </w:rPr>
        <w:t>; K</w:t>
      </w:r>
      <w:r w:rsidRPr="00291332">
        <w:rPr>
          <w:lang w:val="en-US"/>
        </w:rPr>
        <w:t>ristian Hveem, M</w:t>
      </w:r>
      <w:r w:rsidR="00BF1218" w:rsidRPr="00291332">
        <w:rPr>
          <w:lang w:val="en-US"/>
        </w:rPr>
        <w:t>.</w:t>
      </w:r>
      <w:r w:rsidRPr="00291332">
        <w:rPr>
          <w:lang w:val="en-US"/>
        </w:rPr>
        <w:t>D</w:t>
      </w:r>
      <w:r w:rsidR="00BF1218" w:rsidRPr="00291332">
        <w:rPr>
          <w:lang w:val="en-US"/>
        </w:rPr>
        <w:t>.</w:t>
      </w:r>
      <w:r w:rsidR="0077172B" w:rsidRPr="00291332">
        <w:rPr>
          <w:lang w:val="en-US"/>
        </w:rPr>
        <w:t>,</w:t>
      </w:r>
      <w:r w:rsidRPr="00291332">
        <w:rPr>
          <w:lang w:val="en-US"/>
        </w:rPr>
        <w:t xml:space="preserve"> Ph</w:t>
      </w:r>
      <w:r w:rsidR="00BF1218" w:rsidRPr="00291332">
        <w:rPr>
          <w:lang w:val="en-US"/>
        </w:rPr>
        <w:t>.</w:t>
      </w:r>
      <w:r w:rsidRPr="00291332">
        <w:rPr>
          <w:lang w:val="en-US"/>
        </w:rPr>
        <w:t>D</w:t>
      </w:r>
      <w:r w:rsidR="00BF1218" w:rsidRPr="00291332">
        <w:rPr>
          <w:lang w:val="en-US"/>
        </w:rPr>
        <w:t>.</w:t>
      </w:r>
      <w:r w:rsidRPr="00291332">
        <w:rPr>
          <w:vertAlign w:val="superscript"/>
          <w:lang w:val="en-US"/>
        </w:rPr>
        <w:t>2</w:t>
      </w:r>
      <w:r w:rsidR="00493EEE" w:rsidRPr="00291332">
        <w:rPr>
          <w:lang w:val="en-US"/>
        </w:rPr>
        <w:t xml:space="preserve">; </w:t>
      </w:r>
      <w:r w:rsidRPr="00291332">
        <w:rPr>
          <w:lang w:val="en-US"/>
        </w:rPr>
        <w:t>Hashem El-</w:t>
      </w:r>
      <w:proofErr w:type="spellStart"/>
      <w:r w:rsidRPr="00291332">
        <w:rPr>
          <w:lang w:val="en-US"/>
        </w:rPr>
        <w:t>Serag</w:t>
      </w:r>
      <w:proofErr w:type="spellEnd"/>
      <w:r w:rsidRPr="00291332">
        <w:rPr>
          <w:lang w:val="en-US"/>
        </w:rPr>
        <w:t>, M</w:t>
      </w:r>
      <w:r w:rsidR="00BF1218" w:rsidRPr="00291332">
        <w:rPr>
          <w:lang w:val="en-US"/>
        </w:rPr>
        <w:t>.</w:t>
      </w:r>
      <w:r w:rsidRPr="00291332">
        <w:rPr>
          <w:lang w:val="en-US"/>
        </w:rPr>
        <w:t>D</w:t>
      </w:r>
      <w:r w:rsidR="00BF1218" w:rsidRPr="00291332">
        <w:rPr>
          <w:lang w:val="en-US"/>
        </w:rPr>
        <w:t>.</w:t>
      </w:r>
      <w:r w:rsidR="0077172B" w:rsidRPr="00291332">
        <w:rPr>
          <w:lang w:val="en-US"/>
        </w:rPr>
        <w:t>,</w:t>
      </w:r>
      <w:r w:rsidRPr="00291332">
        <w:rPr>
          <w:lang w:val="en-US"/>
        </w:rPr>
        <w:t xml:space="preserve"> </w:t>
      </w:r>
      <w:r w:rsidR="009D5D4B">
        <w:rPr>
          <w:lang w:val="en-US"/>
        </w:rPr>
        <w:t>M</w:t>
      </w:r>
      <w:r w:rsidR="00BF1218" w:rsidRPr="00291332">
        <w:rPr>
          <w:lang w:val="en-US"/>
        </w:rPr>
        <w:t>.</w:t>
      </w:r>
      <w:r w:rsidR="009D5D4B">
        <w:rPr>
          <w:lang w:val="en-US"/>
        </w:rPr>
        <w:t>P</w:t>
      </w:r>
      <w:r w:rsidR="00BF1218" w:rsidRPr="00291332">
        <w:rPr>
          <w:lang w:val="en-US"/>
        </w:rPr>
        <w:t>.</w:t>
      </w:r>
      <w:r w:rsidR="009D5D4B">
        <w:rPr>
          <w:lang w:val="en-US"/>
        </w:rPr>
        <w:t>H</w:t>
      </w:r>
      <w:r w:rsidRPr="00291332">
        <w:rPr>
          <w:vertAlign w:val="superscript"/>
          <w:lang w:val="en-US"/>
        </w:rPr>
        <w:t>1,3</w:t>
      </w:r>
      <w:r w:rsidR="00493EEE" w:rsidRPr="00291332">
        <w:rPr>
          <w:lang w:val="en-US"/>
        </w:rPr>
        <w:t xml:space="preserve">; and </w:t>
      </w:r>
      <w:r w:rsidRPr="00291332">
        <w:rPr>
          <w:lang w:val="en-US"/>
        </w:rPr>
        <w:t>Jesper Lagergren, M</w:t>
      </w:r>
      <w:r w:rsidR="00BF1218" w:rsidRPr="00291332">
        <w:rPr>
          <w:lang w:val="en-US"/>
        </w:rPr>
        <w:t>.</w:t>
      </w:r>
      <w:r w:rsidRPr="00291332">
        <w:rPr>
          <w:lang w:val="en-US"/>
        </w:rPr>
        <w:t>D</w:t>
      </w:r>
      <w:r w:rsidR="00BF1218" w:rsidRPr="00291332">
        <w:rPr>
          <w:lang w:val="en-US"/>
        </w:rPr>
        <w:t>.</w:t>
      </w:r>
      <w:r w:rsidR="0077172B" w:rsidRPr="00291332">
        <w:rPr>
          <w:lang w:val="en-US"/>
        </w:rPr>
        <w:t>,</w:t>
      </w:r>
      <w:r w:rsidRPr="00291332">
        <w:rPr>
          <w:lang w:val="en-US"/>
        </w:rPr>
        <w:t xml:space="preserve"> Ph</w:t>
      </w:r>
      <w:r w:rsidR="00BF1218" w:rsidRPr="00291332">
        <w:rPr>
          <w:lang w:val="en-US"/>
        </w:rPr>
        <w:t>.</w:t>
      </w:r>
      <w:r w:rsidRPr="00291332">
        <w:rPr>
          <w:lang w:val="en-US"/>
        </w:rPr>
        <w:t>D</w:t>
      </w:r>
      <w:r w:rsidR="00BF1218" w:rsidRPr="00291332">
        <w:rPr>
          <w:lang w:val="en-US"/>
        </w:rPr>
        <w:t>.</w:t>
      </w:r>
      <w:r w:rsidRPr="00291332">
        <w:rPr>
          <w:vertAlign w:val="superscript"/>
          <w:lang w:val="en-US"/>
        </w:rPr>
        <w:t>1,4</w:t>
      </w:r>
    </w:p>
    <w:p w:rsidR="00B33F44" w:rsidRPr="00291332" w:rsidRDefault="001F510B" w:rsidP="003332A1">
      <w:pPr>
        <w:spacing w:line="480" w:lineRule="auto"/>
        <w:rPr>
          <w:lang w:val="en-US"/>
        </w:rPr>
      </w:pPr>
      <w:r w:rsidRPr="00291332">
        <w:rPr>
          <w:vertAlign w:val="superscript"/>
          <w:lang w:val="en-US"/>
        </w:rPr>
        <w:t>1</w:t>
      </w:r>
      <w:r w:rsidRPr="00291332">
        <w:rPr>
          <w:lang w:val="en-US"/>
        </w:rPr>
        <w:t xml:space="preserve">Upper Gastrointestinal Surgery, Department of Molecular </w:t>
      </w:r>
      <w:r w:rsidR="001F720E" w:rsidRPr="00291332">
        <w:rPr>
          <w:lang w:val="en-US"/>
        </w:rPr>
        <w:t>m</w:t>
      </w:r>
      <w:r w:rsidRPr="00291332">
        <w:rPr>
          <w:lang w:val="en-US"/>
        </w:rPr>
        <w:t xml:space="preserve">edicine and Surgery, </w:t>
      </w:r>
      <w:proofErr w:type="spellStart"/>
      <w:r w:rsidRPr="00291332">
        <w:rPr>
          <w:lang w:val="en-US"/>
        </w:rPr>
        <w:t>Karolinska</w:t>
      </w:r>
      <w:proofErr w:type="spellEnd"/>
      <w:r w:rsidRPr="00291332">
        <w:rPr>
          <w:lang w:val="en-US"/>
        </w:rPr>
        <w:t xml:space="preserve"> </w:t>
      </w:r>
      <w:proofErr w:type="spellStart"/>
      <w:r w:rsidRPr="00291332">
        <w:rPr>
          <w:lang w:val="en-US"/>
        </w:rPr>
        <w:t>Instit</w:t>
      </w:r>
      <w:r w:rsidR="00B33F44" w:rsidRPr="00291332">
        <w:rPr>
          <w:lang w:val="en-US"/>
        </w:rPr>
        <w:t>utet</w:t>
      </w:r>
      <w:proofErr w:type="spellEnd"/>
      <w:r w:rsidR="00B33F44" w:rsidRPr="00291332">
        <w:rPr>
          <w:lang w:val="en-US"/>
        </w:rPr>
        <w:t>, Stockholm, Sweden</w:t>
      </w:r>
    </w:p>
    <w:p w:rsidR="001F510B" w:rsidRPr="00291332" w:rsidRDefault="00BB202B" w:rsidP="003332A1">
      <w:pPr>
        <w:spacing w:line="480" w:lineRule="auto"/>
        <w:rPr>
          <w:lang w:val="en-US"/>
        </w:rPr>
      </w:pPr>
      <w:r w:rsidRPr="00291332">
        <w:rPr>
          <w:vertAlign w:val="superscript"/>
          <w:lang w:val="en-US"/>
        </w:rPr>
        <w:t>2</w:t>
      </w:r>
      <w:r w:rsidR="001F510B" w:rsidRPr="00291332">
        <w:rPr>
          <w:lang w:val="en-US"/>
        </w:rPr>
        <w:t>HUNT Research Centre, Department of Public Health and General Practice, Norwegian University of Science and Technology, Levanger, Norway</w:t>
      </w:r>
    </w:p>
    <w:p w:rsidR="001F510B" w:rsidRPr="00291332" w:rsidRDefault="001F510B" w:rsidP="003332A1">
      <w:pPr>
        <w:spacing w:line="480" w:lineRule="auto"/>
        <w:rPr>
          <w:lang w:val="en-US"/>
        </w:rPr>
      </w:pPr>
      <w:r w:rsidRPr="00291332">
        <w:rPr>
          <w:vertAlign w:val="superscript"/>
          <w:lang w:val="en-US"/>
        </w:rPr>
        <w:t>3</w:t>
      </w:r>
      <w:r w:rsidR="00D6314C" w:rsidRPr="00291332">
        <w:rPr>
          <w:lang w:val="en-US"/>
        </w:rPr>
        <w:t>Section of Gastroenterology and Hepatology, Baylor College of Medicine, Houston, Texas, USA</w:t>
      </w:r>
    </w:p>
    <w:p w:rsidR="00625AD4" w:rsidRDefault="00D6314C" w:rsidP="003332A1">
      <w:pPr>
        <w:spacing w:line="480" w:lineRule="auto"/>
        <w:rPr>
          <w:lang w:val="en-US"/>
        </w:rPr>
      </w:pPr>
      <w:r w:rsidRPr="00291332">
        <w:rPr>
          <w:vertAlign w:val="superscript"/>
          <w:lang w:val="en-US"/>
        </w:rPr>
        <w:t>4</w:t>
      </w:r>
      <w:r w:rsidR="001F720E" w:rsidRPr="00291332">
        <w:rPr>
          <w:lang w:val="en-US"/>
        </w:rPr>
        <w:t xml:space="preserve">Section of </w:t>
      </w:r>
      <w:r w:rsidRPr="00291332">
        <w:rPr>
          <w:lang w:val="en-US"/>
        </w:rPr>
        <w:t>Gastrointestinal Cancer, Division of Cancer Studies, King’s College London, United Kingdom</w:t>
      </w:r>
    </w:p>
    <w:p w:rsidR="001C5452" w:rsidRPr="00AE754A" w:rsidRDefault="001C5452" w:rsidP="003332A1">
      <w:pPr>
        <w:spacing w:line="480" w:lineRule="auto"/>
        <w:rPr>
          <w:b/>
          <w:lang w:val="en-US"/>
        </w:rPr>
      </w:pPr>
      <w:r w:rsidRPr="00AE754A">
        <w:rPr>
          <w:b/>
          <w:lang w:val="en-US"/>
        </w:rPr>
        <w:t xml:space="preserve">Grant support: </w:t>
      </w:r>
      <w:r w:rsidR="00A114ED" w:rsidRPr="00A114ED">
        <w:rPr>
          <w:lang w:val="en-US"/>
        </w:rPr>
        <w:t xml:space="preserve">ENJ </w:t>
      </w:r>
      <w:r w:rsidR="001554B6">
        <w:rPr>
          <w:lang w:val="en-US"/>
        </w:rPr>
        <w:t xml:space="preserve">is supported by the Norwegian and Swedish Research Councils. </w:t>
      </w:r>
      <w:r w:rsidR="008004A4">
        <w:rPr>
          <w:lang w:val="en-US"/>
        </w:rPr>
        <w:t xml:space="preserve">KH has no grant support covering his wages. </w:t>
      </w:r>
      <w:proofErr w:type="gramStart"/>
      <w:r w:rsidR="00A114ED" w:rsidRPr="00287F79">
        <w:rPr>
          <w:lang w:val="en-US"/>
        </w:rPr>
        <w:t>HES</w:t>
      </w:r>
      <w:r w:rsidR="001554B6">
        <w:rPr>
          <w:lang w:val="en-US"/>
        </w:rPr>
        <w:t xml:space="preserve"> is</w:t>
      </w:r>
      <w:proofErr w:type="gramEnd"/>
      <w:r w:rsidR="001554B6">
        <w:rPr>
          <w:lang w:val="en-US"/>
        </w:rPr>
        <w:t xml:space="preserve"> supported by </w:t>
      </w:r>
      <w:r w:rsidR="009D5D4B" w:rsidRPr="00287F79">
        <w:rPr>
          <w:lang w:val="en-US"/>
        </w:rPr>
        <w:t>NIH K24 DK04-107 and the Houston VA Health Services Research and Development Center of Excellence (HFP90-020).</w:t>
      </w:r>
      <w:r w:rsidR="001554B6">
        <w:rPr>
          <w:lang w:val="en-US"/>
        </w:rPr>
        <w:t xml:space="preserve"> </w:t>
      </w:r>
      <w:r w:rsidR="001554B6" w:rsidRPr="00A114ED">
        <w:rPr>
          <w:lang w:val="en-US"/>
        </w:rPr>
        <w:t xml:space="preserve">JL </w:t>
      </w:r>
      <w:r w:rsidR="001554B6">
        <w:rPr>
          <w:lang w:val="en-US"/>
        </w:rPr>
        <w:t>is</w:t>
      </w:r>
      <w:r w:rsidR="001554B6" w:rsidRPr="00A114ED">
        <w:rPr>
          <w:lang w:val="en-US"/>
        </w:rPr>
        <w:t xml:space="preserve"> supported by grants from</w:t>
      </w:r>
      <w:r w:rsidR="001554B6">
        <w:rPr>
          <w:lang w:val="en-US"/>
        </w:rPr>
        <w:t xml:space="preserve"> the Swedish Research Council.</w:t>
      </w:r>
    </w:p>
    <w:p w:rsidR="008C40E6" w:rsidRDefault="001C5452" w:rsidP="00971052">
      <w:pPr>
        <w:spacing w:after="0" w:line="480" w:lineRule="auto"/>
        <w:rPr>
          <w:lang w:val="en-US"/>
        </w:rPr>
      </w:pPr>
      <w:r w:rsidRPr="0003157B">
        <w:rPr>
          <w:b/>
          <w:lang w:val="en-US"/>
        </w:rPr>
        <w:t>Abbreviations</w:t>
      </w:r>
      <w:r w:rsidR="00AE754A" w:rsidRPr="0003157B">
        <w:rPr>
          <w:b/>
          <w:lang w:val="en-US"/>
        </w:rPr>
        <w:t xml:space="preserve"> (alphabetically)</w:t>
      </w:r>
      <w:r w:rsidRPr="0003157B">
        <w:rPr>
          <w:b/>
          <w:lang w:val="en-US"/>
        </w:rPr>
        <w:t>:</w:t>
      </w:r>
      <w:r>
        <w:rPr>
          <w:lang w:val="en-US"/>
        </w:rPr>
        <w:t xml:space="preserve"> </w:t>
      </w:r>
      <w:r w:rsidR="008C40E6">
        <w:rPr>
          <w:lang w:val="en-US"/>
        </w:rPr>
        <w:t xml:space="preserve">ACG – </w:t>
      </w:r>
      <w:r w:rsidR="008C40E6" w:rsidRPr="00291332">
        <w:rPr>
          <w:lang w:val="en-US"/>
        </w:rPr>
        <w:t>Ameri</w:t>
      </w:r>
      <w:r w:rsidR="008C40E6">
        <w:rPr>
          <w:lang w:val="en-US"/>
        </w:rPr>
        <w:t>can College of Gastroenterology</w:t>
      </w:r>
    </w:p>
    <w:p w:rsidR="008C40E6" w:rsidRDefault="008C40E6" w:rsidP="00971052">
      <w:pPr>
        <w:spacing w:after="0" w:line="480" w:lineRule="auto"/>
        <w:rPr>
          <w:lang w:val="en-US"/>
        </w:rPr>
      </w:pPr>
      <w:r>
        <w:rPr>
          <w:lang w:val="en-US"/>
        </w:rPr>
        <w:t xml:space="preserve">AGA – </w:t>
      </w:r>
      <w:r w:rsidRPr="00291332">
        <w:rPr>
          <w:lang w:val="en-US"/>
        </w:rPr>
        <w:t xml:space="preserve">American </w:t>
      </w:r>
      <w:r>
        <w:rPr>
          <w:lang w:val="en-US"/>
        </w:rPr>
        <w:t>Gastroenterological Association</w:t>
      </w:r>
    </w:p>
    <w:p w:rsidR="00D513F7" w:rsidRDefault="00D513F7" w:rsidP="00971052">
      <w:pPr>
        <w:spacing w:after="0" w:line="480" w:lineRule="auto"/>
        <w:rPr>
          <w:lang w:val="en-US"/>
        </w:rPr>
      </w:pPr>
      <w:r>
        <w:rPr>
          <w:lang w:val="en-US"/>
        </w:rPr>
        <w:t>BMI – body mass index</w:t>
      </w:r>
    </w:p>
    <w:p w:rsidR="008C40E6" w:rsidRDefault="008C40E6" w:rsidP="00971052">
      <w:pPr>
        <w:spacing w:after="0" w:line="480" w:lineRule="auto"/>
        <w:rPr>
          <w:lang w:val="en-US"/>
        </w:rPr>
      </w:pPr>
      <w:r>
        <w:rPr>
          <w:lang w:val="en-US"/>
        </w:rPr>
        <w:t xml:space="preserve">CAG – </w:t>
      </w:r>
      <w:r w:rsidRPr="00291332">
        <w:rPr>
          <w:lang w:val="en-US"/>
        </w:rPr>
        <w:t xml:space="preserve">Canadian </w:t>
      </w:r>
      <w:r>
        <w:rPr>
          <w:lang w:val="en-US"/>
        </w:rPr>
        <w:t>Association of Gastroenterology</w:t>
      </w:r>
    </w:p>
    <w:p w:rsidR="00F337F9" w:rsidRDefault="00F337F9" w:rsidP="00971052">
      <w:pPr>
        <w:spacing w:after="0" w:line="480" w:lineRule="auto"/>
        <w:rPr>
          <w:lang w:val="en-US"/>
        </w:rPr>
      </w:pPr>
      <w:r>
        <w:rPr>
          <w:lang w:val="en-US"/>
        </w:rPr>
        <w:t>CI – confidence interval</w:t>
      </w:r>
    </w:p>
    <w:p w:rsidR="001C5452" w:rsidRDefault="001C5452" w:rsidP="00971052">
      <w:pPr>
        <w:spacing w:after="0" w:line="480" w:lineRule="auto"/>
        <w:rPr>
          <w:lang w:val="en-US"/>
        </w:rPr>
      </w:pPr>
      <w:r>
        <w:rPr>
          <w:lang w:val="en-US"/>
        </w:rPr>
        <w:lastRenderedPageBreak/>
        <w:t>GERD – gastroesophageal reflux disease</w:t>
      </w:r>
    </w:p>
    <w:p w:rsidR="00D513F7" w:rsidRDefault="00D513F7" w:rsidP="00971052">
      <w:pPr>
        <w:spacing w:after="0" w:line="480" w:lineRule="auto"/>
        <w:rPr>
          <w:lang w:val="en-US"/>
        </w:rPr>
      </w:pPr>
      <w:r>
        <w:rPr>
          <w:lang w:val="en-US"/>
        </w:rPr>
        <w:t>HUNT – The Nord-</w:t>
      </w:r>
      <w:proofErr w:type="spellStart"/>
      <w:r>
        <w:rPr>
          <w:lang w:val="en-US"/>
        </w:rPr>
        <w:t>Trøndelag</w:t>
      </w:r>
      <w:proofErr w:type="spellEnd"/>
      <w:r>
        <w:rPr>
          <w:lang w:val="en-US"/>
        </w:rPr>
        <w:t xml:space="preserve"> health study</w:t>
      </w:r>
    </w:p>
    <w:p w:rsidR="00F337F9" w:rsidRDefault="00E62832" w:rsidP="00971052">
      <w:pPr>
        <w:spacing w:after="0" w:line="480" w:lineRule="auto"/>
        <w:rPr>
          <w:lang w:val="en-US"/>
        </w:rPr>
      </w:pPr>
      <w:r>
        <w:rPr>
          <w:lang w:val="en-US"/>
        </w:rPr>
        <w:t>OR – odds ratio</w:t>
      </w:r>
    </w:p>
    <w:p w:rsidR="00D513F7" w:rsidRDefault="00D513F7" w:rsidP="00971052">
      <w:pPr>
        <w:spacing w:after="0" w:line="480" w:lineRule="auto"/>
        <w:rPr>
          <w:lang w:val="en-US"/>
        </w:rPr>
      </w:pPr>
      <w:r>
        <w:rPr>
          <w:lang w:val="en-US"/>
        </w:rPr>
        <w:t>PPI – proton pump inhibitor</w:t>
      </w:r>
    </w:p>
    <w:p w:rsidR="00D513F7" w:rsidRDefault="00D513F7" w:rsidP="00971052">
      <w:pPr>
        <w:spacing w:after="0" w:line="480" w:lineRule="auto"/>
        <w:rPr>
          <w:lang w:val="en-US"/>
        </w:rPr>
      </w:pPr>
      <w:r>
        <w:rPr>
          <w:lang w:val="en-US"/>
        </w:rPr>
        <w:t>RCT – randomized clinical trial</w:t>
      </w:r>
    </w:p>
    <w:p w:rsidR="00F337F9" w:rsidRPr="00291332" w:rsidRDefault="00F337F9" w:rsidP="00971052">
      <w:pPr>
        <w:spacing w:after="0" w:line="480" w:lineRule="auto"/>
        <w:rPr>
          <w:lang w:val="en-US"/>
        </w:rPr>
      </w:pPr>
    </w:p>
    <w:p w:rsidR="00BF1218" w:rsidRPr="00291332" w:rsidRDefault="00BF1218" w:rsidP="00971052">
      <w:pPr>
        <w:spacing w:after="0" w:line="480" w:lineRule="auto"/>
        <w:rPr>
          <w:lang w:val="en-US"/>
        </w:rPr>
      </w:pPr>
      <w:r w:rsidRPr="00291332">
        <w:rPr>
          <w:b/>
          <w:lang w:val="en-US"/>
        </w:rPr>
        <w:t>Corresponding author</w:t>
      </w:r>
      <w:r w:rsidR="00493EEE" w:rsidRPr="00291332">
        <w:rPr>
          <w:b/>
          <w:lang w:val="en-US"/>
        </w:rPr>
        <w:t xml:space="preserve">: </w:t>
      </w:r>
      <w:r w:rsidR="001B4446" w:rsidRPr="001B4446">
        <w:rPr>
          <w:lang w:val="en-US"/>
        </w:rPr>
        <w:t>Eivind Ness-Jensen</w:t>
      </w:r>
      <w:r w:rsidRPr="00291332">
        <w:rPr>
          <w:lang w:val="en-US"/>
        </w:rPr>
        <w:t>, M.D.</w:t>
      </w:r>
      <w:r w:rsidR="0077172B" w:rsidRPr="00291332">
        <w:rPr>
          <w:lang w:val="en-US"/>
        </w:rPr>
        <w:t>,</w:t>
      </w:r>
      <w:r w:rsidRPr="00291332">
        <w:rPr>
          <w:lang w:val="en-US"/>
        </w:rPr>
        <w:t xml:space="preserve"> Ph.D.</w:t>
      </w:r>
    </w:p>
    <w:p w:rsidR="00D72085" w:rsidRPr="00291332" w:rsidRDefault="00D72085" w:rsidP="00971052">
      <w:pPr>
        <w:spacing w:after="0" w:line="480" w:lineRule="auto"/>
        <w:rPr>
          <w:lang w:val="en-US"/>
        </w:rPr>
      </w:pPr>
      <w:r w:rsidRPr="00291332">
        <w:rPr>
          <w:lang w:val="en-US"/>
        </w:rPr>
        <w:t xml:space="preserve">Upper Gastrointestinal Surgery, Department of Molecular </w:t>
      </w:r>
      <w:r w:rsidR="001F720E" w:rsidRPr="00291332">
        <w:rPr>
          <w:lang w:val="en-US"/>
        </w:rPr>
        <w:t>m</w:t>
      </w:r>
      <w:r w:rsidRPr="00291332">
        <w:rPr>
          <w:lang w:val="en-US"/>
        </w:rPr>
        <w:t xml:space="preserve">edicine and Surgery, </w:t>
      </w:r>
      <w:proofErr w:type="spellStart"/>
      <w:r w:rsidRPr="00291332">
        <w:rPr>
          <w:lang w:val="en-US"/>
        </w:rPr>
        <w:t>Karolinska</w:t>
      </w:r>
      <w:proofErr w:type="spellEnd"/>
      <w:r w:rsidRPr="00291332">
        <w:rPr>
          <w:lang w:val="en-US"/>
        </w:rPr>
        <w:t xml:space="preserve"> </w:t>
      </w:r>
      <w:proofErr w:type="spellStart"/>
      <w:r w:rsidRPr="00291332">
        <w:rPr>
          <w:lang w:val="en-US"/>
        </w:rPr>
        <w:t>Institutet</w:t>
      </w:r>
      <w:proofErr w:type="spellEnd"/>
      <w:r w:rsidRPr="00291332">
        <w:rPr>
          <w:lang w:val="en-US"/>
        </w:rPr>
        <w:t xml:space="preserve">, </w:t>
      </w:r>
      <w:r w:rsidR="001F720E" w:rsidRPr="00291332">
        <w:rPr>
          <w:lang w:val="en-US"/>
        </w:rPr>
        <w:t xml:space="preserve">NS 67, </w:t>
      </w:r>
      <w:r w:rsidRPr="00291332">
        <w:rPr>
          <w:lang w:val="en-US"/>
        </w:rPr>
        <w:t>171 76 Stockholm, Sweden</w:t>
      </w:r>
    </w:p>
    <w:p w:rsidR="00D72085" w:rsidRPr="00291332" w:rsidRDefault="00F348D3" w:rsidP="00971052">
      <w:pPr>
        <w:spacing w:after="0" w:line="480" w:lineRule="auto"/>
        <w:rPr>
          <w:lang w:val="en-US"/>
        </w:rPr>
      </w:pPr>
      <w:r w:rsidRPr="00291332">
        <w:rPr>
          <w:lang w:val="en-US"/>
        </w:rPr>
        <w:t>E</w:t>
      </w:r>
      <w:r w:rsidR="001F720E" w:rsidRPr="00291332">
        <w:rPr>
          <w:lang w:val="en-US"/>
        </w:rPr>
        <w:t xml:space="preserve">-mail: </w:t>
      </w:r>
      <w:r w:rsidR="001B4446">
        <w:rPr>
          <w:lang w:val="en-US"/>
        </w:rPr>
        <w:t>eivind.ness-jensen</w:t>
      </w:r>
      <w:r w:rsidR="00D72085" w:rsidRPr="00291332">
        <w:rPr>
          <w:lang w:val="en-US"/>
        </w:rPr>
        <w:t>@ki.se</w:t>
      </w:r>
    </w:p>
    <w:p w:rsidR="00BF1218" w:rsidRPr="00291332" w:rsidRDefault="00D72085" w:rsidP="00971052">
      <w:pPr>
        <w:spacing w:after="0" w:line="480" w:lineRule="auto"/>
        <w:rPr>
          <w:lang w:val="en-US"/>
        </w:rPr>
      </w:pPr>
      <w:r w:rsidRPr="00291332">
        <w:rPr>
          <w:lang w:val="en-US"/>
        </w:rPr>
        <w:t xml:space="preserve">Telephone: </w:t>
      </w:r>
      <w:r w:rsidR="001B4446">
        <w:rPr>
          <w:lang w:val="en-US"/>
        </w:rPr>
        <w:t>0047 918 60 549</w:t>
      </w:r>
    </w:p>
    <w:p w:rsidR="00625AD4" w:rsidRDefault="00D72085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Fax number: 0046</w:t>
      </w:r>
      <w:r w:rsidR="001B4446">
        <w:rPr>
          <w:lang w:val="en-US"/>
        </w:rPr>
        <w:t xml:space="preserve"> </w:t>
      </w:r>
      <w:r w:rsidRPr="00291332">
        <w:rPr>
          <w:lang w:val="en-US"/>
        </w:rPr>
        <w:t>8</w:t>
      </w:r>
      <w:r w:rsidR="001B4446">
        <w:rPr>
          <w:lang w:val="en-US"/>
        </w:rPr>
        <w:t xml:space="preserve"> </w:t>
      </w:r>
      <w:r w:rsidRPr="00291332">
        <w:rPr>
          <w:lang w:val="en-US"/>
        </w:rPr>
        <w:t>51776280</w:t>
      </w:r>
    </w:p>
    <w:p w:rsidR="001C5452" w:rsidRDefault="001C5452" w:rsidP="003332A1">
      <w:pPr>
        <w:spacing w:line="480" w:lineRule="auto"/>
        <w:rPr>
          <w:lang w:val="en-US"/>
        </w:rPr>
      </w:pPr>
      <w:r w:rsidRPr="00BF74B2">
        <w:rPr>
          <w:b/>
          <w:lang w:val="en-US"/>
        </w:rPr>
        <w:t>Disclosures:</w:t>
      </w:r>
      <w:r w:rsidR="00703E02">
        <w:rPr>
          <w:lang w:val="en-US"/>
        </w:rPr>
        <w:t xml:space="preserve"> </w:t>
      </w:r>
      <w:r w:rsidR="00703E02" w:rsidRPr="00703E02">
        <w:rPr>
          <w:lang w:val="en-US"/>
        </w:rPr>
        <w:t>No relevant conflicts of interest exist</w:t>
      </w:r>
    </w:p>
    <w:p w:rsidR="001C5452" w:rsidRPr="00291332" w:rsidRDefault="001C5452" w:rsidP="003332A1">
      <w:pPr>
        <w:spacing w:line="480" w:lineRule="auto"/>
        <w:rPr>
          <w:lang w:val="en-US"/>
        </w:rPr>
        <w:sectPr w:rsidR="001C5452" w:rsidRPr="00291332">
          <w:footerReference w:type="default" r:id="rId9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 w:rsidRPr="00BF74B2">
        <w:rPr>
          <w:b/>
          <w:lang w:val="en-US"/>
        </w:rPr>
        <w:t>Author contributions:</w:t>
      </w:r>
      <w:r>
        <w:rPr>
          <w:lang w:val="en-US"/>
        </w:rPr>
        <w:t xml:space="preserve"> ENJ was involved in study concept and design, acquisition </w:t>
      </w:r>
      <w:r w:rsidR="00CA6267">
        <w:rPr>
          <w:lang w:val="en-US"/>
        </w:rPr>
        <w:t>and</w:t>
      </w:r>
      <w:r>
        <w:rPr>
          <w:lang w:val="en-US"/>
        </w:rPr>
        <w:t xml:space="preserve"> interpretation of literature, drafting of the manuscript, and critical revision of the manuscript for importan</w:t>
      </w:r>
      <w:r w:rsidR="00BF74B2">
        <w:rPr>
          <w:lang w:val="en-US"/>
        </w:rPr>
        <w:t xml:space="preserve">t intellectual content. </w:t>
      </w:r>
      <w:proofErr w:type="gramStart"/>
      <w:r w:rsidR="00BF74B2">
        <w:rPr>
          <w:lang w:val="en-US"/>
        </w:rPr>
        <w:t>HES was</w:t>
      </w:r>
      <w:proofErr w:type="gramEnd"/>
      <w:r w:rsidR="00BF74B2">
        <w:rPr>
          <w:lang w:val="en-US"/>
        </w:rPr>
        <w:t xml:space="preserve"> involved in study concept and design, acquisition </w:t>
      </w:r>
      <w:r w:rsidR="00CA6267">
        <w:rPr>
          <w:lang w:val="en-US"/>
        </w:rPr>
        <w:t xml:space="preserve">and </w:t>
      </w:r>
      <w:r w:rsidR="00BF74B2">
        <w:rPr>
          <w:lang w:val="en-US"/>
        </w:rPr>
        <w:t xml:space="preserve">interpretation of literature, and critical revision of the manuscript for important intellectual content. KH </w:t>
      </w:r>
      <w:r>
        <w:rPr>
          <w:lang w:val="en-US"/>
        </w:rPr>
        <w:t>and JL were involved in study concept and design, interpretation of literatur</w:t>
      </w:r>
      <w:r w:rsidR="00E62832">
        <w:rPr>
          <w:lang w:val="en-US"/>
        </w:rPr>
        <w:t xml:space="preserve">e, and critical revision of the </w:t>
      </w:r>
      <w:r>
        <w:rPr>
          <w:lang w:val="en-US"/>
        </w:rPr>
        <w:t>manuscript for important intellectual content.</w:t>
      </w:r>
    </w:p>
    <w:p w:rsidR="001F510B" w:rsidRPr="00291332" w:rsidRDefault="001F510B" w:rsidP="003332A1">
      <w:pPr>
        <w:pStyle w:val="Heading1"/>
      </w:pPr>
      <w:r w:rsidRPr="00291332">
        <w:lastRenderedPageBreak/>
        <w:t>ABSTRACT</w:t>
      </w:r>
      <w:r w:rsidR="001D7637" w:rsidRPr="00291332">
        <w:t xml:space="preserve"> (word count</w:t>
      </w:r>
      <w:r w:rsidR="00B0337B">
        <w:t xml:space="preserve"> </w:t>
      </w:r>
      <w:r w:rsidR="004635AC">
        <w:t>240</w:t>
      </w:r>
      <w:r w:rsidR="00FD68EF" w:rsidRPr="00291332">
        <w:t xml:space="preserve">, maximum </w:t>
      </w:r>
      <w:r w:rsidR="001B4446">
        <w:t>260</w:t>
      </w:r>
      <w:r w:rsidR="00FD68EF" w:rsidRPr="00291332">
        <w:t xml:space="preserve"> words</w:t>
      </w:r>
      <w:r w:rsidR="00493EEE" w:rsidRPr="00291332">
        <w:t>)</w:t>
      </w:r>
    </w:p>
    <w:p w:rsidR="006F65DC" w:rsidRPr="00291332" w:rsidRDefault="00BF74B2" w:rsidP="003332A1">
      <w:pPr>
        <w:spacing w:line="480" w:lineRule="auto"/>
        <w:rPr>
          <w:lang w:val="en-US"/>
        </w:rPr>
      </w:pPr>
      <w:r>
        <w:rPr>
          <w:b/>
          <w:lang w:val="en-US"/>
        </w:rPr>
        <w:t>Background &amp; Aims</w:t>
      </w:r>
      <w:r w:rsidR="00547557" w:rsidRPr="00291332">
        <w:rPr>
          <w:b/>
          <w:lang w:val="en-US"/>
        </w:rPr>
        <w:t xml:space="preserve"> </w:t>
      </w:r>
      <w:r w:rsidR="007621A7" w:rsidRPr="00291332">
        <w:rPr>
          <w:lang w:val="en-US"/>
        </w:rPr>
        <w:t>Gastroesophageal reflux disease (GERD) affect</w:t>
      </w:r>
      <w:r w:rsidR="009E00EF" w:rsidRPr="00291332">
        <w:rPr>
          <w:lang w:val="en-US"/>
        </w:rPr>
        <w:t>s</w:t>
      </w:r>
      <w:r w:rsidR="007621A7" w:rsidRPr="00291332">
        <w:rPr>
          <w:lang w:val="en-US"/>
        </w:rPr>
        <w:t xml:space="preserve"> </w:t>
      </w:r>
      <w:r w:rsidR="00EF1565" w:rsidRPr="00291332">
        <w:rPr>
          <w:lang w:val="en-US"/>
        </w:rPr>
        <w:t>up to 30</w:t>
      </w:r>
      <w:r w:rsidR="007621A7" w:rsidRPr="00291332">
        <w:rPr>
          <w:lang w:val="en-US"/>
        </w:rPr>
        <w:t xml:space="preserve">% of adults in </w:t>
      </w:r>
      <w:r w:rsidR="002E15F0" w:rsidRPr="00291332">
        <w:rPr>
          <w:lang w:val="en-US"/>
        </w:rPr>
        <w:t>W</w:t>
      </w:r>
      <w:r w:rsidR="007621A7" w:rsidRPr="00291332">
        <w:rPr>
          <w:lang w:val="en-US"/>
        </w:rPr>
        <w:t>estern populations</w:t>
      </w:r>
      <w:r w:rsidR="009E00EF" w:rsidRPr="00291332">
        <w:rPr>
          <w:lang w:val="en-US"/>
        </w:rPr>
        <w:t xml:space="preserve"> and is</w:t>
      </w:r>
      <w:r w:rsidR="00F529D7" w:rsidRPr="00291332">
        <w:rPr>
          <w:lang w:val="en-US"/>
        </w:rPr>
        <w:t xml:space="preserve"> increasing </w:t>
      </w:r>
      <w:r w:rsidR="009E00EF" w:rsidRPr="00291332">
        <w:rPr>
          <w:lang w:val="en-US"/>
        </w:rPr>
        <w:t xml:space="preserve">in </w:t>
      </w:r>
      <w:r w:rsidR="00987425" w:rsidRPr="00291332">
        <w:rPr>
          <w:lang w:val="en-US"/>
        </w:rPr>
        <w:t>prevalence</w:t>
      </w:r>
      <w:r w:rsidR="007621A7" w:rsidRPr="00291332">
        <w:rPr>
          <w:lang w:val="en-US"/>
        </w:rPr>
        <w:t xml:space="preserve">. GERD is associated with </w:t>
      </w:r>
      <w:r w:rsidR="001B4446">
        <w:rPr>
          <w:lang w:val="en-US"/>
        </w:rPr>
        <w:t>lifestyle factors</w:t>
      </w:r>
      <w:r w:rsidR="00CA6267">
        <w:rPr>
          <w:lang w:val="en-US"/>
        </w:rPr>
        <w:t xml:space="preserve">, </w:t>
      </w:r>
      <w:r w:rsidR="00ED6680">
        <w:rPr>
          <w:lang w:val="en-US"/>
        </w:rPr>
        <w:t xml:space="preserve">particularly </w:t>
      </w:r>
      <w:r w:rsidR="00CA6267">
        <w:rPr>
          <w:lang w:val="en-US"/>
        </w:rPr>
        <w:t>obesity and tobacco smoking,</w:t>
      </w:r>
      <w:r w:rsidR="001B4446">
        <w:rPr>
          <w:lang w:val="en-US"/>
        </w:rPr>
        <w:t xml:space="preserve"> </w:t>
      </w:r>
      <w:r w:rsidR="00490CBA">
        <w:rPr>
          <w:lang w:val="en-US"/>
        </w:rPr>
        <w:t xml:space="preserve">which also </w:t>
      </w:r>
      <w:r w:rsidR="006D4179">
        <w:rPr>
          <w:lang w:val="en-US"/>
        </w:rPr>
        <w:t>threatens</w:t>
      </w:r>
      <w:r w:rsidR="00490CBA">
        <w:rPr>
          <w:lang w:val="en-US"/>
        </w:rPr>
        <w:t xml:space="preserve"> </w:t>
      </w:r>
      <w:r w:rsidR="00903169">
        <w:rPr>
          <w:lang w:val="en-US"/>
        </w:rPr>
        <w:t xml:space="preserve">the </w:t>
      </w:r>
      <w:r w:rsidR="00490CBA">
        <w:rPr>
          <w:lang w:val="en-US"/>
        </w:rPr>
        <w:t>general health</w:t>
      </w:r>
      <w:r w:rsidR="006D4179">
        <w:rPr>
          <w:lang w:val="en-US"/>
        </w:rPr>
        <w:t xml:space="preserve">. GERD </w:t>
      </w:r>
      <w:r w:rsidR="00ED6680">
        <w:rPr>
          <w:lang w:val="en-US"/>
        </w:rPr>
        <w:t>carries risk of</w:t>
      </w:r>
      <w:r w:rsidR="00ED6680" w:rsidRPr="00291332">
        <w:rPr>
          <w:lang w:val="en-US"/>
        </w:rPr>
        <w:t xml:space="preserve"> </w:t>
      </w:r>
      <w:r w:rsidR="00A24540" w:rsidRPr="00291332">
        <w:rPr>
          <w:lang w:val="en-US"/>
        </w:rPr>
        <w:t xml:space="preserve">several </w:t>
      </w:r>
      <w:r w:rsidR="009E00EF" w:rsidRPr="00291332">
        <w:rPr>
          <w:lang w:val="en-US"/>
        </w:rPr>
        <w:t>adverse outcomes</w:t>
      </w:r>
      <w:r w:rsidR="006D4179">
        <w:rPr>
          <w:lang w:val="en-US"/>
        </w:rPr>
        <w:t xml:space="preserve"> and the</w:t>
      </w:r>
      <w:r w:rsidR="00903169">
        <w:rPr>
          <w:lang w:val="en-US"/>
        </w:rPr>
        <w:t>re is</w:t>
      </w:r>
      <w:r w:rsidR="006D4179">
        <w:rPr>
          <w:lang w:val="en-US"/>
        </w:rPr>
        <w:t xml:space="preserve"> widespread use of potent acid-inhibitors </w:t>
      </w:r>
      <w:r w:rsidR="00903169">
        <w:rPr>
          <w:lang w:val="en-US"/>
        </w:rPr>
        <w:t>which are a</w:t>
      </w:r>
      <w:r w:rsidR="006D4179">
        <w:rPr>
          <w:lang w:val="en-US"/>
        </w:rPr>
        <w:t>ssociated with long-term adverse effects</w:t>
      </w:r>
      <w:r w:rsidR="007621A7" w:rsidRPr="00291332">
        <w:rPr>
          <w:lang w:val="en-US"/>
        </w:rPr>
        <w:t>.</w:t>
      </w:r>
      <w:r>
        <w:rPr>
          <w:lang w:val="en-US"/>
        </w:rPr>
        <w:t xml:space="preserve"> </w:t>
      </w:r>
      <w:r w:rsidR="006D4A22" w:rsidRPr="00291332">
        <w:rPr>
          <w:lang w:val="en-US"/>
        </w:rPr>
        <w:t>T</w:t>
      </w:r>
      <w:r>
        <w:rPr>
          <w:lang w:val="en-US"/>
        </w:rPr>
        <w:t xml:space="preserve">he aim of this </w:t>
      </w:r>
      <w:r w:rsidR="00ED6680">
        <w:rPr>
          <w:lang w:val="en-US"/>
        </w:rPr>
        <w:t xml:space="preserve">systematic review </w:t>
      </w:r>
      <w:r>
        <w:rPr>
          <w:lang w:val="en-US"/>
        </w:rPr>
        <w:t>was</w:t>
      </w:r>
      <w:r w:rsidR="006D4A22" w:rsidRPr="00291332">
        <w:rPr>
          <w:lang w:val="en-US"/>
        </w:rPr>
        <w:t xml:space="preserve"> </w:t>
      </w:r>
      <w:r w:rsidR="00127249">
        <w:rPr>
          <w:lang w:val="en-US"/>
        </w:rPr>
        <w:t xml:space="preserve">to </w:t>
      </w:r>
      <w:r w:rsidR="004035B3" w:rsidRPr="00291332">
        <w:rPr>
          <w:lang w:val="en-US"/>
        </w:rPr>
        <w:t xml:space="preserve">assess </w:t>
      </w:r>
      <w:r w:rsidR="00ED6680">
        <w:rPr>
          <w:lang w:val="en-US"/>
        </w:rPr>
        <w:t xml:space="preserve">the role of </w:t>
      </w:r>
      <w:r w:rsidR="001B4446">
        <w:rPr>
          <w:lang w:val="en-US"/>
        </w:rPr>
        <w:t xml:space="preserve">lifestyle intervention </w:t>
      </w:r>
      <w:r w:rsidR="00ED6680">
        <w:rPr>
          <w:lang w:val="en-US"/>
        </w:rPr>
        <w:t xml:space="preserve">in the treatment of </w:t>
      </w:r>
      <w:r w:rsidR="0087656E" w:rsidRPr="00291332">
        <w:rPr>
          <w:lang w:val="en-US"/>
        </w:rPr>
        <w:t>GERD</w:t>
      </w:r>
      <w:r w:rsidR="007621A7" w:rsidRPr="00291332">
        <w:rPr>
          <w:lang w:val="en-US"/>
        </w:rPr>
        <w:t>.</w:t>
      </w:r>
    </w:p>
    <w:p w:rsidR="00195751" w:rsidRPr="00291332" w:rsidRDefault="00BF74B2" w:rsidP="003332A1">
      <w:pPr>
        <w:spacing w:line="480" w:lineRule="auto"/>
        <w:rPr>
          <w:lang w:val="en-US"/>
        </w:rPr>
      </w:pPr>
      <w:r>
        <w:rPr>
          <w:b/>
          <w:lang w:val="en-US"/>
        </w:rPr>
        <w:t>Methods</w:t>
      </w:r>
      <w:r w:rsidR="00C801DA" w:rsidRPr="00291332">
        <w:rPr>
          <w:b/>
          <w:lang w:val="en-US"/>
        </w:rPr>
        <w:t xml:space="preserve"> </w:t>
      </w:r>
      <w:r w:rsidR="00031379" w:rsidRPr="00291332">
        <w:rPr>
          <w:lang w:val="en-US"/>
        </w:rPr>
        <w:t>L</w:t>
      </w:r>
      <w:r w:rsidR="0034756D" w:rsidRPr="00291332">
        <w:rPr>
          <w:lang w:val="en-US"/>
        </w:rPr>
        <w:t>iterature</w:t>
      </w:r>
      <w:r w:rsidR="00C06DF8" w:rsidRPr="00291332">
        <w:rPr>
          <w:lang w:val="en-US"/>
        </w:rPr>
        <w:t xml:space="preserve"> s</w:t>
      </w:r>
      <w:r w:rsidR="00796362" w:rsidRPr="00291332">
        <w:rPr>
          <w:lang w:val="en-US"/>
        </w:rPr>
        <w:t xml:space="preserve">earches </w:t>
      </w:r>
      <w:r w:rsidR="009E00EF" w:rsidRPr="00291332">
        <w:rPr>
          <w:lang w:val="en-US"/>
        </w:rPr>
        <w:t>were</w:t>
      </w:r>
      <w:r w:rsidR="007410B4" w:rsidRPr="00291332">
        <w:rPr>
          <w:lang w:val="en-US"/>
        </w:rPr>
        <w:t xml:space="preserve"> </w:t>
      </w:r>
      <w:r w:rsidR="00C06DF8" w:rsidRPr="00291332">
        <w:rPr>
          <w:lang w:val="en-US"/>
        </w:rPr>
        <w:t xml:space="preserve">performed </w:t>
      </w:r>
      <w:r w:rsidR="00796362" w:rsidRPr="00291332">
        <w:rPr>
          <w:lang w:val="en-US"/>
        </w:rPr>
        <w:t>in PubMed</w:t>
      </w:r>
      <w:r w:rsidR="001D7637" w:rsidRPr="00291332">
        <w:rPr>
          <w:lang w:val="en-US"/>
        </w:rPr>
        <w:t xml:space="preserve"> </w:t>
      </w:r>
      <w:r w:rsidR="002E15F0" w:rsidRPr="00291332">
        <w:rPr>
          <w:lang w:val="en-US"/>
        </w:rPr>
        <w:t>(</w:t>
      </w:r>
      <w:r w:rsidR="001D7637" w:rsidRPr="00291332">
        <w:rPr>
          <w:lang w:val="en-US"/>
        </w:rPr>
        <w:t>from 19</w:t>
      </w:r>
      <w:r w:rsidR="00B15D76" w:rsidRPr="00291332">
        <w:rPr>
          <w:lang w:val="en-US"/>
        </w:rPr>
        <w:t>46</w:t>
      </w:r>
      <w:r w:rsidR="002E15F0" w:rsidRPr="00291332">
        <w:rPr>
          <w:lang w:val="en-US"/>
        </w:rPr>
        <w:t>)</w:t>
      </w:r>
      <w:r w:rsidR="00796362" w:rsidRPr="00291332">
        <w:rPr>
          <w:lang w:val="en-US"/>
        </w:rPr>
        <w:t>, EMBASE</w:t>
      </w:r>
      <w:r w:rsidR="00B15D76" w:rsidRPr="00291332">
        <w:rPr>
          <w:lang w:val="en-US"/>
        </w:rPr>
        <w:t xml:space="preserve"> </w:t>
      </w:r>
      <w:r w:rsidR="002E15F0" w:rsidRPr="00291332">
        <w:rPr>
          <w:lang w:val="en-US"/>
        </w:rPr>
        <w:t>(</w:t>
      </w:r>
      <w:r w:rsidR="00B15D76" w:rsidRPr="00291332">
        <w:rPr>
          <w:lang w:val="en-US"/>
        </w:rPr>
        <w:t>from 1980</w:t>
      </w:r>
      <w:r w:rsidR="002E15F0" w:rsidRPr="00291332">
        <w:rPr>
          <w:lang w:val="en-US"/>
        </w:rPr>
        <w:t>)</w:t>
      </w:r>
      <w:r w:rsidR="00796362" w:rsidRPr="00291332">
        <w:rPr>
          <w:lang w:val="en-US"/>
        </w:rPr>
        <w:t xml:space="preserve">, and </w:t>
      </w:r>
      <w:r w:rsidR="00987425" w:rsidRPr="00291332">
        <w:rPr>
          <w:lang w:val="en-US"/>
        </w:rPr>
        <w:t xml:space="preserve">the </w:t>
      </w:r>
      <w:r w:rsidR="00796362" w:rsidRPr="00291332">
        <w:rPr>
          <w:lang w:val="en-US"/>
        </w:rPr>
        <w:t>Cochrane Library</w:t>
      </w:r>
      <w:r w:rsidR="00B15D76" w:rsidRPr="00291332">
        <w:rPr>
          <w:lang w:val="en-US"/>
        </w:rPr>
        <w:t xml:space="preserve"> </w:t>
      </w:r>
      <w:r w:rsidR="002E15F0" w:rsidRPr="00291332">
        <w:rPr>
          <w:lang w:val="en-US"/>
        </w:rPr>
        <w:t xml:space="preserve">(no start date) </w:t>
      </w:r>
      <w:r w:rsidR="00B15D76" w:rsidRPr="00291332">
        <w:rPr>
          <w:lang w:val="en-US"/>
        </w:rPr>
        <w:t xml:space="preserve">to </w:t>
      </w:r>
      <w:r w:rsidR="005531F5" w:rsidRPr="00291332">
        <w:rPr>
          <w:lang w:val="en-US"/>
        </w:rPr>
        <w:t xml:space="preserve">October </w:t>
      </w:r>
      <w:r w:rsidR="0008760B" w:rsidRPr="00291332">
        <w:rPr>
          <w:lang w:val="en-US"/>
        </w:rPr>
        <w:t>1, 2014</w:t>
      </w:r>
      <w:r w:rsidR="00C06DF8" w:rsidRPr="00291332">
        <w:rPr>
          <w:lang w:val="en-US"/>
        </w:rPr>
        <w:t>.</w:t>
      </w:r>
      <w:r w:rsidR="00796362" w:rsidRPr="00291332">
        <w:rPr>
          <w:lang w:val="en-US"/>
        </w:rPr>
        <w:t xml:space="preserve"> </w:t>
      </w:r>
      <w:r w:rsidR="004035B3" w:rsidRPr="00291332">
        <w:rPr>
          <w:lang w:val="en-US"/>
        </w:rPr>
        <w:t>M</w:t>
      </w:r>
      <w:r w:rsidR="002E4B76" w:rsidRPr="00291332">
        <w:rPr>
          <w:lang w:val="en-US"/>
        </w:rPr>
        <w:t>eta-analyses, systematic reviews,</w:t>
      </w:r>
      <w:r w:rsidR="00025DB8" w:rsidRPr="00291332">
        <w:rPr>
          <w:lang w:val="en-US"/>
        </w:rPr>
        <w:t xml:space="preserve"> </w:t>
      </w:r>
      <w:r w:rsidR="004035B3" w:rsidRPr="00291332">
        <w:rPr>
          <w:lang w:val="en-US"/>
        </w:rPr>
        <w:t xml:space="preserve">randomized </w:t>
      </w:r>
      <w:r w:rsidR="00025DB8" w:rsidRPr="00291332">
        <w:rPr>
          <w:lang w:val="en-US"/>
        </w:rPr>
        <w:t xml:space="preserve">clinical trials </w:t>
      </w:r>
      <w:r w:rsidR="004035B3" w:rsidRPr="00291332">
        <w:rPr>
          <w:lang w:val="en-US"/>
        </w:rPr>
        <w:t xml:space="preserve">(RCTs) </w:t>
      </w:r>
      <w:r w:rsidR="00025DB8" w:rsidRPr="00291332">
        <w:rPr>
          <w:lang w:val="en-US"/>
        </w:rPr>
        <w:t xml:space="preserve">and </w:t>
      </w:r>
      <w:r w:rsidR="00D22DFB" w:rsidRPr="00291332">
        <w:rPr>
          <w:lang w:val="en-US"/>
        </w:rPr>
        <w:t xml:space="preserve">prospective </w:t>
      </w:r>
      <w:r w:rsidR="002E4B76" w:rsidRPr="00291332">
        <w:rPr>
          <w:lang w:val="en-US"/>
        </w:rPr>
        <w:t>observational</w:t>
      </w:r>
      <w:r w:rsidR="00195751" w:rsidRPr="00291332">
        <w:rPr>
          <w:lang w:val="en-US"/>
        </w:rPr>
        <w:t xml:space="preserve"> studies were included.</w:t>
      </w:r>
    </w:p>
    <w:p w:rsidR="00D36F18" w:rsidRPr="00291332" w:rsidRDefault="00BF74B2" w:rsidP="003332A1">
      <w:pPr>
        <w:spacing w:line="480" w:lineRule="auto"/>
        <w:rPr>
          <w:lang w:val="en-US"/>
        </w:rPr>
      </w:pPr>
      <w:r>
        <w:rPr>
          <w:b/>
          <w:lang w:val="en-US"/>
        </w:rPr>
        <w:t xml:space="preserve">Results </w:t>
      </w:r>
      <w:r w:rsidR="003D54C4" w:rsidRPr="00291332">
        <w:rPr>
          <w:lang w:val="en-US"/>
        </w:rPr>
        <w:t>Weight</w:t>
      </w:r>
      <w:r w:rsidR="008876C2" w:rsidRPr="00291332">
        <w:rPr>
          <w:lang w:val="en-US"/>
        </w:rPr>
        <w:t xml:space="preserve"> </w:t>
      </w:r>
      <w:r w:rsidR="00446742" w:rsidRPr="00291332">
        <w:rPr>
          <w:lang w:val="en-US"/>
        </w:rPr>
        <w:t xml:space="preserve">loss </w:t>
      </w:r>
      <w:r w:rsidR="002E15F0" w:rsidRPr="00291332">
        <w:rPr>
          <w:lang w:val="en-US"/>
        </w:rPr>
        <w:t xml:space="preserve">was followed by </w:t>
      </w:r>
      <w:r w:rsidR="004035B3" w:rsidRPr="00291332">
        <w:rPr>
          <w:lang w:val="en-US"/>
        </w:rPr>
        <w:t xml:space="preserve">decreased </w:t>
      </w:r>
      <w:r w:rsidR="00B0337B">
        <w:rPr>
          <w:lang w:val="en-US"/>
        </w:rPr>
        <w:t xml:space="preserve">time with </w:t>
      </w:r>
      <w:r w:rsidR="00C52375" w:rsidRPr="00291332">
        <w:rPr>
          <w:rFonts w:cs="Times New Roman"/>
          <w:lang w:val="en-US"/>
        </w:rPr>
        <w:t xml:space="preserve">esophageal acid exposure </w:t>
      </w:r>
      <w:r w:rsidR="00E935A6" w:rsidRPr="00291332">
        <w:rPr>
          <w:rFonts w:cs="Times New Roman"/>
          <w:lang w:val="en-US"/>
        </w:rPr>
        <w:t xml:space="preserve">in two RCTs </w:t>
      </w:r>
      <w:r w:rsidR="00E203D9" w:rsidRPr="00291332">
        <w:rPr>
          <w:rFonts w:cs="Times New Roman"/>
          <w:lang w:val="en-US"/>
        </w:rPr>
        <w:t>(from 5.6% to 3.7%</w:t>
      </w:r>
      <w:r w:rsidR="00C52375" w:rsidRPr="00291332">
        <w:rPr>
          <w:rFonts w:cs="Times New Roman"/>
          <w:lang w:val="en-US"/>
        </w:rPr>
        <w:t xml:space="preserve"> and from 8.0% to 5.5%, respectively</w:t>
      </w:r>
      <w:r w:rsidR="00E203D9" w:rsidRPr="00291332">
        <w:rPr>
          <w:rFonts w:cs="Times New Roman"/>
          <w:lang w:val="en-US"/>
        </w:rPr>
        <w:t>)</w:t>
      </w:r>
      <w:r w:rsidR="0087656E">
        <w:rPr>
          <w:rFonts w:cs="Times New Roman"/>
          <w:lang w:val="en-US"/>
        </w:rPr>
        <w:t>,</w:t>
      </w:r>
      <w:r w:rsidR="003D54C4" w:rsidRPr="00291332">
        <w:rPr>
          <w:rFonts w:cs="Times New Roman"/>
          <w:lang w:val="en-US"/>
        </w:rPr>
        <w:t xml:space="preserve"> </w:t>
      </w:r>
      <w:r w:rsidR="00C52375" w:rsidRPr="00291332">
        <w:rPr>
          <w:rFonts w:cs="Times New Roman"/>
          <w:lang w:val="en-US"/>
        </w:rPr>
        <w:t>and reduced</w:t>
      </w:r>
      <w:r w:rsidR="00E203D9" w:rsidRPr="00291332">
        <w:rPr>
          <w:rFonts w:cs="Times New Roman"/>
          <w:lang w:val="en-US"/>
        </w:rPr>
        <w:t xml:space="preserve"> </w:t>
      </w:r>
      <w:r w:rsidR="008B22AA" w:rsidRPr="00291332">
        <w:rPr>
          <w:rFonts w:cs="Times New Roman"/>
          <w:lang w:val="en-US"/>
        </w:rPr>
        <w:t xml:space="preserve">reflux symptoms </w:t>
      </w:r>
      <w:r w:rsidR="004035B3" w:rsidRPr="00291332">
        <w:rPr>
          <w:rFonts w:cs="Times New Roman"/>
          <w:lang w:val="en-US"/>
        </w:rPr>
        <w:t xml:space="preserve">in </w:t>
      </w:r>
      <w:r w:rsidR="008B22AA" w:rsidRPr="00291332">
        <w:rPr>
          <w:rFonts w:cs="Times New Roman"/>
          <w:lang w:val="en-US"/>
        </w:rPr>
        <w:t>prospective observational studies</w:t>
      </w:r>
      <w:r w:rsidR="004035B3" w:rsidRPr="00291332">
        <w:rPr>
          <w:rFonts w:cs="Times New Roman"/>
          <w:lang w:val="en-US"/>
        </w:rPr>
        <w:t>. T</w:t>
      </w:r>
      <w:r w:rsidR="00446742" w:rsidRPr="00291332">
        <w:rPr>
          <w:rFonts w:cs="Times New Roman"/>
          <w:lang w:val="en-US"/>
        </w:rPr>
        <w:t xml:space="preserve">obacco smoking cessation </w:t>
      </w:r>
      <w:r w:rsidR="004035B3" w:rsidRPr="00291332">
        <w:rPr>
          <w:rFonts w:cs="Times New Roman"/>
          <w:lang w:val="en-US"/>
        </w:rPr>
        <w:t>reduced</w:t>
      </w:r>
      <w:r w:rsidR="006D14EE" w:rsidRPr="00291332">
        <w:rPr>
          <w:rFonts w:cs="Times New Roman"/>
          <w:lang w:val="en-US"/>
        </w:rPr>
        <w:t xml:space="preserve"> reflux sympto</w:t>
      </w:r>
      <w:r w:rsidR="0019441F" w:rsidRPr="00291332">
        <w:rPr>
          <w:rFonts w:cs="Times New Roman"/>
          <w:lang w:val="en-US"/>
        </w:rPr>
        <w:t>ms in normal weight individuals</w:t>
      </w:r>
      <w:r w:rsidR="005B0A37" w:rsidRPr="00291332">
        <w:rPr>
          <w:rFonts w:cs="Times New Roman"/>
          <w:lang w:val="en-US"/>
        </w:rPr>
        <w:t xml:space="preserve"> in </w:t>
      </w:r>
      <w:r w:rsidR="004035B3" w:rsidRPr="00291332">
        <w:rPr>
          <w:rFonts w:cs="Times New Roman"/>
          <w:lang w:val="en-US"/>
        </w:rPr>
        <w:t xml:space="preserve">a large </w:t>
      </w:r>
      <w:r w:rsidR="00E358FE" w:rsidRPr="00291332">
        <w:rPr>
          <w:rFonts w:cs="Times New Roman"/>
          <w:lang w:val="en-US"/>
        </w:rPr>
        <w:t xml:space="preserve">prospective </w:t>
      </w:r>
      <w:r w:rsidR="004035B3" w:rsidRPr="00291332">
        <w:rPr>
          <w:rFonts w:cs="Times New Roman"/>
          <w:lang w:val="en-US"/>
        </w:rPr>
        <w:t xml:space="preserve">cohort </w:t>
      </w:r>
      <w:r w:rsidR="005B0A37" w:rsidRPr="00291332">
        <w:rPr>
          <w:rFonts w:cs="Times New Roman"/>
          <w:lang w:val="en-US"/>
        </w:rPr>
        <w:t>study</w:t>
      </w:r>
      <w:r w:rsidR="00E203D9" w:rsidRPr="00291332">
        <w:rPr>
          <w:rFonts w:cs="Times New Roman"/>
          <w:lang w:val="en-US"/>
        </w:rPr>
        <w:t xml:space="preserve"> (</w:t>
      </w:r>
      <w:r w:rsidR="00ED6680">
        <w:rPr>
          <w:rFonts w:cs="Times New Roman"/>
          <w:lang w:val="en-US"/>
        </w:rPr>
        <w:t>odds ratio</w:t>
      </w:r>
      <w:r w:rsidR="00ED6680" w:rsidRPr="00291332">
        <w:rPr>
          <w:rFonts w:cs="Times New Roman"/>
          <w:lang w:val="en-US"/>
        </w:rPr>
        <w:t xml:space="preserve"> </w:t>
      </w:r>
      <w:r w:rsidR="00E203D9" w:rsidRPr="00291332">
        <w:rPr>
          <w:rFonts w:cs="Times New Roman"/>
          <w:lang w:val="en-US"/>
        </w:rPr>
        <w:t>5.67)</w:t>
      </w:r>
      <w:r w:rsidR="0019441F" w:rsidRPr="00291332">
        <w:rPr>
          <w:rFonts w:cs="Times New Roman"/>
          <w:lang w:val="en-US"/>
        </w:rPr>
        <w:t xml:space="preserve">. </w:t>
      </w:r>
      <w:r w:rsidR="0075303F" w:rsidRPr="00291332">
        <w:rPr>
          <w:rFonts w:cs="Times New Roman"/>
          <w:lang w:val="en-US"/>
        </w:rPr>
        <w:t>In RCTs, l</w:t>
      </w:r>
      <w:r w:rsidR="003D54C4" w:rsidRPr="00291332">
        <w:rPr>
          <w:rFonts w:cs="Times New Roman"/>
          <w:lang w:val="en-US"/>
        </w:rPr>
        <w:t>ate</w:t>
      </w:r>
      <w:r w:rsidR="00C90A81" w:rsidRPr="00291332">
        <w:rPr>
          <w:rFonts w:cs="Times New Roman"/>
          <w:lang w:val="en-US"/>
        </w:rPr>
        <w:t xml:space="preserve"> evening meals increased </w:t>
      </w:r>
      <w:r w:rsidR="00B0337B">
        <w:rPr>
          <w:rFonts w:cs="Times New Roman"/>
          <w:lang w:val="en-US"/>
        </w:rPr>
        <w:t xml:space="preserve">time with </w:t>
      </w:r>
      <w:r w:rsidR="00C90A81" w:rsidRPr="00291332">
        <w:rPr>
          <w:rFonts w:cs="Times New Roman"/>
          <w:lang w:val="en-US"/>
        </w:rPr>
        <w:t>supine acid exposure compared to early meal</w:t>
      </w:r>
      <w:r w:rsidR="002E15F0" w:rsidRPr="00291332">
        <w:rPr>
          <w:rFonts w:cs="Times New Roman"/>
          <w:lang w:val="en-US"/>
        </w:rPr>
        <w:t>s</w:t>
      </w:r>
      <w:r w:rsidR="00C90A81" w:rsidRPr="00291332">
        <w:rPr>
          <w:rFonts w:cs="Times New Roman"/>
          <w:lang w:val="en-US"/>
        </w:rPr>
        <w:t xml:space="preserve"> (5.2</w:t>
      </w:r>
      <w:r w:rsidR="00E935A6" w:rsidRPr="00291332">
        <w:rPr>
          <w:rFonts w:cs="Times New Roman"/>
          <w:lang w:val="en-US"/>
        </w:rPr>
        <w:t>%</w:t>
      </w:r>
      <w:r w:rsidR="008A090D">
        <w:rPr>
          <w:rFonts w:cs="Times New Roman"/>
          <w:lang w:val="en-US"/>
        </w:rPr>
        <w:t xml:space="preserve"> </w:t>
      </w:r>
      <w:r w:rsidR="00AC00C2" w:rsidRPr="00291332">
        <w:rPr>
          <w:rFonts w:cs="Times New Roman"/>
          <w:lang w:val="en-US"/>
        </w:rPr>
        <w:t>points</w:t>
      </w:r>
      <w:r w:rsidR="00E935A6" w:rsidRPr="00291332">
        <w:rPr>
          <w:rFonts w:cs="Times New Roman"/>
          <w:lang w:val="en-US"/>
        </w:rPr>
        <w:t xml:space="preserve"> change</w:t>
      </w:r>
      <w:r w:rsidR="00C90A81" w:rsidRPr="00291332">
        <w:rPr>
          <w:rFonts w:cs="Times New Roman"/>
          <w:lang w:val="en-US"/>
        </w:rPr>
        <w:t>)</w:t>
      </w:r>
      <w:r w:rsidR="00C43AD2">
        <w:rPr>
          <w:rFonts w:cs="Times New Roman"/>
          <w:lang w:val="en-US"/>
        </w:rPr>
        <w:t>,</w:t>
      </w:r>
      <w:r w:rsidR="00C90A81" w:rsidRPr="00291332">
        <w:rPr>
          <w:rFonts w:cs="Times New Roman"/>
          <w:lang w:val="en-US"/>
        </w:rPr>
        <w:t xml:space="preserve"> and </w:t>
      </w:r>
      <w:r w:rsidR="008B22AA" w:rsidRPr="00291332">
        <w:rPr>
          <w:rFonts w:cs="Times New Roman"/>
          <w:lang w:val="en-US"/>
        </w:rPr>
        <w:t xml:space="preserve">head of </w:t>
      </w:r>
      <w:r w:rsidR="00E935A6" w:rsidRPr="00291332">
        <w:rPr>
          <w:rFonts w:cs="Times New Roman"/>
          <w:lang w:val="en-US"/>
        </w:rPr>
        <w:t xml:space="preserve">the </w:t>
      </w:r>
      <w:r w:rsidR="008B22AA" w:rsidRPr="00291332">
        <w:rPr>
          <w:rFonts w:cs="Times New Roman"/>
          <w:lang w:val="en-US"/>
        </w:rPr>
        <w:t xml:space="preserve">bed elevation decreased </w:t>
      </w:r>
      <w:r w:rsidR="00B0337B">
        <w:rPr>
          <w:rFonts w:cs="Times New Roman"/>
          <w:lang w:val="en-US"/>
        </w:rPr>
        <w:t xml:space="preserve">time with </w:t>
      </w:r>
      <w:r w:rsidR="004F31EA" w:rsidRPr="00291332">
        <w:rPr>
          <w:rFonts w:cs="Times New Roman"/>
          <w:lang w:val="en-US"/>
        </w:rPr>
        <w:t xml:space="preserve">supine </w:t>
      </w:r>
      <w:r w:rsidR="008B22AA" w:rsidRPr="00291332">
        <w:rPr>
          <w:rFonts w:cs="Times New Roman"/>
          <w:lang w:val="en-US"/>
        </w:rPr>
        <w:t>acid exposure</w:t>
      </w:r>
      <w:r w:rsidR="00393B52" w:rsidRPr="00291332">
        <w:rPr>
          <w:rFonts w:cs="Times New Roman"/>
          <w:lang w:val="en-US"/>
        </w:rPr>
        <w:t xml:space="preserve"> </w:t>
      </w:r>
      <w:r w:rsidR="0067099D" w:rsidRPr="00291332">
        <w:rPr>
          <w:rFonts w:cs="Times New Roman"/>
          <w:lang w:val="en-US"/>
        </w:rPr>
        <w:t xml:space="preserve">compared to </w:t>
      </w:r>
      <w:r w:rsidR="008A090D">
        <w:rPr>
          <w:rFonts w:cs="Times New Roman"/>
          <w:lang w:val="en-US"/>
        </w:rPr>
        <w:t xml:space="preserve">a </w:t>
      </w:r>
      <w:r w:rsidR="0067099D" w:rsidRPr="00291332">
        <w:rPr>
          <w:rFonts w:cs="Times New Roman"/>
          <w:lang w:val="en-US"/>
        </w:rPr>
        <w:t xml:space="preserve">flat position </w:t>
      </w:r>
      <w:r w:rsidR="00C90A81" w:rsidRPr="00291332">
        <w:rPr>
          <w:rFonts w:cs="Times New Roman"/>
          <w:lang w:val="en-US"/>
        </w:rPr>
        <w:t>(</w:t>
      </w:r>
      <w:r w:rsidR="00F330AC" w:rsidRPr="00291332">
        <w:rPr>
          <w:rFonts w:cs="Times New Roman"/>
          <w:lang w:val="en-US"/>
        </w:rPr>
        <w:t xml:space="preserve">from </w:t>
      </w:r>
      <w:r w:rsidR="005531F5" w:rsidRPr="00291332">
        <w:rPr>
          <w:rFonts w:cs="Times New Roman"/>
          <w:lang w:val="en-US"/>
        </w:rPr>
        <w:t>21</w:t>
      </w:r>
      <w:r w:rsidR="00C90A81" w:rsidRPr="00291332">
        <w:rPr>
          <w:rFonts w:cs="Times New Roman"/>
          <w:lang w:val="en-US"/>
        </w:rPr>
        <w:t xml:space="preserve">% </w:t>
      </w:r>
      <w:r w:rsidR="00F330AC" w:rsidRPr="00291332">
        <w:rPr>
          <w:rFonts w:cs="Times New Roman"/>
          <w:lang w:val="en-US"/>
        </w:rPr>
        <w:t xml:space="preserve">to </w:t>
      </w:r>
      <w:r w:rsidR="005531F5" w:rsidRPr="00291332">
        <w:rPr>
          <w:rFonts w:cs="Times New Roman"/>
          <w:lang w:val="en-US"/>
        </w:rPr>
        <w:t>15</w:t>
      </w:r>
      <w:r w:rsidR="00C90A81" w:rsidRPr="00291332">
        <w:rPr>
          <w:rFonts w:cs="Times New Roman"/>
          <w:lang w:val="en-US"/>
        </w:rPr>
        <w:t>%)</w:t>
      </w:r>
      <w:r w:rsidR="004035B3" w:rsidRPr="00291332">
        <w:rPr>
          <w:rFonts w:cs="Times New Roman"/>
          <w:lang w:val="en-US"/>
        </w:rPr>
        <w:t>.</w:t>
      </w:r>
    </w:p>
    <w:p w:rsidR="001F510B" w:rsidRDefault="006F65DC" w:rsidP="003332A1">
      <w:pPr>
        <w:spacing w:line="480" w:lineRule="auto"/>
        <w:rPr>
          <w:lang w:val="en-US"/>
        </w:rPr>
      </w:pPr>
      <w:r w:rsidRPr="00291332">
        <w:rPr>
          <w:b/>
          <w:lang w:val="en-US"/>
        </w:rPr>
        <w:t>Conclusions</w:t>
      </w:r>
      <w:r w:rsidR="00EC0F6A" w:rsidRPr="00291332">
        <w:rPr>
          <w:b/>
          <w:lang w:val="en-US"/>
        </w:rPr>
        <w:t xml:space="preserve"> </w:t>
      </w:r>
      <w:r w:rsidR="00E61693" w:rsidRPr="00291332">
        <w:rPr>
          <w:lang w:val="en-US"/>
        </w:rPr>
        <w:t xml:space="preserve">Weight loss </w:t>
      </w:r>
      <w:r w:rsidR="004035B3" w:rsidRPr="00291332">
        <w:rPr>
          <w:lang w:val="en-US"/>
        </w:rPr>
        <w:t xml:space="preserve">and </w:t>
      </w:r>
      <w:r w:rsidR="002E15F0" w:rsidRPr="00291332">
        <w:rPr>
          <w:lang w:val="en-US"/>
        </w:rPr>
        <w:t xml:space="preserve">tobacco </w:t>
      </w:r>
      <w:r w:rsidR="004035B3" w:rsidRPr="00291332">
        <w:rPr>
          <w:lang w:val="en-US"/>
        </w:rPr>
        <w:t xml:space="preserve">smoking cessation </w:t>
      </w:r>
      <w:r w:rsidR="00A45E27" w:rsidRPr="00291332">
        <w:rPr>
          <w:lang w:val="en-US"/>
        </w:rPr>
        <w:t>should be</w:t>
      </w:r>
      <w:r w:rsidR="004035B3" w:rsidRPr="00291332">
        <w:rPr>
          <w:lang w:val="en-US"/>
        </w:rPr>
        <w:t xml:space="preserve"> recommended</w:t>
      </w:r>
      <w:r w:rsidR="00E61693" w:rsidRPr="00291332">
        <w:rPr>
          <w:lang w:val="en-US"/>
        </w:rPr>
        <w:t xml:space="preserve"> </w:t>
      </w:r>
      <w:r w:rsidR="00A45E27" w:rsidRPr="00291332">
        <w:rPr>
          <w:lang w:val="en-US"/>
        </w:rPr>
        <w:t>to</w:t>
      </w:r>
      <w:r w:rsidR="00E61693" w:rsidRPr="00291332">
        <w:rPr>
          <w:lang w:val="en-US"/>
        </w:rPr>
        <w:t xml:space="preserve"> GERD</w:t>
      </w:r>
      <w:r w:rsidR="004035B3" w:rsidRPr="00291332">
        <w:rPr>
          <w:lang w:val="en-US"/>
        </w:rPr>
        <w:t xml:space="preserve"> patients who are obes</w:t>
      </w:r>
      <w:r w:rsidR="00080ADB" w:rsidRPr="00291332">
        <w:rPr>
          <w:lang w:val="en-US"/>
        </w:rPr>
        <w:t>e</w:t>
      </w:r>
      <w:r w:rsidR="004035B3" w:rsidRPr="00291332">
        <w:rPr>
          <w:lang w:val="en-US"/>
        </w:rPr>
        <w:t xml:space="preserve"> and smoke, respectively</w:t>
      </w:r>
      <w:r w:rsidR="00082807">
        <w:rPr>
          <w:lang w:val="en-US"/>
        </w:rPr>
        <w:t>.</w:t>
      </w:r>
      <w:r w:rsidR="00127249">
        <w:rPr>
          <w:lang w:val="en-US"/>
        </w:rPr>
        <w:t xml:space="preserve"> Avoiding late evening meals and</w:t>
      </w:r>
      <w:r w:rsidR="001554B6">
        <w:rPr>
          <w:lang w:val="en-US"/>
        </w:rPr>
        <w:t xml:space="preserve"> head of the be</w:t>
      </w:r>
      <w:r w:rsidR="00CA6267">
        <w:rPr>
          <w:lang w:val="en-US"/>
        </w:rPr>
        <w:t xml:space="preserve">d elevation </w:t>
      </w:r>
      <w:r w:rsidR="00127249">
        <w:rPr>
          <w:lang w:val="en-US"/>
        </w:rPr>
        <w:t>is effective in nocturnal GERD</w:t>
      </w:r>
      <w:r w:rsidR="00CA6267">
        <w:rPr>
          <w:lang w:val="en-US"/>
        </w:rPr>
        <w:t>.</w:t>
      </w:r>
    </w:p>
    <w:p w:rsidR="00BF74B2" w:rsidRPr="00BF74B2" w:rsidRDefault="00BF74B2" w:rsidP="00BF74B2">
      <w:pPr>
        <w:spacing w:line="480" w:lineRule="auto"/>
        <w:rPr>
          <w:lang w:val="en-US"/>
        </w:rPr>
      </w:pPr>
      <w:r w:rsidRPr="00BF74B2">
        <w:rPr>
          <w:b/>
          <w:lang w:val="en-US"/>
        </w:rPr>
        <w:t xml:space="preserve">Keywords: </w:t>
      </w:r>
      <w:r w:rsidR="00ED6680" w:rsidRPr="00F73877">
        <w:rPr>
          <w:lang w:val="en-US"/>
        </w:rPr>
        <w:t xml:space="preserve">GERD; </w:t>
      </w:r>
      <w:r w:rsidRPr="00ED6680">
        <w:rPr>
          <w:lang w:val="en-US"/>
        </w:rPr>
        <w:t>heartb</w:t>
      </w:r>
      <w:r>
        <w:rPr>
          <w:lang w:val="en-US"/>
        </w:rPr>
        <w:t xml:space="preserve">urn; acid regurgitation; </w:t>
      </w:r>
      <w:r w:rsidR="005210F6">
        <w:rPr>
          <w:lang w:val="en-US"/>
        </w:rPr>
        <w:t>therapy</w:t>
      </w:r>
      <w:r w:rsidR="00ED6680">
        <w:rPr>
          <w:lang w:val="en-US"/>
        </w:rPr>
        <w:t>; treatment</w:t>
      </w:r>
    </w:p>
    <w:p w:rsidR="00BF74B2" w:rsidRPr="00BF74B2" w:rsidRDefault="00BF74B2" w:rsidP="00BF74B2">
      <w:pPr>
        <w:rPr>
          <w:lang w:val="en-US"/>
        </w:rPr>
        <w:sectPr w:rsidR="00BF74B2" w:rsidRPr="00BF74B2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6D4A22" w:rsidRPr="00291332" w:rsidRDefault="00DF4DD5" w:rsidP="003332A1">
      <w:pPr>
        <w:pStyle w:val="Heading1"/>
      </w:pPr>
      <w:r w:rsidRPr="00291332">
        <w:lastRenderedPageBreak/>
        <w:t>MAIN TEXT (</w:t>
      </w:r>
      <w:r w:rsidR="00DC53F2" w:rsidRPr="00291332">
        <w:t>word count</w:t>
      </w:r>
      <w:r w:rsidR="00F7748E">
        <w:t xml:space="preserve"> </w:t>
      </w:r>
      <w:r w:rsidR="00E31C3B">
        <w:t>3,834</w:t>
      </w:r>
      <w:r w:rsidR="00DC53F2" w:rsidRPr="00291332">
        <w:t xml:space="preserve">, </w:t>
      </w:r>
      <w:r w:rsidRPr="00291332">
        <w:t xml:space="preserve">maximum </w:t>
      </w:r>
      <w:r w:rsidR="00082807">
        <w:t>6</w:t>
      </w:r>
      <w:r w:rsidR="00FD68EF" w:rsidRPr="00291332">
        <w:t>,</w:t>
      </w:r>
      <w:r w:rsidR="00082807">
        <w:t>0</w:t>
      </w:r>
      <w:r w:rsidR="00FD68EF" w:rsidRPr="00291332">
        <w:t>00</w:t>
      </w:r>
      <w:r w:rsidRPr="00291332">
        <w:t xml:space="preserve"> words</w:t>
      </w:r>
      <w:r w:rsidR="00082807">
        <w:t xml:space="preserve">, including </w:t>
      </w:r>
      <w:r w:rsidR="00082807" w:rsidRPr="001B4446">
        <w:t>figure and table legends, and references</w:t>
      </w:r>
      <w:r w:rsidRPr="00291332">
        <w:t>)</w:t>
      </w:r>
      <w:r w:rsidR="00D00D5D" w:rsidRPr="00291332">
        <w:t xml:space="preserve"> </w:t>
      </w:r>
    </w:p>
    <w:p w:rsidR="00A67527" w:rsidRPr="00291332" w:rsidRDefault="005C11AD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Gastroe</w:t>
      </w:r>
      <w:r w:rsidR="003F2B51" w:rsidRPr="00291332">
        <w:rPr>
          <w:lang w:val="en-US"/>
        </w:rPr>
        <w:t>sophageal reflux disease (GERD),</w:t>
      </w:r>
      <w:r w:rsidRPr="00291332">
        <w:rPr>
          <w:lang w:val="en-US"/>
        </w:rPr>
        <w:t xml:space="preserve"> </w:t>
      </w:r>
      <w:r w:rsidR="00053427" w:rsidRPr="00291332">
        <w:rPr>
          <w:lang w:val="en-US"/>
        </w:rPr>
        <w:t>define</w:t>
      </w:r>
      <w:r w:rsidR="003F2B51" w:rsidRPr="00291332">
        <w:rPr>
          <w:lang w:val="en-US"/>
        </w:rPr>
        <w:t>d</w:t>
      </w:r>
      <w:r w:rsidR="00053427" w:rsidRPr="00291332">
        <w:rPr>
          <w:lang w:val="en-US"/>
        </w:rPr>
        <w:t xml:space="preserve"> </w:t>
      </w:r>
      <w:r w:rsidR="00E85B5C" w:rsidRPr="00291332">
        <w:rPr>
          <w:lang w:val="en-US"/>
        </w:rPr>
        <w:t>by</w:t>
      </w:r>
      <w:r w:rsidR="005C3AF7" w:rsidRPr="00291332">
        <w:rPr>
          <w:lang w:val="en-US"/>
        </w:rPr>
        <w:t xml:space="preserve"> </w:t>
      </w:r>
      <w:r w:rsidR="00644A4E" w:rsidRPr="00291332">
        <w:rPr>
          <w:lang w:val="en-US"/>
        </w:rPr>
        <w:t>at least weekly</w:t>
      </w:r>
      <w:r w:rsidR="005012BF" w:rsidRPr="00291332">
        <w:rPr>
          <w:lang w:val="en-US"/>
        </w:rPr>
        <w:t xml:space="preserve"> </w:t>
      </w:r>
      <w:r w:rsidRPr="00291332">
        <w:rPr>
          <w:lang w:val="en-US"/>
        </w:rPr>
        <w:t xml:space="preserve">symptoms of heartburn </w:t>
      </w:r>
      <w:r w:rsidR="00E85B5C" w:rsidRPr="00291332">
        <w:rPr>
          <w:lang w:val="en-US"/>
        </w:rPr>
        <w:t>or</w:t>
      </w:r>
      <w:r w:rsidRPr="00291332">
        <w:rPr>
          <w:lang w:val="en-US"/>
        </w:rPr>
        <w:t xml:space="preserve"> ac</w:t>
      </w:r>
      <w:r w:rsidR="009F120B" w:rsidRPr="00291332">
        <w:rPr>
          <w:lang w:val="en-US"/>
        </w:rPr>
        <w:t>id regurgitation</w:t>
      </w:r>
      <w:r w:rsidR="003F2B51" w:rsidRPr="00291332">
        <w:rPr>
          <w:lang w:val="en-US"/>
        </w:rPr>
        <w:t>,</w:t>
      </w:r>
      <w:r w:rsidR="009F120B" w:rsidRPr="00291332">
        <w:rPr>
          <w:lang w:val="en-US"/>
        </w:rPr>
        <w:t xml:space="preserve"> </w:t>
      </w:r>
      <w:r w:rsidR="005C3AF7" w:rsidRPr="00291332">
        <w:rPr>
          <w:lang w:val="en-US"/>
        </w:rPr>
        <w:t>is increasing</w:t>
      </w:r>
      <w:r w:rsidR="004035B3" w:rsidRPr="00291332">
        <w:rPr>
          <w:lang w:val="en-US"/>
        </w:rPr>
        <w:t>ly</w:t>
      </w:r>
      <w:r w:rsidR="00B779C6" w:rsidRPr="00291332">
        <w:rPr>
          <w:lang w:val="en-US"/>
        </w:rPr>
        <w:t xml:space="preserve"> common</w:t>
      </w:r>
      <w:r w:rsidR="005C3AF7" w:rsidRPr="00291332">
        <w:rPr>
          <w:lang w:val="en-US"/>
        </w:rPr>
        <w:t>.</w:t>
      </w:r>
      <w:r w:rsidR="00DD0246">
        <w:rPr>
          <w:lang w:val="en-US"/>
        </w:rPr>
        <w:fldChar w:fldCharType="begin"/>
      </w:r>
      <w:r w:rsidR="007A2A51">
        <w:rPr>
          <w:lang w:val="en-US"/>
        </w:rPr>
        <w:instrText xml:space="preserve"> ADDIN EN.CITE &lt;EndNote&gt;&lt;Cite&gt;&lt;Author&gt;El-Serag&lt;/Author&gt;&lt;Year&gt;2014&lt;/Year&gt;&lt;RecNum&gt;1998&lt;/RecNum&gt;&lt;DisplayText&gt;&lt;style face="superscript"&gt;1&lt;/style&gt;&lt;/DisplayText&gt;&lt;record&gt;&lt;rec-number&gt;1998&lt;/rec-number&gt;&lt;foreign-keys&gt;&lt;key app="EN" db-id="dfe0z9rz2st29ne99wup5pf2xrv50p2sf9r5" timestamp="0"&gt;1998&lt;/key&gt;&lt;/foreign-keys&gt;&lt;ref-type name="Journal Article"&gt;17&lt;/ref-type&gt;&lt;contributors&gt;&lt;authors&gt;&lt;author&gt;El-Serag, H. B.&lt;/author&gt;&lt;author&gt;Sweet, S.&lt;/author&gt;&lt;author&gt;Winchester, C. C.&lt;/author&gt;&lt;author&gt;Dent, J.&lt;/author&gt;&lt;/authors&gt;&lt;/contributors&gt;&lt;auth-address&gt;Section of Gastroenterology and Hepatology, Houston Veterans Affairs Medical Center (152), , Houston, Texas, USA.&lt;/auth-address&gt;&lt;titles&gt;&lt;title&gt;Update on the epidemiology of gastro-oesophageal reflux disease: a systematic review&lt;/title&gt;&lt;secondary-title&gt;Gut&lt;/secondary-title&gt;&lt;alt-title&gt;Gut&lt;/alt-title&gt;&lt;/titles&gt;&lt;periodical&gt;&lt;full-title&gt;Gut&lt;/full-title&gt;&lt;abbr-1&gt;Gut&lt;/abbr-1&gt;&lt;abbr-2&gt;Gut&lt;/abbr-2&gt;&lt;/periodical&gt;&lt;alt-periodical&gt;&lt;full-title&gt;Gut&lt;/full-title&gt;&lt;abbr-1&gt;Gut&lt;/abbr-1&gt;&lt;abbr-2&gt;Gut&lt;/abbr-2&gt;&lt;/alt-periodical&gt;&lt;pages&gt;871-80&lt;/pages&gt;&lt;volume&gt;63&lt;/volume&gt;&lt;number&gt;6&lt;/number&gt;&lt;keywords&gt;&lt;keyword&gt;Asia/epidemiology&lt;/keyword&gt;&lt;keyword&gt;Australia/epidemiology&lt;/keyword&gt;&lt;keyword&gt;Europe/epidemiology&lt;/keyword&gt;&lt;keyword&gt;Gastroesophageal Reflux/*epidemiology&lt;/keyword&gt;&lt;keyword&gt;Humans&lt;/keyword&gt;&lt;keyword&gt;Incidence&lt;/keyword&gt;&lt;keyword&gt;Middle East/epidemiology&lt;/keyword&gt;&lt;keyword&gt;North America/epidemiology&lt;/keyword&gt;&lt;keyword&gt;Prevalence&lt;/keyword&gt;&lt;keyword&gt;South America/epidemiology&lt;/keyword&gt;&lt;/keywords&gt;&lt;dates&gt;&lt;year&gt;2014&lt;/year&gt;&lt;pub-dates&gt;&lt;date&gt;Jun&lt;/date&gt;&lt;/pub-dates&gt;&lt;/dates&gt;&lt;isbn&gt;1468-3288 (Electronic)&amp;#xD;0017-5749 (Linking)&lt;/isbn&gt;&lt;accession-num&gt;23853213&lt;/accession-num&gt;&lt;label&gt;gerd&amp;#xD;epidem&amp;#xD;review&lt;/label&gt;&lt;urls&gt;&lt;related-urls&gt;&lt;url&gt;http://www.ncbi.nlm.nih.gov/pubmed/23853213&lt;/url&gt;&lt;/related-urls&gt;&lt;/urls&gt;&lt;custom2&gt;4046948&lt;/custom2&gt;&lt;electronic-resource-num&gt;10.1136/gutjnl-2012-304269&lt;/electronic-resource-num&gt;&lt;/record&gt;&lt;/Cite&gt;&lt;/EndNote&gt;</w:instrText>
      </w:r>
      <w:r w:rsidR="00DD0246">
        <w:rPr>
          <w:lang w:val="en-US"/>
        </w:rPr>
        <w:fldChar w:fldCharType="separate"/>
      </w:r>
      <w:r w:rsidR="00DD0246" w:rsidRPr="00DD0246">
        <w:rPr>
          <w:noProof/>
          <w:vertAlign w:val="superscript"/>
          <w:lang w:val="en-US"/>
        </w:rPr>
        <w:t>1</w:t>
      </w:r>
      <w:r w:rsidR="00DD0246">
        <w:rPr>
          <w:lang w:val="en-US"/>
        </w:rPr>
        <w:fldChar w:fldCharType="end"/>
      </w:r>
      <w:r w:rsidR="005C3AF7" w:rsidRPr="00291332">
        <w:rPr>
          <w:lang w:val="en-US"/>
        </w:rPr>
        <w:t xml:space="preserve"> </w:t>
      </w:r>
      <w:r w:rsidR="00A578EB" w:rsidRPr="00291332">
        <w:rPr>
          <w:lang w:val="en-US"/>
        </w:rPr>
        <w:t xml:space="preserve">The prevalence </w:t>
      </w:r>
      <w:r w:rsidR="00ED6680">
        <w:rPr>
          <w:lang w:val="en-US"/>
        </w:rPr>
        <w:t xml:space="preserve">in adults </w:t>
      </w:r>
      <w:r w:rsidR="004035B3" w:rsidRPr="00291332">
        <w:rPr>
          <w:lang w:val="en-US"/>
        </w:rPr>
        <w:t xml:space="preserve">ranges </w:t>
      </w:r>
      <w:r w:rsidR="00A578EB" w:rsidRPr="00291332">
        <w:rPr>
          <w:lang w:val="en-US"/>
        </w:rPr>
        <w:t xml:space="preserve">from 30% </w:t>
      </w:r>
      <w:r w:rsidR="00891E3F" w:rsidRPr="00291332">
        <w:rPr>
          <w:lang w:val="en-US"/>
        </w:rPr>
        <w:t xml:space="preserve">in </w:t>
      </w:r>
      <w:r w:rsidR="004035B3" w:rsidRPr="00291332">
        <w:rPr>
          <w:lang w:val="en-US"/>
        </w:rPr>
        <w:t xml:space="preserve">some </w:t>
      </w:r>
      <w:r w:rsidR="00A578EB" w:rsidRPr="00291332">
        <w:rPr>
          <w:lang w:val="en-US"/>
        </w:rPr>
        <w:t>W</w:t>
      </w:r>
      <w:r w:rsidR="00891E3F" w:rsidRPr="00291332">
        <w:rPr>
          <w:lang w:val="en-US"/>
        </w:rPr>
        <w:t xml:space="preserve">estern populations </w:t>
      </w:r>
      <w:r w:rsidR="004035B3" w:rsidRPr="00291332">
        <w:rPr>
          <w:lang w:val="en-US"/>
        </w:rPr>
        <w:t xml:space="preserve">to </w:t>
      </w:r>
      <w:r w:rsidR="00A578EB" w:rsidRPr="00291332">
        <w:rPr>
          <w:lang w:val="en-US"/>
        </w:rPr>
        <w:t>below 10% in East Asian populations</w:t>
      </w:r>
      <w:r w:rsidR="002E15F0" w:rsidRPr="00291332">
        <w:rPr>
          <w:lang w:val="en-US"/>
        </w:rPr>
        <w:t>,</w:t>
      </w:r>
      <w:r w:rsidR="007B3BC3" w:rsidRPr="00291332">
        <w:rPr>
          <w:lang w:val="en-US"/>
        </w:rPr>
        <w:t xml:space="preserve"> </w:t>
      </w:r>
      <w:r w:rsidR="00121F33" w:rsidRPr="00291332">
        <w:rPr>
          <w:lang w:val="en-US"/>
        </w:rPr>
        <w:t>and the incidence is about 5</w:t>
      </w:r>
      <w:r w:rsidR="00A67527" w:rsidRPr="00291332">
        <w:rPr>
          <w:lang w:val="en-US"/>
        </w:rPr>
        <w:t>/</w:t>
      </w:r>
      <w:r w:rsidR="002C6A50" w:rsidRPr="00291332">
        <w:rPr>
          <w:lang w:val="en-US"/>
        </w:rPr>
        <w:t>1000 person-years</w:t>
      </w:r>
      <w:r w:rsidR="00F73877">
        <w:rPr>
          <w:lang w:val="en-US"/>
        </w:rPr>
        <w:t xml:space="preserve"> in Western populations</w:t>
      </w:r>
      <w:r w:rsidR="002C6A50" w:rsidRPr="00291332">
        <w:rPr>
          <w:lang w:val="en-US"/>
        </w:rPr>
        <w:t>.</w:t>
      </w:r>
      <w:r w:rsidR="002C6A50" w:rsidRPr="00291332">
        <w:rPr>
          <w:lang w:val="en-US"/>
        </w:rPr>
        <w:fldChar w:fldCharType="begin"/>
      </w:r>
      <w:r w:rsidR="007A2A51">
        <w:rPr>
          <w:lang w:val="en-US"/>
        </w:rPr>
        <w:instrText xml:space="preserve"> ADDIN EN.CITE &lt;EndNote&gt;&lt;Cite&gt;&lt;Author&gt;El-Serag&lt;/Author&gt;&lt;Year&gt;2014&lt;/Year&gt;&lt;RecNum&gt;1998&lt;/RecNum&gt;&lt;DisplayText&gt;&lt;style face="superscript"&gt;1&lt;/style&gt;&lt;/DisplayText&gt;&lt;record&gt;&lt;rec-number&gt;1998&lt;/rec-number&gt;&lt;foreign-keys&gt;&lt;key app="EN" db-id="dfe0z9rz2st29ne99wup5pf2xrv50p2sf9r5" timestamp="0"&gt;1998&lt;/key&gt;&lt;/foreign-keys&gt;&lt;ref-type name="Journal Article"&gt;17&lt;/ref-type&gt;&lt;contributors&gt;&lt;authors&gt;&lt;author&gt;El-Serag, H. B.&lt;/author&gt;&lt;author&gt;Sweet, S.&lt;/author&gt;&lt;author&gt;Winchester, C. C.&lt;/author&gt;&lt;author&gt;Dent, J.&lt;/author&gt;&lt;/authors&gt;&lt;/contributors&gt;&lt;auth-address&gt;Section of Gastroenterology and Hepatology, Houston Veterans Affairs Medical Center (152), , Houston, Texas, USA.&lt;/auth-address&gt;&lt;titles&gt;&lt;title&gt;Update on the epidemiology of gastro-oesophageal reflux disease: a systematic review&lt;/title&gt;&lt;secondary-title&gt;Gut&lt;/secondary-title&gt;&lt;alt-title&gt;Gut&lt;/alt-title&gt;&lt;/titles&gt;&lt;periodical&gt;&lt;full-title&gt;Gut&lt;/full-title&gt;&lt;abbr-1&gt;Gut&lt;/abbr-1&gt;&lt;abbr-2&gt;Gut&lt;/abbr-2&gt;&lt;/periodical&gt;&lt;alt-periodical&gt;&lt;full-title&gt;Gut&lt;/full-title&gt;&lt;abbr-1&gt;Gut&lt;/abbr-1&gt;&lt;abbr-2&gt;Gut&lt;/abbr-2&gt;&lt;/alt-periodical&gt;&lt;pages&gt;871-80&lt;/pages&gt;&lt;volume&gt;63&lt;/volume&gt;&lt;number&gt;6&lt;/number&gt;&lt;keywords&gt;&lt;keyword&gt;Asia/epidemiology&lt;/keyword&gt;&lt;keyword&gt;Australia/epidemiology&lt;/keyword&gt;&lt;keyword&gt;Europe/epidemiology&lt;/keyword&gt;&lt;keyword&gt;Gastroesophageal Reflux/*epidemiology&lt;/keyword&gt;&lt;keyword&gt;Humans&lt;/keyword&gt;&lt;keyword&gt;Incidence&lt;/keyword&gt;&lt;keyword&gt;Middle East/epidemiology&lt;/keyword&gt;&lt;keyword&gt;North America/epidemiology&lt;/keyword&gt;&lt;keyword&gt;Prevalence&lt;/keyword&gt;&lt;keyword&gt;South America/epidemiology&lt;/keyword&gt;&lt;/keywords&gt;&lt;dates&gt;&lt;year&gt;2014&lt;/year&gt;&lt;pub-dates&gt;&lt;date&gt;Jun&lt;/date&gt;&lt;/pub-dates&gt;&lt;/dates&gt;&lt;isbn&gt;1468-3288 (Electronic)&amp;#xD;0017-5749 (Linking)&lt;/isbn&gt;&lt;accession-num&gt;23853213&lt;/accession-num&gt;&lt;label&gt;gerd&amp;#xD;epidem&amp;#xD;review&lt;/label&gt;&lt;urls&gt;&lt;related-urls&gt;&lt;url&gt;http://www.ncbi.nlm.nih.gov/pubmed/23853213&lt;/url&gt;&lt;/related-urls&gt;&lt;/urls&gt;&lt;custom2&gt;4046948&lt;/custom2&gt;&lt;electronic-resource-num&gt;10.1136/gutjnl-2012-304269&lt;/electronic-resource-num&gt;&lt;/record&gt;&lt;/Cite&gt;&lt;/EndNote&gt;</w:instrText>
      </w:r>
      <w:r w:rsidR="002C6A50" w:rsidRPr="00291332">
        <w:rPr>
          <w:lang w:val="en-US"/>
        </w:rPr>
        <w:fldChar w:fldCharType="separate"/>
      </w:r>
      <w:r w:rsidR="00A80D2A" w:rsidRPr="00291332">
        <w:rPr>
          <w:noProof/>
          <w:vertAlign w:val="superscript"/>
          <w:lang w:val="en-US"/>
        </w:rPr>
        <w:t>1</w:t>
      </w:r>
      <w:r w:rsidR="002C6A50" w:rsidRPr="00291332">
        <w:rPr>
          <w:lang w:val="en-US"/>
        </w:rPr>
        <w:fldChar w:fldCharType="end"/>
      </w:r>
      <w:r w:rsidR="002C6A50" w:rsidRPr="00291332">
        <w:rPr>
          <w:lang w:val="en-US"/>
        </w:rPr>
        <w:t xml:space="preserve"> </w:t>
      </w:r>
      <w:r w:rsidRPr="00291332">
        <w:rPr>
          <w:lang w:val="en-US"/>
        </w:rPr>
        <w:t xml:space="preserve">GERD is associated with reduced </w:t>
      </w:r>
      <w:r w:rsidR="00B44A83" w:rsidRPr="00291332">
        <w:rPr>
          <w:lang w:val="en-US"/>
        </w:rPr>
        <w:t>health</w:t>
      </w:r>
      <w:r w:rsidR="004035B3" w:rsidRPr="00291332">
        <w:rPr>
          <w:lang w:val="en-US"/>
        </w:rPr>
        <w:t>-</w:t>
      </w:r>
      <w:r w:rsidR="00B44A83" w:rsidRPr="00291332">
        <w:rPr>
          <w:lang w:val="en-US"/>
        </w:rPr>
        <w:t xml:space="preserve">related </w:t>
      </w:r>
      <w:r w:rsidRPr="00291332">
        <w:rPr>
          <w:lang w:val="en-US"/>
        </w:rPr>
        <w:t>quality of life,</w:t>
      </w:r>
      <w:r w:rsidR="00195222" w:rsidRPr="00291332">
        <w:rPr>
          <w:lang w:val="en-US"/>
        </w:rPr>
        <w:fldChar w:fldCharType="begin">
          <w:fldData xml:space="preserve">PEVuZE5vdGU+PENpdGU+PEF1dGhvcj5Sb25rYWluZW48L0F1dGhvcj48WWVhcj4yMDA2PC9ZZWFy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</w:fldData>
        </w:fldChar>
      </w:r>
      <w:r w:rsidR="00A80D2A" w:rsidRPr="00291332">
        <w:rPr>
          <w:lang w:val="en-US"/>
        </w:rPr>
        <w:instrText xml:space="preserve"> ADDIN EN.CITE </w:instrText>
      </w:r>
      <w:r w:rsidR="00A80D2A" w:rsidRPr="0021471B">
        <w:rPr>
          <w:lang w:val="en-US"/>
        </w:rPr>
        <w:fldChar w:fldCharType="begin">
          <w:fldData xml:space="preserve">PEVuZE5vdGU+PENpdGU+PEF1dGhvcj5Sb25rYWluZW48L0F1dGhvcj48WWVhcj4yMDA2PC9ZZWFy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</w:fldData>
        </w:fldChar>
      </w:r>
      <w:r w:rsidR="00A80D2A" w:rsidRPr="00291332">
        <w:rPr>
          <w:lang w:val="en-US"/>
        </w:rPr>
        <w:instrText xml:space="preserve"> ADDIN EN.CITE.DATA </w:instrText>
      </w:r>
      <w:r w:rsidR="00A80D2A" w:rsidRPr="0021471B">
        <w:rPr>
          <w:lang w:val="en-US"/>
        </w:rPr>
      </w:r>
      <w:r w:rsidR="00A80D2A" w:rsidRPr="0021471B">
        <w:rPr>
          <w:lang w:val="en-US"/>
        </w:rPr>
        <w:fldChar w:fldCharType="end"/>
      </w:r>
      <w:r w:rsidR="00195222" w:rsidRPr="00291332">
        <w:rPr>
          <w:lang w:val="en-US"/>
        </w:rPr>
      </w:r>
      <w:r w:rsidR="00195222" w:rsidRPr="00291332">
        <w:rPr>
          <w:lang w:val="en-US"/>
        </w:rPr>
        <w:fldChar w:fldCharType="separate"/>
      </w:r>
      <w:r w:rsidR="00A80D2A" w:rsidRPr="00291332">
        <w:rPr>
          <w:noProof/>
          <w:vertAlign w:val="superscript"/>
          <w:lang w:val="en-US"/>
        </w:rPr>
        <w:t>2</w:t>
      </w:r>
      <w:r w:rsidR="00195222" w:rsidRPr="00291332">
        <w:rPr>
          <w:lang w:val="en-US"/>
        </w:rPr>
        <w:fldChar w:fldCharType="end"/>
      </w:r>
      <w:r w:rsidR="00195222" w:rsidRPr="00291332">
        <w:rPr>
          <w:lang w:val="en-US"/>
        </w:rPr>
        <w:t xml:space="preserve"> </w:t>
      </w:r>
      <w:r w:rsidR="005012BF" w:rsidRPr="00291332">
        <w:rPr>
          <w:lang w:val="en-US"/>
        </w:rPr>
        <w:t xml:space="preserve">decreased </w:t>
      </w:r>
      <w:r w:rsidRPr="00291332">
        <w:rPr>
          <w:lang w:val="en-US"/>
        </w:rPr>
        <w:t>work</w:t>
      </w:r>
      <w:r w:rsidR="007626A8">
        <w:rPr>
          <w:lang w:val="en-US"/>
        </w:rPr>
        <w:t xml:space="preserve"> productivity</w:t>
      </w:r>
      <w:r w:rsidR="00CB7651">
        <w:rPr>
          <w:lang w:val="en-US"/>
        </w:rPr>
        <w:fldChar w:fldCharType="begin"/>
      </w:r>
      <w:r w:rsidR="00CB7651">
        <w:rPr>
          <w:lang w:val="en-US"/>
        </w:rPr>
        <w:instrText xml:space="preserve"> ADDIN EN.CITE &lt;EndNote&gt;&lt;Cite&gt;&lt;Author&gt;Wahlqvist&lt;/Author&gt;&lt;Year&gt;2006&lt;/Year&gt;&lt;RecNum&gt;195&lt;/RecNum&gt;&lt;DisplayText&gt;&lt;style face="superscript"&gt;3&lt;/style&gt;&lt;/DisplayText&gt;&lt;record&gt;&lt;rec-number&gt;195&lt;/rec-number&gt;&lt;foreign-keys&gt;&lt;key app="EN" db-id="dfe0z9rz2st29ne99wup5pf2xrv50p2sf9r5" timestamp="0"&gt;195&lt;/key&gt;&lt;/foreign-keys&gt;&lt;ref-type name="Journal Article"&gt;17&lt;/ref-type&gt;&lt;contributors&gt;&lt;authors&gt;&lt;author&gt;Wahlqvist, P.&lt;/author&gt;&lt;author&gt;Reilly, M. C.&lt;/author&gt;&lt;author&gt;Barkun, A.&lt;/author&gt;&lt;/authors&gt;&lt;/contributors&gt;&lt;auth-address&gt;AstraZeneca R&amp;amp;D Molndal, Molndal, Sweden. peter.wahlqvist@astrazeneca.com&lt;/auth-address&gt;&lt;titles&gt;&lt;title&gt;Systematic review: the impact of gastro-oesophageal reflux disease on work productivity&lt;/title&gt;&lt;secondary-title&gt;Alimentary Pharmacology and Therapeutics&lt;/secondary-title&gt;&lt;/titles&gt;&lt;periodical&gt;&lt;full-title&gt;Alimentary Pharmacology and Therapeutics&lt;/full-title&gt;&lt;abbr-1&gt;Aliment. Pharmacol. Ther.&lt;/abbr-1&gt;&lt;abbr-2&gt;Aliment Pharmacol Ther&lt;/abbr-2&gt;&lt;abbr-3&gt;Alimentary Pharmacology &amp;amp; Therapeutics&lt;/abbr-3&gt;&lt;/periodical&gt;&lt;pages&gt;259-72&lt;/pages&gt;&lt;volume&gt;24&lt;/volume&gt;&lt;number&gt;2&lt;/number&gt;&lt;edition&gt;2006/07/18&lt;/edition&gt;&lt;keywords&gt;&lt;keyword&gt;Adult&lt;/keyword&gt;&lt;keyword&gt;Efficiency&lt;/keyword&gt;&lt;keyword&gt;Female&lt;/keyword&gt;&lt;keyword&gt;Gastroesophageal Reflux/*economics&lt;/keyword&gt;&lt;keyword&gt;Humans&lt;/keyword&gt;&lt;keyword&gt;Industry&lt;/keyword&gt;&lt;keyword&gt;Male&lt;/keyword&gt;&lt;keyword&gt;Middle Aged&lt;/keyword&gt;&lt;keyword&gt;Occupational Diseases/*economics&lt;/keyword&gt;&lt;keyword&gt;Randomized Controlled Trials as Topic&lt;/keyword&gt;&lt;/keywords&gt;&lt;dates&gt;&lt;year&gt;2006&lt;/year&gt;&lt;pub-dates&gt;&lt;date&gt;Jul 15&lt;/date&gt;&lt;/pub-dates&gt;&lt;/dates&gt;&lt;isbn&gt;0269-2813 (Print)&lt;/isbn&gt;&lt;accession-num&gt;16842452&lt;/accession-num&gt;&lt;label&gt;gerd&amp;#xD;compl&amp;#xD;work&amp;#xD;review&amp;#xD;epigengerd protocol&lt;/label&gt;&lt;urls&gt;&lt;related-urls&gt;&lt;url&gt;http://www.ncbi.nlm.nih.gov/entrez/query.fcgi?cmd=Retrieve&amp;amp;db=PubMed&amp;amp;dopt=Citation&amp;amp;list_uids=16842452&lt;/url&gt;&lt;/related-urls&gt;&lt;/urls&gt;&lt;electronic-resource-num&gt;APT2996 [pii]&amp;#xD;10.1111/j.1365-2036.2006.02996.x&lt;/electronic-resource-num&gt;&lt;language&gt;eng&lt;/language&gt;&lt;/record&gt;&lt;/Cite&gt;&lt;/EndNote&gt;</w:instrText>
      </w:r>
      <w:r w:rsidR="00CB7651">
        <w:rPr>
          <w:lang w:val="en-US"/>
        </w:rPr>
        <w:fldChar w:fldCharType="separate"/>
      </w:r>
      <w:r w:rsidR="00CB7651" w:rsidRPr="00CB7651">
        <w:rPr>
          <w:noProof/>
          <w:vertAlign w:val="superscript"/>
          <w:lang w:val="en-US"/>
        </w:rPr>
        <w:t>3</w:t>
      </w:r>
      <w:r w:rsidR="00CB7651">
        <w:rPr>
          <w:lang w:val="en-US"/>
        </w:rPr>
        <w:fldChar w:fldCharType="end"/>
      </w:r>
      <w:r w:rsidR="007626A8">
        <w:rPr>
          <w:lang w:val="en-US"/>
        </w:rPr>
        <w:t xml:space="preserve"> and increased</w:t>
      </w:r>
      <w:r w:rsidRPr="00291332">
        <w:rPr>
          <w:lang w:val="en-US"/>
        </w:rPr>
        <w:t xml:space="preserve"> risk of esophageal adenocarcinoma.</w:t>
      </w:r>
      <w:r w:rsidR="00195222" w:rsidRPr="00291332">
        <w:rPr>
          <w:lang w:val="en-US"/>
        </w:rPr>
        <w:fldChar w:fldCharType="begin">
          <w:fldData xml:space="preserve">PEVuZE5vdGU+PENpdGU+PEF1dGhvcj5MYWdlcmdyZW48L0F1dGhvcj48WWVhcj4xOTk5PC9ZZWFy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</w:fldData>
        </w:fldChar>
      </w:r>
      <w:r w:rsidR="00CB7651">
        <w:rPr>
          <w:lang w:val="en-US"/>
        </w:rPr>
        <w:instrText xml:space="preserve"> ADDIN EN.CITE </w:instrText>
      </w:r>
      <w:r w:rsidR="00CB7651">
        <w:rPr>
          <w:lang w:val="en-US"/>
        </w:rPr>
        <w:fldChar w:fldCharType="begin">
          <w:fldData xml:space="preserve">PEVuZE5vdGU+PENpdGU+PEF1dGhvcj5MYWdlcmdyZW48L0F1dGhvcj48WWVhcj4xOTk5PC9ZZWFy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</w:fldData>
        </w:fldChar>
      </w:r>
      <w:r w:rsidR="00CB7651">
        <w:rPr>
          <w:lang w:val="en-US"/>
        </w:rPr>
        <w:instrText xml:space="preserve"> ADDIN EN.CITE.DATA </w:instrText>
      </w:r>
      <w:r w:rsidR="00CB7651">
        <w:rPr>
          <w:lang w:val="en-US"/>
        </w:rPr>
      </w:r>
      <w:r w:rsidR="00CB7651">
        <w:rPr>
          <w:lang w:val="en-US"/>
        </w:rPr>
        <w:fldChar w:fldCharType="end"/>
      </w:r>
      <w:r w:rsidR="00195222" w:rsidRPr="00291332">
        <w:rPr>
          <w:lang w:val="en-US"/>
        </w:rPr>
      </w:r>
      <w:r w:rsidR="00195222" w:rsidRPr="00291332">
        <w:rPr>
          <w:lang w:val="en-US"/>
        </w:rPr>
        <w:fldChar w:fldCharType="separate"/>
      </w:r>
      <w:r w:rsidR="00CB7651" w:rsidRPr="00CB7651">
        <w:rPr>
          <w:noProof/>
          <w:vertAlign w:val="superscript"/>
          <w:lang w:val="en-US"/>
        </w:rPr>
        <w:t>4</w:t>
      </w:r>
      <w:r w:rsidR="00195222" w:rsidRPr="00291332">
        <w:rPr>
          <w:lang w:val="en-US"/>
        </w:rPr>
        <w:fldChar w:fldCharType="end"/>
      </w:r>
      <w:r w:rsidRPr="00291332">
        <w:rPr>
          <w:lang w:val="en-US"/>
        </w:rPr>
        <w:t xml:space="preserve"> </w:t>
      </w:r>
      <w:r w:rsidR="00A852BC" w:rsidRPr="00291332">
        <w:rPr>
          <w:lang w:val="en-US"/>
        </w:rPr>
        <w:t>The</w:t>
      </w:r>
      <w:r w:rsidR="007B3BC3" w:rsidRPr="00291332">
        <w:rPr>
          <w:lang w:val="en-US"/>
        </w:rPr>
        <w:t xml:space="preserve"> </w:t>
      </w:r>
      <w:r w:rsidR="009D5D4B">
        <w:rPr>
          <w:lang w:val="en-US"/>
        </w:rPr>
        <w:t xml:space="preserve">annual </w:t>
      </w:r>
      <w:r w:rsidR="00A852BC" w:rsidRPr="00291332">
        <w:rPr>
          <w:lang w:val="en-US"/>
        </w:rPr>
        <w:t>incidence of esophageal adenocarcinoma</w:t>
      </w:r>
      <w:r w:rsidR="004035B3" w:rsidRPr="00291332">
        <w:rPr>
          <w:lang w:val="en-US"/>
        </w:rPr>
        <w:t xml:space="preserve"> </w:t>
      </w:r>
      <w:r w:rsidR="007B3BC3" w:rsidRPr="00291332">
        <w:rPr>
          <w:lang w:val="en-US"/>
        </w:rPr>
        <w:t xml:space="preserve">is increasing </w:t>
      </w:r>
      <w:r w:rsidR="00BB71F5">
        <w:rPr>
          <w:lang w:val="en-US"/>
        </w:rPr>
        <w:t xml:space="preserve">worldwide, from </w:t>
      </w:r>
      <w:r w:rsidR="00A852BC" w:rsidRPr="00291332">
        <w:rPr>
          <w:lang w:val="en-US"/>
        </w:rPr>
        <w:t>3.5</w:t>
      </w:r>
      <w:r w:rsidR="00736223">
        <w:rPr>
          <w:lang w:val="en-US"/>
        </w:rPr>
        <w:t>%</w:t>
      </w:r>
      <w:r w:rsidR="00BB71F5">
        <w:rPr>
          <w:lang w:val="en-US"/>
        </w:rPr>
        <w:t xml:space="preserve"> in Scotland to 8</w:t>
      </w:r>
      <w:r w:rsidR="00A852BC" w:rsidRPr="00291332">
        <w:rPr>
          <w:lang w:val="en-US"/>
        </w:rPr>
        <w:t xml:space="preserve">.1% </w:t>
      </w:r>
      <w:r w:rsidR="00BB71F5">
        <w:rPr>
          <w:lang w:val="en-US"/>
        </w:rPr>
        <w:t>in Hawaii</w:t>
      </w:r>
      <w:r w:rsidR="00A852BC" w:rsidRPr="00291332">
        <w:rPr>
          <w:lang w:val="en-US"/>
        </w:rPr>
        <w:t xml:space="preserve">, </w:t>
      </w:r>
      <w:r w:rsidR="004035B3" w:rsidRPr="00291332">
        <w:rPr>
          <w:lang w:val="en-US"/>
        </w:rPr>
        <w:t xml:space="preserve">which </w:t>
      </w:r>
      <w:r w:rsidR="00A852BC" w:rsidRPr="00291332">
        <w:rPr>
          <w:lang w:val="en-US"/>
        </w:rPr>
        <w:t>parallel</w:t>
      </w:r>
      <w:r w:rsidR="004035B3" w:rsidRPr="00291332">
        <w:rPr>
          <w:lang w:val="en-US"/>
        </w:rPr>
        <w:t>s</w:t>
      </w:r>
      <w:r w:rsidR="00A852BC" w:rsidRPr="00291332">
        <w:rPr>
          <w:lang w:val="en-US"/>
        </w:rPr>
        <w:t xml:space="preserve"> the increas</w:t>
      </w:r>
      <w:r w:rsidR="007B3BC3" w:rsidRPr="00291332">
        <w:rPr>
          <w:lang w:val="en-US"/>
        </w:rPr>
        <w:t>ing prevalence of</w:t>
      </w:r>
      <w:r w:rsidR="00A852BC" w:rsidRPr="00291332">
        <w:rPr>
          <w:lang w:val="en-US"/>
        </w:rPr>
        <w:t xml:space="preserve"> GERD</w:t>
      </w:r>
      <w:r w:rsidR="003614FC" w:rsidRPr="00291332">
        <w:rPr>
          <w:lang w:val="en-US"/>
        </w:rPr>
        <w:t>.</w:t>
      </w:r>
      <w:r w:rsidR="00121F33" w:rsidRPr="00291332">
        <w:rPr>
          <w:lang w:val="en-US"/>
        </w:rPr>
        <w:fldChar w:fldCharType="begin"/>
      </w:r>
      <w:r w:rsidR="00926F69">
        <w:rPr>
          <w:lang w:val="en-US"/>
        </w:rPr>
        <w:instrText xml:space="preserve"> ADDIN EN.CITE &lt;EndNote&gt;&lt;Cite&gt;&lt;Author&gt;Edgren&lt;/Author&gt;&lt;Year&gt;2013&lt;/Year&gt;&lt;RecNum&gt;2967&lt;/RecNum&gt;&lt;DisplayText&gt;&lt;style face="superscript"&gt;5&lt;/style&gt;&lt;/DisplayText&gt;&lt;record&gt;&lt;rec-number&gt;2967&lt;/rec-number&gt;&lt;foreign-keys&gt;&lt;key app="EN" db-id="dfe0z9rz2st29ne99wup5pf2xrv50p2sf9r5" timestamp="0"&gt;2967&lt;/key&gt;&lt;/foreign-keys&gt;&lt;ref-type name="Journal Article"&gt;17&lt;/ref-type&gt;&lt;contributors&gt;&lt;authors&gt;&lt;author&gt;Edgren, G.&lt;/author&gt;&lt;author&gt;Adami, H. O.&lt;/author&gt;&lt;author&gt;Weiderpass, E.&lt;/author&gt;&lt;author&gt;Nyren, O.&lt;/author&gt;&lt;/authors&gt;&lt;/contributors&gt;&lt;auth-address&gt;Department of Epidemiology, Harvard School of Public Health, Harvard University, Boston, Massachusetts, USA.&lt;/auth-address&gt;&lt;titles&gt;&lt;title&gt;A global assessment of the oesophageal adenocarcinoma epidemic&lt;/title&gt;&lt;secondary-title&gt;Gut&lt;/secondary-title&gt;&lt;alt-title&gt;Gut&lt;/alt-title&gt;&lt;/titles&gt;&lt;periodical&gt;&lt;full-title&gt;Gut&lt;/full-title&gt;&lt;abbr-1&gt;Gut&lt;/abbr-1&gt;&lt;abbr-2&gt;Gut&lt;/abbr-2&gt;&lt;/periodical&gt;&lt;alt-periodical&gt;&lt;full-title&gt;Gut&lt;/full-title&gt;&lt;abbr-1&gt;Gut&lt;/abbr-1&gt;&lt;abbr-2&gt;Gut&lt;/abbr-2&gt;&lt;/alt-periodical&gt;&lt;pages&gt;1406-14&lt;/pages&gt;&lt;volume&gt;62&lt;/volume&gt;&lt;number&gt;10&lt;/number&gt;&lt;keywords&gt;&lt;keyword&gt;Adenocarcinoma/*epidemiology&lt;/keyword&gt;&lt;keyword&gt;Epidemics&lt;/keyword&gt;&lt;keyword&gt;Esophageal Neoplasms/*epidemiology&lt;/keyword&gt;&lt;keyword&gt;Female&lt;/keyword&gt;&lt;keyword&gt;Humans&lt;/keyword&gt;&lt;keyword&gt;Incidence&lt;/keyword&gt;&lt;keyword&gt;Male&lt;/keyword&gt;&lt;keyword&gt;Registries&lt;/keyword&gt;&lt;keyword&gt;Sex Distribution&lt;/keyword&gt;&lt;keyword&gt;*World Health&lt;/keyword&gt;&lt;/keywords&gt;&lt;dates&gt;&lt;year&gt;2013&lt;/year&gt;&lt;pub-dates&gt;&lt;date&gt;Oct&lt;/date&gt;&lt;/pub-dates&gt;&lt;/dates&gt;&lt;isbn&gt;1468-3288 (Electronic)&amp;#xD;0017-5749 (Linking)&lt;/isbn&gt;&lt;accession-num&gt;22917659&lt;/accession-num&gt;&lt;label&gt;adenoca&amp;#xD;epidem&lt;/label&gt;&lt;urls&gt;&lt;related-urls&gt;&lt;url&gt;http://www.ncbi.nlm.nih.gov/pubmed/22917659&lt;/url&gt;&lt;url&gt;http://gut.bmj.com/content/62/10/1406.full.pdf&lt;/url&gt;&lt;/related-urls&gt;&lt;/urls&gt;&lt;electronic-resource-num&gt;10.1136/gutjnl-2012-302412&lt;/electronic-resource-num&gt;&lt;/record&gt;&lt;/Cite&gt;&lt;/EndNote&gt;</w:instrText>
      </w:r>
      <w:r w:rsidR="00121F33" w:rsidRPr="00291332">
        <w:rPr>
          <w:lang w:val="en-US"/>
        </w:rPr>
        <w:fldChar w:fldCharType="separate"/>
      </w:r>
      <w:r w:rsidR="00CB7651" w:rsidRPr="00CB7651">
        <w:rPr>
          <w:noProof/>
          <w:vertAlign w:val="superscript"/>
          <w:lang w:val="en-US"/>
        </w:rPr>
        <w:t>5</w:t>
      </w:r>
      <w:r w:rsidR="00121F33" w:rsidRPr="00291332">
        <w:rPr>
          <w:lang w:val="en-US"/>
        </w:rPr>
        <w:fldChar w:fldCharType="end"/>
      </w:r>
      <w:r w:rsidR="00B1088D" w:rsidRPr="00291332">
        <w:rPr>
          <w:lang w:val="en-US"/>
        </w:rPr>
        <w:t xml:space="preserve"> In addition, GERD d</w:t>
      </w:r>
      <w:r w:rsidR="00626999" w:rsidRPr="00291332">
        <w:rPr>
          <w:lang w:val="en-US"/>
        </w:rPr>
        <w:t>iagnostic</w:t>
      </w:r>
      <w:r w:rsidR="007433DE">
        <w:rPr>
          <w:lang w:val="en-US"/>
        </w:rPr>
        <w:t xml:space="preserve"> test</w:t>
      </w:r>
      <w:r w:rsidR="00626999" w:rsidRPr="00291332">
        <w:rPr>
          <w:lang w:val="en-US"/>
        </w:rPr>
        <w:t>s and treatments carry</w:t>
      </w:r>
      <w:r w:rsidR="00B1088D" w:rsidRPr="00291332">
        <w:rPr>
          <w:lang w:val="en-US"/>
        </w:rPr>
        <w:t xml:space="preserve"> </w:t>
      </w:r>
      <w:r w:rsidR="007433DE">
        <w:rPr>
          <w:lang w:val="en-US"/>
        </w:rPr>
        <w:t>high</w:t>
      </w:r>
      <w:r w:rsidR="007433DE" w:rsidRPr="00291332">
        <w:rPr>
          <w:lang w:val="en-US"/>
        </w:rPr>
        <w:t xml:space="preserve"> </w:t>
      </w:r>
      <w:r w:rsidR="009D5D4B">
        <w:rPr>
          <w:lang w:val="en-US"/>
        </w:rPr>
        <w:t xml:space="preserve">societal </w:t>
      </w:r>
      <w:r w:rsidR="00B1088D" w:rsidRPr="00291332">
        <w:rPr>
          <w:lang w:val="en-US"/>
        </w:rPr>
        <w:t>costs.</w:t>
      </w:r>
      <w:r w:rsidR="00B1088D" w:rsidRPr="00291332">
        <w:rPr>
          <w:lang w:val="en-US"/>
        </w:rPr>
        <w:fldChar w:fldCharType="begin">
          <w:fldData xml:space="preserve">PEVuZE5vdGU+PENpdGU+PEF1dGhvcj5NYXNvbjwvQXV0aG9yPjxZZWFyPjIwMDU8L1llYXI+PFJl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==
</w:fldData>
        </w:fldChar>
      </w:r>
      <w:r w:rsidR="00CB7651">
        <w:rPr>
          <w:lang w:val="en-US"/>
        </w:rPr>
        <w:instrText xml:space="preserve"> ADDIN EN.CITE </w:instrText>
      </w:r>
      <w:r w:rsidR="00CB7651">
        <w:rPr>
          <w:lang w:val="en-US"/>
        </w:rPr>
        <w:fldChar w:fldCharType="begin">
          <w:fldData xml:space="preserve">PEVuZE5vdGU+PENpdGU+PEF1dGhvcj5NYXNvbjwvQXV0aG9yPjxZZWFyPjIwMDU8L1llYXI+PFJl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==
</w:fldData>
        </w:fldChar>
      </w:r>
      <w:r w:rsidR="00CB7651">
        <w:rPr>
          <w:lang w:val="en-US"/>
        </w:rPr>
        <w:instrText xml:space="preserve"> ADDIN EN.CITE.DATA </w:instrText>
      </w:r>
      <w:r w:rsidR="00CB7651">
        <w:rPr>
          <w:lang w:val="en-US"/>
        </w:rPr>
      </w:r>
      <w:r w:rsidR="00CB7651">
        <w:rPr>
          <w:lang w:val="en-US"/>
        </w:rPr>
        <w:fldChar w:fldCharType="end"/>
      </w:r>
      <w:r w:rsidR="00B1088D" w:rsidRPr="00291332">
        <w:rPr>
          <w:lang w:val="en-US"/>
        </w:rPr>
      </w:r>
      <w:r w:rsidR="00B1088D" w:rsidRPr="00291332">
        <w:rPr>
          <w:lang w:val="en-US"/>
        </w:rPr>
        <w:fldChar w:fldCharType="separate"/>
      </w:r>
      <w:r w:rsidR="00CB7651" w:rsidRPr="00CB7651">
        <w:rPr>
          <w:noProof/>
          <w:vertAlign w:val="superscript"/>
          <w:lang w:val="en-US"/>
        </w:rPr>
        <w:t>6</w:t>
      </w:r>
      <w:r w:rsidR="00B1088D" w:rsidRPr="00291332">
        <w:rPr>
          <w:lang w:val="en-US"/>
        </w:rPr>
        <w:fldChar w:fldCharType="end"/>
      </w:r>
    </w:p>
    <w:p w:rsidR="00A67527" w:rsidRPr="00291332" w:rsidRDefault="0079188E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The pathophysiolog</w:t>
      </w:r>
      <w:r w:rsidR="007B3BC3" w:rsidRPr="00291332">
        <w:rPr>
          <w:lang w:val="en-US"/>
        </w:rPr>
        <w:t>y</w:t>
      </w:r>
      <w:r w:rsidRPr="00291332">
        <w:rPr>
          <w:lang w:val="en-US"/>
        </w:rPr>
        <w:t xml:space="preserve"> of GERD </w:t>
      </w:r>
      <w:r w:rsidR="007B3BC3" w:rsidRPr="00291332">
        <w:rPr>
          <w:lang w:val="en-US"/>
        </w:rPr>
        <w:t xml:space="preserve">is </w:t>
      </w:r>
      <w:r w:rsidR="0019203F" w:rsidRPr="00291332">
        <w:rPr>
          <w:lang w:val="en-US"/>
        </w:rPr>
        <w:t xml:space="preserve">dominated by </w:t>
      </w:r>
      <w:r w:rsidR="00C677E8" w:rsidRPr="00291332">
        <w:rPr>
          <w:lang w:val="en-US"/>
        </w:rPr>
        <w:t xml:space="preserve">functional and </w:t>
      </w:r>
      <w:r w:rsidR="0019203F" w:rsidRPr="00291332">
        <w:rPr>
          <w:lang w:val="en-US"/>
        </w:rPr>
        <w:t>anatomic defects at the gastroesophageal junction</w:t>
      </w:r>
      <w:r w:rsidR="00B779C6" w:rsidRPr="00291332">
        <w:rPr>
          <w:lang w:val="en-US"/>
        </w:rPr>
        <w:t xml:space="preserve">, including </w:t>
      </w:r>
      <w:r w:rsidR="009D5D4B">
        <w:rPr>
          <w:lang w:val="en-US"/>
        </w:rPr>
        <w:t>reduced pressure</w:t>
      </w:r>
      <w:r w:rsidR="009D5D4B" w:rsidRPr="00291332">
        <w:rPr>
          <w:lang w:val="en-US"/>
        </w:rPr>
        <w:t xml:space="preserve"> </w:t>
      </w:r>
      <w:r w:rsidR="004D6BC1" w:rsidRPr="00291332">
        <w:rPr>
          <w:lang w:val="en-US"/>
        </w:rPr>
        <w:t>and</w:t>
      </w:r>
      <w:r w:rsidR="00B779C6" w:rsidRPr="00291332">
        <w:rPr>
          <w:lang w:val="en-US"/>
        </w:rPr>
        <w:t xml:space="preserve"> </w:t>
      </w:r>
      <w:r w:rsidR="009D5D4B">
        <w:rPr>
          <w:lang w:val="en-US"/>
        </w:rPr>
        <w:t xml:space="preserve">increased reflux episodes associated with </w:t>
      </w:r>
      <w:r w:rsidR="00B779C6" w:rsidRPr="00291332">
        <w:rPr>
          <w:lang w:val="en-US"/>
        </w:rPr>
        <w:t xml:space="preserve">transient relaxations </w:t>
      </w:r>
      <w:r w:rsidR="004D6BC1" w:rsidRPr="00291332">
        <w:rPr>
          <w:lang w:val="en-US"/>
        </w:rPr>
        <w:t xml:space="preserve">of the lower esophageal sphincter </w:t>
      </w:r>
      <w:r w:rsidR="00B779C6" w:rsidRPr="00291332">
        <w:rPr>
          <w:lang w:val="en-US"/>
        </w:rPr>
        <w:t xml:space="preserve">and </w:t>
      </w:r>
      <w:r w:rsidR="009D5D4B">
        <w:rPr>
          <w:lang w:val="en-US"/>
        </w:rPr>
        <w:t xml:space="preserve">formation of </w:t>
      </w:r>
      <w:r w:rsidR="00B779C6" w:rsidRPr="00291332">
        <w:rPr>
          <w:lang w:val="en-US"/>
        </w:rPr>
        <w:t>hiatal hernia</w:t>
      </w:r>
      <w:r w:rsidR="00F6262E">
        <w:rPr>
          <w:lang w:val="en-US"/>
        </w:rPr>
        <w:t xml:space="preserve"> which promotes and facilitates </w:t>
      </w:r>
      <w:r w:rsidR="003C1F17">
        <w:rPr>
          <w:lang w:val="en-US"/>
        </w:rPr>
        <w:t>reflux</w:t>
      </w:r>
      <w:r w:rsidR="0019203F" w:rsidRPr="00291332">
        <w:rPr>
          <w:lang w:val="en-US"/>
        </w:rPr>
        <w:t>.</w:t>
      </w:r>
      <w:r w:rsidR="001D07C2" w:rsidRPr="00291332">
        <w:rPr>
          <w:lang w:val="en-US"/>
        </w:rPr>
        <w:fldChar w:fldCharType="begin">
          <w:fldData xml:space="preserve">PEVuZE5vdGU+PENpdGU+PEF1dGhvcj5NaXR0YWw8L0F1dGhvcj48WWVhcj4xOTk3PC9ZZWFyPjxS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</w:fldData>
        </w:fldChar>
      </w:r>
      <w:r w:rsidR="00CB7651">
        <w:rPr>
          <w:lang w:val="en-US"/>
        </w:rPr>
        <w:instrText xml:space="preserve"> ADDIN EN.CITE </w:instrText>
      </w:r>
      <w:r w:rsidR="00CB7651">
        <w:rPr>
          <w:lang w:val="en-US"/>
        </w:rPr>
        <w:fldChar w:fldCharType="begin">
          <w:fldData xml:space="preserve">PEVuZE5vdGU+PENpdGU+PEF1dGhvcj5NaXR0YWw8L0F1dGhvcj48WWVhcj4xOTk3PC9ZZWFyPjxS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</w:fldData>
        </w:fldChar>
      </w:r>
      <w:r w:rsidR="00CB7651">
        <w:rPr>
          <w:lang w:val="en-US"/>
        </w:rPr>
        <w:instrText xml:space="preserve"> ADDIN EN.CITE.DATA </w:instrText>
      </w:r>
      <w:r w:rsidR="00CB7651">
        <w:rPr>
          <w:lang w:val="en-US"/>
        </w:rPr>
      </w:r>
      <w:r w:rsidR="00CB7651">
        <w:rPr>
          <w:lang w:val="en-US"/>
        </w:rPr>
        <w:fldChar w:fldCharType="end"/>
      </w:r>
      <w:r w:rsidR="001D07C2" w:rsidRPr="00291332">
        <w:rPr>
          <w:lang w:val="en-US"/>
        </w:rPr>
      </w:r>
      <w:r w:rsidR="001D07C2" w:rsidRPr="00291332">
        <w:rPr>
          <w:lang w:val="en-US"/>
        </w:rPr>
        <w:fldChar w:fldCharType="separate"/>
      </w:r>
      <w:r w:rsidR="00CB7651" w:rsidRPr="00CB7651">
        <w:rPr>
          <w:noProof/>
          <w:vertAlign w:val="superscript"/>
          <w:lang w:val="en-US"/>
        </w:rPr>
        <w:t>7-9</w:t>
      </w:r>
      <w:r w:rsidR="001D07C2" w:rsidRPr="00291332">
        <w:rPr>
          <w:lang w:val="en-US"/>
        </w:rPr>
        <w:fldChar w:fldCharType="end"/>
      </w:r>
      <w:r w:rsidR="00C677E8" w:rsidRPr="00291332">
        <w:rPr>
          <w:lang w:val="en-US"/>
        </w:rPr>
        <w:t xml:space="preserve"> </w:t>
      </w:r>
      <w:proofErr w:type="gramStart"/>
      <w:r w:rsidR="003C1F17" w:rsidRPr="00291332">
        <w:rPr>
          <w:lang w:val="en-US"/>
        </w:rPr>
        <w:t>Esophageal</w:t>
      </w:r>
      <w:proofErr w:type="gramEnd"/>
      <w:r w:rsidR="003C1F17" w:rsidRPr="00291332">
        <w:rPr>
          <w:lang w:val="en-US"/>
        </w:rPr>
        <w:t xml:space="preserve"> motility and salivary bicarbonate contribute to esophageal acid clearance and buffering, respectively</w:t>
      </w:r>
      <w:r w:rsidR="003C1F17">
        <w:rPr>
          <w:lang w:val="en-US"/>
        </w:rPr>
        <w:t xml:space="preserve">, </w:t>
      </w:r>
      <w:r w:rsidR="00ED6680">
        <w:rPr>
          <w:lang w:val="en-US"/>
        </w:rPr>
        <w:t xml:space="preserve">and </w:t>
      </w:r>
      <w:r w:rsidR="003C1F17">
        <w:rPr>
          <w:lang w:val="en-US"/>
        </w:rPr>
        <w:t>reduc</w:t>
      </w:r>
      <w:r w:rsidR="00ED6680">
        <w:rPr>
          <w:lang w:val="en-US"/>
        </w:rPr>
        <w:t>e</w:t>
      </w:r>
      <w:r w:rsidR="003C1F17">
        <w:rPr>
          <w:lang w:val="en-US"/>
        </w:rPr>
        <w:t xml:space="preserve"> acid contact time in the esophagus</w:t>
      </w:r>
      <w:r w:rsidR="003C1F17" w:rsidRPr="00291332">
        <w:rPr>
          <w:lang w:val="en-US"/>
        </w:rPr>
        <w:t>.</w:t>
      </w:r>
      <w:r w:rsidR="003C1F17" w:rsidRPr="00291332">
        <w:rPr>
          <w:lang w:val="en-US"/>
        </w:rPr>
        <w:fldChar w:fldCharType="begin">
          <w:fldData xml:space="preserve">PEVuZE5vdGU+PENpdGU+PEF1dGhvcj5QZW5hZ2luaTwvQXV0aG9yPjxZZWFyPjIwMTA8L1llYXI+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</w:fldData>
        </w:fldChar>
      </w:r>
      <w:r w:rsidR="003C1F17">
        <w:rPr>
          <w:lang w:val="en-US"/>
        </w:rPr>
        <w:instrText xml:space="preserve"> ADDIN EN.CITE </w:instrText>
      </w:r>
      <w:r w:rsidR="003C1F17">
        <w:rPr>
          <w:lang w:val="en-US"/>
        </w:rPr>
        <w:fldChar w:fldCharType="begin">
          <w:fldData xml:space="preserve">PEVuZE5vdGU+PENpdGU+PEF1dGhvcj5QZW5hZ2luaTwvQXV0aG9yPjxZZWFyPjIwMTA8L1llYXI+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</w:fldData>
        </w:fldChar>
      </w:r>
      <w:r w:rsidR="003C1F17">
        <w:rPr>
          <w:lang w:val="en-US"/>
        </w:rPr>
        <w:instrText xml:space="preserve"> ADDIN EN.CITE.DATA </w:instrText>
      </w:r>
      <w:r w:rsidR="003C1F17">
        <w:rPr>
          <w:lang w:val="en-US"/>
        </w:rPr>
      </w:r>
      <w:r w:rsidR="003C1F17">
        <w:rPr>
          <w:lang w:val="en-US"/>
        </w:rPr>
        <w:fldChar w:fldCharType="end"/>
      </w:r>
      <w:r w:rsidR="003C1F17" w:rsidRPr="00291332">
        <w:rPr>
          <w:lang w:val="en-US"/>
        </w:rPr>
      </w:r>
      <w:r w:rsidR="003C1F17" w:rsidRPr="00291332">
        <w:rPr>
          <w:lang w:val="en-US"/>
        </w:rPr>
        <w:fldChar w:fldCharType="separate"/>
      </w:r>
      <w:r w:rsidR="003C1F17" w:rsidRPr="003C1F17">
        <w:rPr>
          <w:noProof/>
          <w:vertAlign w:val="superscript"/>
          <w:lang w:val="en-US"/>
        </w:rPr>
        <w:t>10,11</w:t>
      </w:r>
      <w:r w:rsidR="003C1F17" w:rsidRPr="00291332">
        <w:rPr>
          <w:lang w:val="en-US"/>
        </w:rPr>
        <w:fldChar w:fldCharType="end"/>
      </w:r>
      <w:r w:rsidR="003C1F17">
        <w:rPr>
          <w:lang w:val="en-US"/>
        </w:rPr>
        <w:t xml:space="preserve"> </w:t>
      </w:r>
      <w:r w:rsidR="002E15F0" w:rsidRPr="00291332">
        <w:rPr>
          <w:lang w:val="en-US"/>
        </w:rPr>
        <w:t>V</w:t>
      </w:r>
      <w:r w:rsidR="004D6BC1" w:rsidRPr="00291332">
        <w:rPr>
          <w:lang w:val="en-US"/>
        </w:rPr>
        <w:t>isceral obesity</w:t>
      </w:r>
      <w:r w:rsidR="002E15F0" w:rsidRPr="00291332">
        <w:rPr>
          <w:lang w:val="en-US"/>
        </w:rPr>
        <w:t xml:space="preserve"> </w:t>
      </w:r>
      <w:r w:rsidR="004D6BC1" w:rsidRPr="00291332">
        <w:rPr>
          <w:lang w:val="en-US"/>
        </w:rPr>
        <w:t xml:space="preserve">increases the pressure over the gastroesophageal junction, </w:t>
      </w:r>
      <w:r w:rsidR="00ED6680">
        <w:rPr>
          <w:lang w:val="en-US"/>
        </w:rPr>
        <w:t xml:space="preserve">thus </w:t>
      </w:r>
      <w:r w:rsidR="004D6BC1" w:rsidRPr="00291332">
        <w:rPr>
          <w:lang w:val="en-US"/>
        </w:rPr>
        <w:t>facilitating reflux</w:t>
      </w:r>
      <w:proofErr w:type="gramStart"/>
      <w:r w:rsidR="003C1F17">
        <w:rPr>
          <w:lang w:val="en-US"/>
        </w:rPr>
        <w:t>,</w:t>
      </w:r>
      <w:proofErr w:type="gramEnd"/>
      <w:r w:rsidR="004D6BC1" w:rsidRPr="00291332">
        <w:rPr>
          <w:lang w:val="en-US"/>
        </w:rPr>
        <w:fldChar w:fldCharType="begin">
          <w:fldData xml:space="preserve">PEVuZE5vdGU+PENpdGU+PEF1dGhvcj5QYW5kb2xmaW5vPC9BdXRob3I+PFllYXI+MjAwNjwvWWVh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==
</w:fldData>
        </w:fldChar>
      </w:r>
      <w:r w:rsidR="003C1F17">
        <w:rPr>
          <w:lang w:val="en-US"/>
        </w:rPr>
        <w:instrText xml:space="preserve"> ADDIN EN.CITE </w:instrText>
      </w:r>
      <w:r w:rsidR="003C1F17">
        <w:rPr>
          <w:lang w:val="en-US"/>
        </w:rPr>
        <w:fldChar w:fldCharType="begin">
          <w:fldData xml:space="preserve">PEVuZE5vdGU+PENpdGU+PEF1dGhvcj5QYW5kb2xmaW5vPC9BdXRob3I+PFllYXI+MjAwNjwvWWVh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==
</w:fldData>
        </w:fldChar>
      </w:r>
      <w:r w:rsidR="003C1F17">
        <w:rPr>
          <w:lang w:val="en-US"/>
        </w:rPr>
        <w:instrText xml:space="preserve"> ADDIN EN.CITE.DATA </w:instrText>
      </w:r>
      <w:r w:rsidR="003C1F17">
        <w:rPr>
          <w:lang w:val="en-US"/>
        </w:rPr>
      </w:r>
      <w:r w:rsidR="003C1F17">
        <w:rPr>
          <w:lang w:val="en-US"/>
        </w:rPr>
        <w:fldChar w:fldCharType="end"/>
      </w:r>
      <w:r w:rsidR="004D6BC1" w:rsidRPr="00291332">
        <w:rPr>
          <w:lang w:val="en-US"/>
        </w:rPr>
      </w:r>
      <w:r w:rsidR="004D6BC1" w:rsidRPr="00291332">
        <w:rPr>
          <w:lang w:val="en-US"/>
        </w:rPr>
        <w:fldChar w:fldCharType="separate"/>
      </w:r>
      <w:r w:rsidR="003C1F17" w:rsidRPr="003C1F17">
        <w:rPr>
          <w:noProof/>
          <w:vertAlign w:val="superscript"/>
          <w:lang w:val="en-US"/>
        </w:rPr>
        <w:t>12</w:t>
      </w:r>
      <w:r w:rsidR="004D6BC1" w:rsidRPr="00291332">
        <w:rPr>
          <w:lang w:val="en-US"/>
        </w:rPr>
        <w:fldChar w:fldCharType="end"/>
      </w:r>
      <w:r w:rsidR="004D6BC1" w:rsidRPr="00291332">
        <w:rPr>
          <w:lang w:val="en-US"/>
        </w:rPr>
        <w:t xml:space="preserve"> </w:t>
      </w:r>
      <w:r w:rsidR="003C1F17">
        <w:rPr>
          <w:lang w:val="en-US"/>
        </w:rPr>
        <w:t xml:space="preserve">while tobacco smoking reduces the </w:t>
      </w:r>
      <w:r w:rsidR="003C1F17" w:rsidRPr="00291332">
        <w:rPr>
          <w:lang w:val="en-US"/>
        </w:rPr>
        <w:t>lower esophageal sphincter</w:t>
      </w:r>
      <w:r w:rsidR="003C1F17">
        <w:rPr>
          <w:lang w:val="en-US"/>
        </w:rPr>
        <w:t xml:space="preserve"> pressure and salivary bicarbonate secretion</w:t>
      </w:r>
      <w:r w:rsidR="001B460F">
        <w:rPr>
          <w:lang w:val="en-US"/>
        </w:rPr>
        <w:t>,</w:t>
      </w:r>
      <w:r w:rsidR="001B460F" w:rsidRPr="001B460F">
        <w:rPr>
          <w:rFonts w:cs="Times New Roman"/>
          <w:lang w:val="en-US"/>
        </w:rPr>
        <w:t xml:space="preserve"> </w:t>
      </w:r>
      <w:r w:rsidR="00ED6680">
        <w:rPr>
          <w:rFonts w:cs="Times New Roman"/>
          <w:lang w:val="en-US"/>
        </w:rPr>
        <w:t xml:space="preserve">which </w:t>
      </w:r>
      <w:r w:rsidR="001B460F" w:rsidRPr="00832BD3">
        <w:rPr>
          <w:rFonts w:cs="Times New Roman"/>
          <w:lang w:val="en-US"/>
        </w:rPr>
        <w:t>facilitat</w:t>
      </w:r>
      <w:r w:rsidR="00ED6680">
        <w:rPr>
          <w:rFonts w:cs="Times New Roman"/>
          <w:lang w:val="en-US"/>
        </w:rPr>
        <w:t>es</w:t>
      </w:r>
      <w:r w:rsidR="001B460F" w:rsidRPr="00832BD3">
        <w:rPr>
          <w:rFonts w:cs="Times New Roman"/>
          <w:lang w:val="en-US"/>
        </w:rPr>
        <w:t xml:space="preserve"> reflux and </w:t>
      </w:r>
      <w:r w:rsidR="00ED6680" w:rsidRPr="00832BD3">
        <w:rPr>
          <w:rFonts w:cs="Times New Roman"/>
          <w:lang w:val="en-US"/>
        </w:rPr>
        <w:t>decreas</w:t>
      </w:r>
      <w:r w:rsidR="00ED6680">
        <w:rPr>
          <w:rFonts w:cs="Times New Roman"/>
          <w:lang w:val="en-US"/>
        </w:rPr>
        <w:t>es</w:t>
      </w:r>
      <w:r w:rsidR="00ED6680" w:rsidRPr="00832BD3">
        <w:rPr>
          <w:rFonts w:cs="Times New Roman"/>
          <w:lang w:val="en-US"/>
        </w:rPr>
        <w:t xml:space="preserve"> </w:t>
      </w:r>
      <w:r w:rsidR="001B460F" w:rsidRPr="00832BD3">
        <w:rPr>
          <w:rFonts w:cs="Times New Roman"/>
          <w:lang w:val="en-US"/>
        </w:rPr>
        <w:t>acid buffering, respectively</w:t>
      </w:r>
      <w:r w:rsidR="003C1F17">
        <w:rPr>
          <w:lang w:val="en-US"/>
        </w:rPr>
        <w:t>.</w:t>
      </w:r>
      <w:r w:rsidR="007779A5">
        <w:rPr>
          <w:lang w:val="en-US"/>
        </w:rPr>
        <w:fldChar w:fldCharType="begin">
          <w:fldData xml:space="preserve">PEVuZE5vdGU+PENpdGU+PEF1dGhvcj5LYWhyaWxhczwvQXV0aG9yPjxZZWFyPjE5ODk8L1llYXI+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</w:fldData>
        </w:fldChar>
      </w:r>
      <w:r w:rsidR="001B460F">
        <w:rPr>
          <w:lang w:val="en-US"/>
        </w:rPr>
        <w:instrText xml:space="preserve"> ADDIN EN.CITE </w:instrText>
      </w:r>
      <w:r w:rsidR="001B460F">
        <w:rPr>
          <w:lang w:val="en-US"/>
        </w:rPr>
        <w:fldChar w:fldCharType="begin">
          <w:fldData xml:space="preserve">PEVuZE5vdGU+PENpdGU+PEF1dGhvcj5LYWhyaWxhczwvQXV0aG9yPjxZZWFyPjE5ODk8L1llYXI+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</w:fldData>
        </w:fldChar>
      </w:r>
      <w:r w:rsidR="001B460F">
        <w:rPr>
          <w:lang w:val="en-US"/>
        </w:rPr>
        <w:instrText xml:space="preserve"> ADDIN EN.CITE.DATA </w:instrText>
      </w:r>
      <w:r w:rsidR="001B460F">
        <w:rPr>
          <w:lang w:val="en-US"/>
        </w:rPr>
      </w:r>
      <w:r w:rsidR="001B460F">
        <w:rPr>
          <w:lang w:val="en-US"/>
        </w:rPr>
        <w:fldChar w:fldCharType="end"/>
      </w:r>
      <w:r w:rsidR="007779A5">
        <w:rPr>
          <w:lang w:val="en-US"/>
        </w:rPr>
      </w:r>
      <w:r w:rsidR="007779A5">
        <w:rPr>
          <w:lang w:val="en-US"/>
        </w:rPr>
        <w:fldChar w:fldCharType="separate"/>
      </w:r>
      <w:r w:rsidR="001B460F" w:rsidRPr="001B460F">
        <w:rPr>
          <w:noProof/>
          <w:vertAlign w:val="superscript"/>
          <w:lang w:val="en-US"/>
        </w:rPr>
        <w:t>13,14</w:t>
      </w:r>
      <w:r w:rsidR="007779A5">
        <w:rPr>
          <w:lang w:val="en-US"/>
        </w:rPr>
        <w:fldChar w:fldCharType="end"/>
      </w:r>
    </w:p>
    <w:p w:rsidR="00A67527" w:rsidRPr="00291332" w:rsidRDefault="00EE6431" w:rsidP="003332A1">
      <w:pPr>
        <w:spacing w:line="480" w:lineRule="auto"/>
        <w:rPr>
          <w:rFonts w:cs="Times New Roman"/>
          <w:lang w:val="en-US"/>
        </w:rPr>
      </w:pPr>
      <w:r w:rsidRPr="00291332">
        <w:rPr>
          <w:lang w:val="en-US"/>
        </w:rPr>
        <w:t>The main established r</w:t>
      </w:r>
      <w:r w:rsidR="003614FC" w:rsidRPr="00291332">
        <w:rPr>
          <w:lang w:val="en-US"/>
        </w:rPr>
        <w:t xml:space="preserve">isk factors </w:t>
      </w:r>
      <w:r w:rsidR="007B3BC3" w:rsidRPr="00291332">
        <w:rPr>
          <w:lang w:val="en-US"/>
        </w:rPr>
        <w:t>of</w:t>
      </w:r>
      <w:r w:rsidR="003614FC" w:rsidRPr="00291332">
        <w:rPr>
          <w:lang w:val="en-US"/>
        </w:rPr>
        <w:t xml:space="preserve"> GERD are</w:t>
      </w:r>
      <w:r w:rsidR="00ED6680">
        <w:rPr>
          <w:lang w:val="en-US"/>
        </w:rPr>
        <w:t xml:space="preserve"> </w:t>
      </w:r>
      <w:r w:rsidR="003614FC" w:rsidRPr="00291332">
        <w:rPr>
          <w:lang w:val="en-US"/>
        </w:rPr>
        <w:t xml:space="preserve">heredity, </w:t>
      </w:r>
      <w:r w:rsidR="00E85B5C" w:rsidRPr="00291332">
        <w:rPr>
          <w:lang w:val="en-US"/>
        </w:rPr>
        <w:t>obesity</w:t>
      </w:r>
      <w:r w:rsidR="003614FC" w:rsidRPr="00291332">
        <w:rPr>
          <w:lang w:val="en-US"/>
        </w:rPr>
        <w:t xml:space="preserve"> and tobacco smoking.</w:t>
      </w:r>
      <w:r w:rsidR="0079188E" w:rsidRPr="00291332">
        <w:rPr>
          <w:lang w:val="en-US"/>
        </w:rPr>
        <w:fldChar w:fldCharType="begin">
          <w:fldData xml:space="preserve">PEVuZE5vdGU+PENpdGU+PEF1dGhvcj5EZW50PC9BdXRob3I+PFllYXI+MjAwNTwvWWVhcj48UmVj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=
</w:fldData>
        </w:fldChar>
      </w:r>
      <w:r w:rsidR="00926F69">
        <w:rPr>
          <w:lang w:val="en-US"/>
        </w:rPr>
        <w:instrText xml:space="preserve"> ADDIN EN.CITE </w:instrText>
      </w:r>
      <w:r w:rsidR="00926F69">
        <w:rPr>
          <w:lang w:val="en-US"/>
        </w:rPr>
        <w:fldChar w:fldCharType="begin">
          <w:fldData xml:space="preserve">PEVuZE5vdGU+PENpdGU+PEF1dGhvcj5EZW50PC9BdXRob3I+PFllYXI+MjAwNTwvWWVhcj48UmVj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=
</w:fldData>
        </w:fldChar>
      </w:r>
      <w:r w:rsidR="00926F69">
        <w:rPr>
          <w:lang w:val="en-US"/>
        </w:rPr>
        <w:instrText xml:space="preserve"> ADDIN EN.CITE.DATA </w:instrText>
      </w:r>
      <w:r w:rsidR="00926F69">
        <w:rPr>
          <w:lang w:val="en-US"/>
        </w:rPr>
      </w:r>
      <w:r w:rsidR="00926F69">
        <w:rPr>
          <w:lang w:val="en-US"/>
        </w:rPr>
        <w:fldChar w:fldCharType="end"/>
      </w:r>
      <w:r w:rsidR="0079188E" w:rsidRPr="00291332">
        <w:rPr>
          <w:lang w:val="en-US"/>
        </w:rPr>
      </w:r>
      <w:r w:rsidR="0079188E" w:rsidRPr="00291332">
        <w:rPr>
          <w:lang w:val="en-US"/>
        </w:rPr>
        <w:fldChar w:fldCharType="separate"/>
      </w:r>
      <w:r w:rsidR="001B460F" w:rsidRPr="001B460F">
        <w:rPr>
          <w:noProof/>
          <w:vertAlign w:val="superscript"/>
          <w:lang w:val="en-US"/>
        </w:rPr>
        <w:t>15-18</w:t>
      </w:r>
      <w:r w:rsidR="0079188E" w:rsidRPr="00291332">
        <w:rPr>
          <w:lang w:val="en-US"/>
        </w:rPr>
        <w:fldChar w:fldCharType="end"/>
      </w:r>
      <w:r w:rsidR="003614FC" w:rsidRPr="00291332">
        <w:rPr>
          <w:lang w:val="en-US"/>
        </w:rPr>
        <w:t xml:space="preserve"> </w:t>
      </w:r>
      <w:r w:rsidR="00ED6680">
        <w:rPr>
          <w:lang w:val="en-US"/>
        </w:rPr>
        <w:t>H</w:t>
      </w:r>
      <w:r w:rsidR="00ED6680" w:rsidRPr="00291332">
        <w:rPr>
          <w:rFonts w:cs="Times New Roman"/>
          <w:lang w:val="en-US"/>
        </w:rPr>
        <w:t xml:space="preserve">igh dietary fiber intake and moderate physical exercise </w:t>
      </w:r>
      <w:r w:rsidR="00ED6680">
        <w:rPr>
          <w:rFonts w:cs="Times New Roman"/>
          <w:lang w:val="en-US"/>
        </w:rPr>
        <w:t xml:space="preserve">seem to </w:t>
      </w:r>
      <w:r w:rsidR="00ED6680" w:rsidRPr="00291332">
        <w:rPr>
          <w:rFonts w:cs="Times New Roman"/>
          <w:lang w:val="en-US"/>
        </w:rPr>
        <w:t>reduce th</w:t>
      </w:r>
      <w:r w:rsidR="00ED6680">
        <w:rPr>
          <w:rFonts w:cs="Times New Roman"/>
          <w:lang w:val="en-US"/>
        </w:rPr>
        <w:t>is</w:t>
      </w:r>
      <w:r w:rsidR="00ED6680" w:rsidRPr="00291332">
        <w:rPr>
          <w:rFonts w:cs="Times New Roman"/>
          <w:lang w:val="en-US"/>
        </w:rPr>
        <w:t xml:space="preserve"> risk</w:t>
      </w:r>
      <w:proofErr w:type="gramStart"/>
      <w:r w:rsidR="00ED6680">
        <w:rPr>
          <w:rFonts w:cs="Times New Roman"/>
          <w:lang w:val="en-US"/>
        </w:rPr>
        <w:t>,</w:t>
      </w:r>
      <w:proofErr w:type="gramEnd"/>
      <w:r w:rsidR="00926F69">
        <w:rPr>
          <w:rFonts w:cs="Times New Roman"/>
          <w:lang w:val="en-US"/>
        </w:rPr>
        <w:fldChar w:fldCharType="begin">
          <w:fldData xml:space="preserve">PEVuZE5vdGU+PENpdGU+PEF1dGhvcj5OaWxzc29uPC9BdXRob3I+PFllYXI+MjAwNDwvWWVhcj48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</w:fldData>
        </w:fldChar>
      </w:r>
      <w:r w:rsidR="00926F69">
        <w:rPr>
          <w:rFonts w:cs="Times New Roman"/>
          <w:lang w:val="en-US"/>
        </w:rPr>
        <w:instrText xml:space="preserve"> ADDIN EN.CITE </w:instrText>
      </w:r>
      <w:r w:rsidR="00926F69">
        <w:rPr>
          <w:rFonts w:cs="Times New Roman"/>
          <w:lang w:val="en-US"/>
        </w:rPr>
        <w:fldChar w:fldCharType="begin">
          <w:fldData xml:space="preserve">PEVuZE5vdGU+PENpdGU+PEF1dGhvcj5OaWxzc29uPC9BdXRob3I+PFllYXI+MjAwNDwvWWVhcj48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</w:fldData>
        </w:fldChar>
      </w:r>
      <w:r w:rsidR="00926F69">
        <w:rPr>
          <w:rFonts w:cs="Times New Roman"/>
          <w:lang w:val="en-US"/>
        </w:rPr>
        <w:instrText xml:space="preserve"> ADDIN EN.CITE.DATA </w:instrText>
      </w:r>
      <w:r w:rsidR="00926F69">
        <w:rPr>
          <w:rFonts w:cs="Times New Roman"/>
          <w:lang w:val="en-US"/>
        </w:rPr>
      </w:r>
      <w:r w:rsidR="00926F69">
        <w:rPr>
          <w:rFonts w:cs="Times New Roman"/>
          <w:lang w:val="en-US"/>
        </w:rPr>
        <w:fldChar w:fldCharType="end"/>
      </w:r>
      <w:r w:rsidR="00926F69">
        <w:rPr>
          <w:rFonts w:cs="Times New Roman"/>
          <w:lang w:val="en-US"/>
        </w:rPr>
      </w:r>
      <w:r w:rsidR="00926F69">
        <w:rPr>
          <w:rFonts w:cs="Times New Roman"/>
          <w:lang w:val="en-US"/>
        </w:rPr>
        <w:fldChar w:fldCharType="separate"/>
      </w:r>
      <w:r w:rsidR="00926F69" w:rsidRPr="00926F69">
        <w:rPr>
          <w:rFonts w:cs="Times New Roman"/>
          <w:noProof/>
          <w:vertAlign w:val="superscript"/>
          <w:lang w:val="en-US"/>
        </w:rPr>
        <w:t>18</w:t>
      </w:r>
      <w:r w:rsidR="00926F69">
        <w:rPr>
          <w:rFonts w:cs="Times New Roman"/>
          <w:lang w:val="en-US"/>
        </w:rPr>
        <w:fldChar w:fldCharType="end"/>
      </w:r>
      <w:r w:rsidR="00ED6680" w:rsidRPr="00ED6680">
        <w:rPr>
          <w:rFonts w:cs="Times New Roman"/>
          <w:lang w:val="en-US"/>
        </w:rPr>
        <w:t xml:space="preserve"> </w:t>
      </w:r>
      <w:r w:rsidR="00ED6680">
        <w:rPr>
          <w:rFonts w:cs="Times New Roman"/>
          <w:lang w:val="en-US"/>
        </w:rPr>
        <w:t>while s</w:t>
      </w:r>
      <w:r w:rsidR="00ED6680" w:rsidRPr="00291332">
        <w:rPr>
          <w:rFonts w:cs="Times New Roman"/>
          <w:lang w:val="en-US"/>
        </w:rPr>
        <w:t>ex and age do not strongly influence th</w:t>
      </w:r>
      <w:r w:rsidR="00ED6680">
        <w:rPr>
          <w:rFonts w:cs="Times New Roman"/>
          <w:lang w:val="en-US"/>
        </w:rPr>
        <w:t>e</w:t>
      </w:r>
      <w:r w:rsidR="00ED6680" w:rsidRPr="00291332">
        <w:rPr>
          <w:rFonts w:cs="Times New Roman"/>
          <w:lang w:val="en-US"/>
        </w:rPr>
        <w:t xml:space="preserve"> risk</w:t>
      </w:r>
      <w:r w:rsidR="00ED6680">
        <w:rPr>
          <w:rFonts w:cs="Times New Roman"/>
          <w:lang w:val="en-US"/>
        </w:rPr>
        <w:t xml:space="preserve"> of GERD</w:t>
      </w:r>
      <w:r w:rsidR="00ED6680" w:rsidRPr="00291332">
        <w:rPr>
          <w:rFonts w:cs="Times New Roman"/>
          <w:lang w:val="en-US"/>
        </w:rPr>
        <w:t>.</w:t>
      </w:r>
      <w:r w:rsidR="00926F69">
        <w:rPr>
          <w:rFonts w:cs="Times New Roman"/>
          <w:lang w:val="en-US"/>
        </w:rPr>
        <w:fldChar w:fldCharType="begin">
          <w:fldData xml:space="preserve">PEVuZE5vdGU+PENpdGU+PEF1dGhvcj5Db29rPC9BdXRob3I+PFllYXI+MjAwNTwvWWVhcj48UmVj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=
</w:fldData>
        </w:fldChar>
      </w:r>
      <w:r w:rsidR="00577C4D">
        <w:rPr>
          <w:rFonts w:cs="Times New Roman"/>
          <w:lang w:val="en-US"/>
        </w:rPr>
        <w:instrText xml:space="preserve"> ADDIN EN.CITE </w:instrText>
      </w:r>
      <w:r w:rsidR="00577C4D">
        <w:rPr>
          <w:rFonts w:cs="Times New Roman"/>
          <w:lang w:val="en-US"/>
        </w:rPr>
        <w:fldChar w:fldCharType="begin">
          <w:fldData xml:space="preserve">PEVuZE5vdGU+PENpdGU+PEF1dGhvcj5Db29rPC9BdXRob3I+PFllYXI+MjAwNTwvWWVhcj48UmVj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=
</w:fldData>
        </w:fldChar>
      </w:r>
      <w:r w:rsidR="00577C4D">
        <w:rPr>
          <w:rFonts w:cs="Times New Roman"/>
          <w:lang w:val="en-US"/>
        </w:rPr>
        <w:instrText xml:space="preserve"> ADDIN EN.CITE.DATA </w:instrText>
      </w:r>
      <w:r w:rsidR="00577C4D">
        <w:rPr>
          <w:rFonts w:cs="Times New Roman"/>
          <w:lang w:val="en-US"/>
        </w:rPr>
      </w:r>
      <w:r w:rsidR="00577C4D">
        <w:rPr>
          <w:rFonts w:cs="Times New Roman"/>
          <w:lang w:val="en-US"/>
        </w:rPr>
        <w:fldChar w:fldCharType="end"/>
      </w:r>
      <w:r w:rsidR="00926F69">
        <w:rPr>
          <w:rFonts w:cs="Times New Roman"/>
          <w:lang w:val="en-US"/>
        </w:rPr>
      </w:r>
      <w:r w:rsidR="00926F69">
        <w:rPr>
          <w:rFonts w:cs="Times New Roman"/>
          <w:lang w:val="en-US"/>
        </w:rPr>
        <w:fldChar w:fldCharType="separate"/>
      </w:r>
      <w:r w:rsidR="00926F69" w:rsidRPr="00926F69">
        <w:rPr>
          <w:rFonts w:cs="Times New Roman"/>
          <w:noProof/>
          <w:vertAlign w:val="superscript"/>
          <w:lang w:val="en-US"/>
        </w:rPr>
        <w:t>19,20</w:t>
      </w:r>
      <w:r w:rsidR="00926F69">
        <w:rPr>
          <w:rFonts w:cs="Times New Roman"/>
          <w:lang w:val="en-US"/>
        </w:rPr>
        <w:fldChar w:fldCharType="end"/>
      </w:r>
      <w:r w:rsidR="00ED6680" w:rsidRPr="00291332">
        <w:rPr>
          <w:rFonts w:cs="Times New Roman"/>
          <w:lang w:val="en-US"/>
        </w:rPr>
        <w:t xml:space="preserve"> </w:t>
      </w:r>
      <w:r w:rsidR="00E85B5C" w:rsidRPr="00291332">
        <w:rPr>
          <w:lang w:val="en-US"/>
        </w:rPr>
        <w:t xml:space="preserve">Obesity is </w:t>
      </w:r>
      <w:r w:rsidR="00ED6680">
        <w:rPr>
          <w:lang w:val="en-US"/>
        </w:rPr>
        <w:t xml:space="preserve">of particular interest since it is </w:t>
      </w:r>
      <w:r w:rsidR="00E85B5C" w:rsidRPr="00291332">
        <w:rPr>
          <w:lang w:val="en-US"/>
        </w:rPr>
        <w:t xml:space="preserve">increasing in prevalence </w:t>
      </w:r>
      <w:r w:rsidR="008A090D">
        <w:rPr>
          <w:lang w:val="en-US"/>
        </w:rPr>
        <w:t xml:space="preserve">in </w:t>
      </w:r>
      <w:r w:rsidR="00E85B5C" w:rsidRPr="00291332">
        <w:rPr>
          <w:lang w:val="en-US"/>
        </w:rPr>
        <w:t xml:space="preserve">parallel </w:t>
      </w:r>
      <w:r w:rsidR="008A090D">
        <w:rPr>
          <w:lang w:val="en-US"/>
        </w:rPr>
        <w:t>with</w:t>
      </w:r>
      <w:r w:rsidR="00E85B5C" w:rsidRPr="00291332">
        <w:rPr>
          <w:lang w:val="en-US"/>
        </w:rPr>
        <w:t xml:space="preserve"> GERD</w:t>
      </w:r>
      <w:r w:rsidR="007433DE">
        <w:rPr>
          <w:lang w:val="en-US"/>
        </w:rPr>
        <w:t xml:space="preserve">, and several studies </w:t>
      </w:r>
      <w:r w:rsidR="00ED6680">
        <w:rPr>
          <w:lang w:val="en-US"/>
        </w:rPr>
        <w:t xml:space="preserve">have </w:t>
      </w:r>
      <w:r w:rsidR="007433DE">
        <w:rPr>
          <w:lang w:val="en-US"/>
        </w:rPr>
        <w:t>show</w:t>
      </w:r>
      <w:r w:rsidR="00ED6680">
        <w:rPr>
          <w:lang w:val="en-US"/>
        </w:rPr>
        <w:t>n</w:t>
      </w:r>
      <w:r w:rsidR="007433DE">
        <w:rPr>
          <w:lang w:val="en-US"/>
        </w:rPr>
        <w:t xml:space="preserve"> an increased risk of GERD and esophagitis with obesity</w:t>
      </w:r>
      <w:r w:rsidR="00BB71F5">
        <w:rPr>
          <w:lang w:val="en-US"/>
        </w:rPr>
        <w:t>,</w:t>
      </w:r>
      <w:r w:rsidR="007433DE">
        <w:rPr>
          <w:lang w:val="en-US"/>
        </w:rPr>
        <w:t xml:space="preserve"> especially abdominal obesity</w:t>
      </w:r>
      <w:r w:rsidR="004D6BC1" w:rsidRPr="00291332">
        <w:rPr>
          <w:lang w:val="en-US"/>
        </w:rPr>
        <w:t>.</w:t>
      </w:r>
      <w:r w:rsidR="00E85B5C" w:rsidRPr="00291332">
        <w:rPr>
          <w:lang w:val="en-US"/>
        </w:rPr>
        <w:fldChar w:fldCharType="begin">
          <w:fldData xml:space="preserve">PEVuZE5vdGU+PENpdGU+PEF1dGhvcj5GbGVnYWw8L0F1dGhvcj48WWVhcj4yMDEwPC9ZZWFyPjxS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==
</w:fldData>
        </w:fldChar>
      </w:r>
      <w:r w:rsidR="00926F69">
        <w:rPr>
          <w:lang w:val="en-US"/>
        </w:rPr>
        <w:instrText xml:space="preserve"> ADDIN EN.CITE </w:instrText>
      </w:r>
      <w:r w:rsidR="00926F69">
        <w:rPr>
          <w:lang w:val="en-US"/>
        </w:rPr>
        <w:fldChar w:fldCharType="begin">
          <w:fldData xml:space="preserve">PEVuZE5vdGU+PENpdGU+PEF1dGhvcj5GbGVnYWw8L0F1dGhvcj48WWVhcj4yMDEwPC9ZZWFyPjxS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==
</w:fldData>
        </w:fldChar>
      </w:r>
      <w:r w:rsidR="00926F69">
        <w:rPr>
          <w:lang w:val="en-US"/>
        </w:rPr>
        <w:instrText xml:space="preserve"> ADDIN EN.CITE.DATA </w:instrText>
      </w:r>
      <w:r w:rsidR="00926F69">
        <w:rPr>
          <w:lang w:val="en-US"/>
        </w:rPr>
      </w:r>
      <w:r w:rsidR="00926F69">
        <w:rPr>
          <w:lang w:val="en-US"/>
        </w:rPr>
        <w:fldChar w:fldCharType="end"/>
      </w:r>
      <w:r w:rsidR="00E85B5C" w:rsidRPr="00291332">
        <w:rPr>
          <w:lang w:val="en-US"/>
        </w:rPr>
      </w:r>
      <w:r w:rsidR="00E85B5C" w:rsidRPr="00291332">
        <w:rPr>
          <w:lang w:val="en-US"/>
        </w:rPr>
        <w:fldChar w:fldCharType="separate"/>
      </w:r>
      <w:r w:rsidR="00926F69" w:rsidRPr="00926F69">
        <w:rPr>
          <w:noProof/>
          <w:vertAlign w:val="superscript"/>
          <w:lang w:val="en-US"/>
        </w:rPr>
        <w:t>21,22</w:t>
      </w:r>
      <w:r w:rsidR="00E85B5C" w:rsidRPr="00291332">
        <w:rPr>
          <w:lang w:val="en-US"/>
        </w:rPr>
        <w:fldChar w:fldCharType="end"/>
      </w:r>
      <w:r w:rsidR="00E85B5C" w:rsidRPr="00291332">
        <w:rPr>
          <w:lang w:val="en-US"/>
        </w:rPr>
        <w:t xml:space="preserve"> </w:t>
      </w:r>
    </w:p>
    <w:p w:rsidR="00A92FBC" w:rsidRPr="00291332" w:rsidRDefault="00E85B5C" w:rsidP="003332A1">
      <w:pPr>
        <w:spacing w:line="480" w:lineRule="auto"/>
        <w:rPr>
          <w:highlight w:val="yellow"/>
          <w:lang w:val="en-US"/>
        </w:rPr>
      </w:pPr>
      <w:r w:rsidRPr="00291332">
        <w:rPr>
          <w:rFonts w:cs="Times New Roman"/>
          <w:lang w:val="en-US"/>
        </w:rPr>
        <w:t xml:space="preserve">GERD </w:t>
      </w:r>
      <w:r w:rsidR="00B779C6" w:rsidRPr="00291332">
        <w:rPr>
          <w:rFonts w:cs="Times New Roman"/>
          <w:lang w:val="en-US"/>
        </w:rPr>
        <w:t xml:space="preserve">is </w:t>
      </w:r>
      <w:r w:rsidR="002E15F0" w:rsidRPr="00291332">
        <w:rPr>
          <w:rFonts w:cs="Times New Roman"/>
          <w:lang w:val="en-US"/>
        </w:rPr>
        <w:t xml:space="preserve">typically </w:t>
      </w:r>
      <w:r w:rsidRPr="00291332">
        <w:rPr>
          <w:rFonts w:cs="Times New Roman"/>
          <w:lang w:val="en-US"/>
        </w:rPr>
        <w:t>diagnos</w:t>
      </w:r>
      <w:r w:rsidR="00B779C6" w:rsidRPr="00291332">
        <w:rPr>
          <w:rFonts w:cs="Times New Roman"/>
          <w:lang w:val="en-US"/>
        </w:rPr>
        <w:t>ed</w:t>
      </w:r>
      <w:r w:rsidRPr="00291332">
        <w:rPr>
          <w:rFonts w:cs="Times New Roman"/>
          <w:lang w:val="en-US"/>
        </w:rPr>
        <w:t xml:space="preserve"> </w:t>
      </w:r>
      <w:r w:rsidR="00EE6431" w:rsidRPr="00291332">
        <w:rPr>
          <w:rFonts w:cs="Times New Roman"/>
          <w:lang w:val="en-US"/>
        </w:rPr>
        <w:t>by</w:t>
      </w:r>
      <w:r w:rsidRPr="00291332">
        <w:rPr>
          <w:rFonts w:cs="Times New Roman"/>
          <w:lang w:val="en-US"/>
        </w:rPr>
        <w:t xml:space="preserve"> </w:t>
      </w:r>
      <w:r w:rsidR="002E15F0" w:rsidRPr="00291332">
        <w:rPr>
          <w:rFonts w:cs="Times New Roman"/>
          <w:lang w:val="en-US"/>
        </w:rPr>
        <w:t xml:space="preserve">the cardinal symptoms </w:t>
      </w:r>
      <w:r w:rsidR="00981896" w:rsidRPr="00291332">
        <w:rPr>
          <w:rFonts w:cs="Times New Roman"/>
          <w:lang w:val="en-US"/>
        </w:rPr>
        <w:t>heartburn or acid regurgitation</w:t>
      </w:r>
      <w:r w:rsidR="00225F89" w:rsidRPr="00291332">
        <w:rPr>
          <w:rFonts w:cs="Times New Roman"/>
          <w:lang w:val="en-US"/>
        </w:rPr>
        <w:fldChar w:fldCharType="begin"/>
      </w:r>
      <w:r w:rsidR="001B460F">
        <w:rPr>
          <w:rFonts w:cs="Times New Roman"/>
          <w:lang w:val="en-US"/>
        </w:rPr>
        <w:instrText xml:space="preserve"> ADDIN EN.CITE &lt;EndNote&gt;&lt;Cite&gt;&lt;Author&gt;Vakil&lt;/Author&gt;&lt;Year&gt;2006&lt;/Year&gt;&lt;RecNum&gt;187&lt;/RecNum&gt;&lt;DisplayText&gt;&lt;style face="superscript"&gt;23&lt;/style&gt;&lt;/DisplayText&gt;&lt;record&gt;&lt;rec-number&gt;187&lt;/rec-number&gt;&lt;foreign-keys&gt;&lt;key app="EN" db-id="dfe0z9rz2st29ne99wup5pf2xrv50p2sf9r5" timestamp="0"&gt;187&lt;/key&gt;&lt;/foreign-keys&gt;&lt;ref-type name="Journal Article"&gt;17&lt;/ref-type&gt;&lt;contributors&gt;&lt;authors&gt;&lt;author&gt;Vakil, N.&lt;/author&gt;&lt;author&gt;van Zanten, S. V.&lt;/author&gt;&lt;author&gt;Kahrilas, P.&lt;/author&gt;&lt;author&gt;Dent, J.&lt;/author&gt;&lt;author&gt;Jones, R.&lt;/author&gt;&lt;/authors&gt;&lt;/contributors&gt;&lt;auth-address&gt;University of Wisconsin School of Medicine and Public Health, Madison, Wisconsin 53233, USA.&lt;/auth-address&gt;&lt;titles&gt;&lt;title&gt;The Montreal definition and classification of gastroesophageal reflux disease: a global evidence-based consensus&lt;/title&gt;&lt;secondary-title&gt;American Journal of Gastroenterology&lt;/secondary-title&gt;&lt;alt-title&gt;The American journal of gastroenterology&lt;/alt-title&gt;&lt;/titles&gt;&lt;periodical&gt;&lt;full-title&gt;American Journal of Gastroenterology&lt;/full-title&gt;&lt;abbr-1&gt;Am. J. Gastroenterol.&lt;/abbr-1&gt;&lt;abbr-2&gt;Am J Gastroenterol&lt;/abbr-2&gt;&lt;/periodical&gt;&lt;pages&gt;1900-20; quiz 1943&lt;/pages&gt;&lt;volume&gt;101&lt;/volume&gt;&lt;number&gt;8&lt;/number&gt;&lt;edition&gt;2006/08/25&lt;/edition&gt;&lt;keywords&gt;&lt;keyword&gt;Delphi Technique&lt;/keyword&gt;&lt;keyword&gt;Evidence-Based Medicine&lt;/keyword&gt;&lt;keyword&gt;Gastroesophageal Reflux/*classification&lt;/keyword&gt;&lt;keyword&gt;Humans&lt;/keyword&gt;&lt;/keywords&gt;&lt;dates&gt;&lt;year&gt;2006&lt;/year&gt;&lt;pub-dates&gt;&lt;date&gt;Aug&lt;/date&gt;&lt;/pub-dates&gt;&lt;/dates&gt;&lt;isbn&gt;0002-9270 (Print)&amp;#xD;0002-9270 (Linking)&lt;/isbn&gt;&lt;accession-num&gt;16928254&lt;/accession-num&gt;&lt;label&gt;gerd&amp;#xD;review&amp;#xD;occurrence of gers&amp;#xD;bmi and gers&amp;#xD;smoking and gers&amp;#xD;epigengerd protocol&lt;/label&gt;&lt;work-type&gt;Consensus Development Conference&amp;#xD;Research Support, Non-U.S. Gov&amp;apos;t&lt;/work-type&gt;&lt;urls&gt;&lt;related-urls&gt;&lt;url&gt;http://www.ncbi.nlm.nih.gov/pubmed/16928254&lt;/url&gt;&lt;/related-urls&gt;&lt;/urls&gt;&lt;electronic-resource-num&gt;10.1111/j.1572-0241.2006.00630.x&lt;/electronic-resource-num&gt;&lt;language&gt;eng&lt;/language&gt;&lt;/record&gt;&lt;/Cite&gt;&lt;/EndNote&gt;</w:instrText>
      </w:r>
      <w:r w:rsidR="00225F89" w:rsidRPr="00291332">
        <w:rPr>
          <w:rFonts w:cs="Times New Roman"/>
          <w:lang w:val="en-US"/>
        </w:rPr>
        <w:fldChar w:fldCharType="separate"/>
      </w:r>
      <w:r w:rsidR="001B460F" w:rsidRPr="001B460F">
        <w:rPr>
          <w:rFonts w:cs="Times New Roman"/>
          <w:noProof/>
          <w:vertAlign w:val="superscript"/>
          <w:lang w:val="en-US"/>
        </w:rPr>
        <w:t>23</w:t>
      </w:r>
      <w:r w:rsidR="00225F89" w:rsidRPr="00291332">
        <w:rPr>
          <w:rFonts w:cs="Times New Roman"/>
          <w:lang w:val="en-US"/>
        </w:rPr>
        <w:fldChar w:fldCharType="end"/>
      </w:r>
      <w:r w:rsidR="00225F89" w:rsidRPr="00291332">
        <w:rPr>
          <w:rFonts w:cs="Times New Roman"/>
          <w:lang w:val="en-US"/>
        </w:rPr>
        <w:t xml:space="preserve"> </w:t>
      </w:r>
      <w:r w:rsidR="00C677E8" w:rsidRPr="00291332">
        <w:rPr>
          <w:rFonts w:cs="Times New Roman"/>
          <w:lang w:val="en-US"/>
        </w:rPr>
        <w:t xml:space="preserve">and </w:t>
      </w:r>
      <w:r w:rsidR="007B3BC3" w:rsidRPr="00291332">
        <w:rPr>
          <w:rFonts w:cs="Times New Roman"/>
          <w:lang w:val="en-US"/>
        </w:rPr>
        <w:t xml:space="preserve">symptom </w:t>
      </w:r>
      <w:r w:rsidR="00C677E8" w:rsidRPr="00291332">
        <w:rPr>
          <w:rFonts w:cs="Times New Roman"/>
          <w:lang w:val="en-US"/>
        </w:rPr>
        <w:t xml:space="preserve">resolution </w:t>
      </w:r>
      <w:r w:rsidR="007B3BC3" w:rsidRPr="00291332">
        <w:rPr>
          <w:rFonts w:cs="Times New Roman"/>
          <w:lang w:val="en-US"/>
        </w:rPr>
        <w:t>following</w:t>
      </w:r>
      <w:r w:rsidR="00021BFA" w:rsidRPr="00291332">
        <w:rPr>
          <w:rFonts w:cs="Times New Roman"/>
          <w:lang w:val="en-US"/>
        </w:rPr>
        <w:t xml:space="preserve"> </w:t>
      </w:r>
      <w:r w:rsidR="00EE241E" w:rsidRPr="00291332">
        <w:rPr>
          <w:rFonts w:cs="Times New Roman"/>
          <w:lang w:val="en-US"/>
        </w:rPr>
        <w:t>acid-inhibiti</w:t>
      </w:r>
      <w:r w:rsidR="007B3BC3" w:rsidRPr="00291332">
        <w:rPr>
          <w:rFonts w:cs="Times New Roman"/>
          <w:lang w:val="en-US"/>
        </w:rPr>
        <w:t>on</w:t>
      </w:r>
      <w:r w:rsidR="00EE241E" w:rsidRPr="00291332">
        <w:rPr>
          <w:rFonts w:cs="Times New Roman"/>
          <w:lang w:val="en-US"/>
        </w:rPr>
        <w:t xml:space="preserve"> </w:t>
      </w:r>
      <w:r w:rsidR="00225F89" w:rsidRPr="00291332">
        <w:rPr>
          <w:rFonts w:cs="Times New Roman"/>
          <w:lang w:val="en-US"/>
        </w:rPr>
        <w:t xml:space="preserve">with </w:t>
      </w:r>
      <w:r w:rsidR="002E15F0" w:rsidRPr="00291332">
        <w:rPr>
          <w:rFonts w:cs="Times New Roman"/>
          <w:lang w:val="en-US"/>
        </w:rPr>
        <w:t xml:space="preserve">a </w:t>
      </w:r>
      <w:r w:rsidR="00225F89" w:rsidRPr="00291332">
        <w:rPr>
          <w:rFonts w:cs="Times New Roman"/>
          <w:lang w:val="en-US"/>
        </w:rPr>
        <w:t>proton pump inhibitor (PPI)</w:t>
      </w:r>
      <w:r w:rsidR="00C677E8" w:rsidRPr="00291332">
        <w:rPr>
          <w:rFonts w:cs="Times New Roman"/>
          <w:lang w:val="en-US"/>
        </w:rPr>
        <w:t>.</w:t>
      </w:r>
      <w:r w:rsidR="00225F89" w:rsidRPr="00291332">
        <w:rPr>
          <w:rFonts w:cs="Times New Roman"/>
          <w:lang w:val="en-US"/>
        </w:rPr>
        <w:fldChar w:fldCharType="begin">
          <w:fldData xml:space="preserve">PEVuZE5vdGU+PENpdGU+PEF1dGhvcj5Bcm1zdHJvbmc8L0F1dGhvcj48WWVhcj4yMDA1PC9ZZWFy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</w:fldData>
        </w:fldChar>
      </w:r>
      <w:r w:rsidR="004F4C66">
        <w:rPr>
          <w:rFonts w:cs="Times New Roman"/>
          <w:lang w:val="en-US"/>
        </w:rPr>
        <w:instrText xml:space="preserve"> ADDIN EN.CITE </w:instrText>
      </w:r>
      <w:r w:rsidR="004F4C66">
        <w:rPr>
          <w:rFonts w:cs="Times New Roman"/>
          <w:lang w:val="en-US"/>
        </w:rPr>
        <w:fldChar w:fldCharType="begin">
          <w:fldData xml:space="preserve">PEVuZE5vdGU+PENpdGU+PEF1dGhvcj5Bcm1zdHJvbmc8L0F1dGhvcj48WWVhcj4yMDA1PC9ZZWFy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</w:fldData>
        </w:fldChar>
      </w:r>
      <w:r w:rsidR="004F4C66">
        <w:rPr>
          <w:rFonts w:cs="Times New Roman"/>
          <w:lang w:val="en-US"/>
        </w:rPr>
        <w:instrText xml:space="preserve"> ADDIN EN.CITE.DATA </w:instrText>
      </w:r>
      <w:r w:rsidR="004F4C66">
        <w:rPr>
          <w:rFonts w:cs="Times New Roman"/>
          <w:lang w:val="en-US"/>
        </w:rPr>
      </w:r>
      <w:r w:rsidR="004F4C66">
        <w:rPr>
          <w:rFonts w:cs="Times New Roman"/>
          <w:lang w:val="en-US"/>
        </w:rPr>
        <w:fldChar w:fldCharType="end"/>
      </w:r>
      <w:r w:rsidR="00225F89" w:rsidRPr="00291332">
        <w:rPr>
          <w:rFonts w:cs="Times New Roman"/>
          <w:lang w:val="en-US"/>
        </w:rPr>
      </w:r>
      <w:r w:rsidR="00225F89" w:rsidRPr="00291332">
        <w:rPr>
          <w:rFonts w:cs="Times New Roman"/>
          <w:lang w:val="en-US"/>
        </w:rPr>
        <w:fldChar w:fldCharType="separate"/>
      </w:r>
      <w:r w:rsidR="004F4C66" w:rsidRPr="004F4C66">
        <w:rPr>
          <w:rFonts w:cs="Times New Roman"/>
          <w:noProof/>
          <w:vertAlign w:val="superscript"/>
          <w:lang w:val="en-US"/>
        </w:rPr>
        <w:t>24</w:t>
      </w:r>
      <w:r w:rsidR="00225F89" w:rsidRPr="00291332">
        <w:rPr>
          <w:rFonts w:cs="Times New Roman"/>
          <w:lang w:val="en-US"/>
        </w:rPr>
        <w:fldChar w:fldCharType="end"/>
      </w:r>
      <w:r w:rsidR="00225F89" w:rsidRPr="00291332">
        <w:rPr>
          <w:rFonts w:cs="Times New Roman"/>
          <w:lang w:val="en-US"/>
        </w:rPr>
        <w:t xml:space="preserve"> </w:t>
      </w:r>
      <w:r w:rsidR="00FC17BE" w:rsidRPr="00291332">
        <w:rPr>
          <w:rFonts w:cs="Times New Roman"/>
          <w:lang w:val="en-US"/>
        </w:rPr>
        <w:t>If symptoms d</w:t>
      </w:r>
      <w:r w:rsidR="00C677E8" w:rsidRPr="00291332">
        <w:rPr>
          <w:rFonts w:cs="Times New Roman"/>
          <w:lang w:val="en-US"/>
        </w:rPr>
        <w:t xml:space="preserve">o not resolve, </w:t>
      </w:r>
      <w:r w:rsidR="00225F89" w:rsidRPr="00291332">
        <w:rPr>
          <w:rFonts w:cs="Times New Roman"/>
          <w:lang w:val="en-US"/>
        </w:rPr>
        <w:lastRenderedPageBreak/>
        <w:t>endoscop</w:t>
      </w:r>
      <w:r w:rsidR="00C677E8" w:rsidRPr="00291332">
        <w:rPr>
          <w:rFonts w:cs="Times New Roman"/>
          <w:lang w:val="en-US"/>
        </w:rPr>
        <w:t xml:space="preserve">y is </w:t>
      </w:r>
      <w:r w:rsidR="0062554D">
        <w:rPr>
          <w:rFonts w:cs="Times New Roman"/>
          <w:lang w:val="en-US"/>
        </w:rPr>
        <w:t xml:space="preserve">usually </w:t>
      </w:r>
      <w:r w:rsidR="00C677E8" w:rsidRPr="00291332">
        <w:rPr>
          <w:rFonts w:cs="Times New Roman"/>
          <w:lang w:val="en-US"/>
        </w:rPr>
        <w:t>performed</w:t>
      </w:r>
      <w:r w:rsidR="0062554D">
        <w:rPr>
          <w:rFonts w:cs="Times New Roman"/>
          <w:lang w:val="en-US"/>
        </w:rPr>
        <w:t xml:space="preserve"> and</w:t>
      </w:r>
      <w:r w:rsidR="00C677E8" w:rsidRPr="00291332">
        <w:rPr>
          <w:rFonts w:cs="Times New Roman"/>
          <w:lang w:val="en-US"/>
        </w:rPr>
        <w:t xml:space="preserve"> mucosal erosions (esophagitis) or peptic strictures </w:t>
      </w:r>
      <w:r w:rsidR="00BB71F5">
        <w:rPr>
          <w:rFonts w:cs="Times New Roman"/>
          <w:lang w:val="en-US"/>
        </w:rPr>
        <w:t>are</w:t>
      </w:r>
      <w:r w:rsidR="0062554D">
        <w:rPr>
          <w:rFonts w:cs="Times New Roman"/>
          <w:lang w:val="en-US"/>
        </w:rPr>
        <w:t xml:space="preserve"> diagnostic of GERD</w:t>
      </w:r>
      <w:r w:rsidR="00C677E8" w:rsidRPr="00291332">
        <w:rPr>
          <w:rFonts w:cs="Times New Roman"/>
          <w:lang w:val="en-US"/>
        </w:rPr>
        <w:t>.</w:t>
      </w:r>
      <w:r w:rsidR="00225F89" w:rsidRPr="00291332">
        <w:rPr>
          <w:rFonts w:cs="Times New Roman"/>
          <w:lang w:val="en-US"/>
        </w:rPr>
        <w:fldChar w:fldCharType="begin">
          <w:fldData xml:space="preserve">PEVuZE5vdGU+PENpdGU+PEF1dGhvcj5UZWZlcmE8L0F1dGhvcj48WWVhcj4xOTk3PC9ZZWFyPjxS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</w:fldData>
        </w:fldChar>
      </w:r>
      <w:r w:rsidR="004F4C66">
        <w:rPr>
          <w:rFonts w:cs="Times New Roman"/>
          <w:lang w:val="en-US"/>
        </w:rPr>
        <w:instrText xml:space="preserve"> ADDIN EN.CITE </w:instrText>
      </w:r>
      <w:r w:rsidR="004F4C66">
        <w:rPr>
          <w:rFonts w:cs="Times New Roman"/>
          <w:lang w:val="en-US"/>
        </w:rPr>
        <w:fldChar w:fldCharType="begin">
          <w:fldData xml:space="preserve">PEVuZE5vdGU+PENpdGU+PEF1dGhvcj5UZWZlcmE8L0F1dGhvcj48WWVhcj4xOTk3PC9ZZWFyPjxS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</w:fldData>
        </w:fldChar>
      </w:r>
      <w:r w:rsidR="004F4C66">
        <w:rPr>
          <w:rFonts w:cs="Times New Roman"/>
          <w:lang w:val="en-US"/>
        </w:rPr>
        <w:instrText xml:space="preserve"> ADDIN EN.CITE.DATA </w:instrText>
      </w:r>
      <w:r w:rsidR="004F4C66">
        <w:rPr>
          <w:rFonts w:cs="Times New Roman"/>
          <w:lang w:val="en-US"/>
        </w:rPr>
      </w:r>
      <w:r w:rsidR="004F4C66">
        <w:rPr>
          <w:rFonts w:cs="Times New Roman"/>
          <w:lang w:val="en-US"/>
        </w:rPr>
        <w:fldChar w:fldCharType="end"/>
      </w:r>
      <w:r w:rsidR="00225F89" w:rsidRPr="00291332">
        <w:rPr>
          <w:rFonts w:cs="Times New Roman"/>
          <w:lang w:val="en-US"/>
        </w:rPr>
      </w:r>
      <w:r w:rsidR="00225F89" w:rsidRPr="00291332">
        <w:rPr>
          <w:rFonts w:cs="Times New Roman"/>
          <w:lang w:val="en-US"/>
        </w:rPr>
        <w:fldChar w:fldCharType="separate"/>
      </w:r>
      <w:r w:rsidR="004F4C66" w:rsidRPr="004F4C66">
        <w:rPr>
          <w:rFonts w:cs="Times New Roman"/>
          <w:noProof/>
          <w:vertAlign w:val="superscript"/>
          <w:lang w:val="en-US"/>
        </w:rPr>
        <w:t>25</w:t>
      </w:r>
      <w:r w:rsidR="00225F89" w:rsidRPr="00291332">
        <w:rPr>
          <w:rFonts w:cs="Times New Roman"/>
          <w:lang w:val="en-US"/>
        </w:rPr>
        <w:fldChar w:fldCharType="end"/>
      </w:r>
      <w:r w:rsidR="00225F89" w:rsidRPr="00291332">
        <w:rPr>
          <w:rFonts w:cs="Times New Roman"/>
          <w:lang w:val="en-US"/>
        </w:rPr>
        <w:t xml:space="preserve"> </w:t>
      </w:r>
      <w:r w:rsidR="00C677E8" w:rsidRPr="00291332">
        <w:rPr>
          <w:rFonts w:cs="Times New Roman"/>
          <w:lang w:val="en-US"/>
        </w:rPr>
        <w:t xml:space="preserve">Endoscopy can also </w:t>
      </w:r>
      <w:r w:rsidR="008C4CF5">
        <w:rPr>
          <w:rFonts w:cs="Times New Roman"/>
          <w:lang w:val="en-US"/>
        </w:rPr>
        <w:t>reveal</w:t>
      </w:r>
      <w:r w:rsidR="008C4CF5" w:rsidRPr="00291332">
        <w:rPr>
          <w:rFonts w:cs="Times New Roman"/>
          <w:lang w:val="en-US"/>
        </w:rPr>
        <w:t xml:space="preserve"> </w:t>
      </w:r>
      <w:r w:rsidR="00C677E8" w:rsidRPr="00291332">
        <w:rPr>
          <w:rFonts w:cs="Times New Roman"/>
          <w:lang w:val="en-US"/>
        </w:rPr>
        <w:t>Barrett’s esophagus</w:t>
      </w:r>
      <w:r w:rsidR="00ED6680">
        <w:rPr>
          <w:rFonts w:cs="Times New Roman"/>
          <w:lang w:val="en-US"/>
        </w:rPr>
        <w:t xml:space="preserve">, </w:t>
      </w:r>
      <w:r w:rsidR="007B3BC3" w:rsidRPr="00291332">
        <w:rPr>
          <w:rFonts w:cs="Times New Roman"/>
          <w:lang w:val="en-US"/>
        </w:rPr>
        <w:t>a premalignant columnar metaplasia</w:t>
      </w:r>
      <w:r w:rsidR="00ED6680">
        <w:rPr>
          <w:rFonts w:cs="Times New Roman"/>
          <w:lang w:val="en-US"/>
        </w:rPr>
        <w:t>,</w:t>
      </w:r>
      <w:r w:rsidR="00C677E8" w:rsidRPr="00291332">
        <w:rPr>
          <w:rFonts w:cs="Times New Roman"/>
          <w:lang w:val="en-US"/>
        </w:rPr>
        <w:t xml:space="preserve"> and </w:t>
      </w:r>
      <w:r w:rsidR="00C677E8" w:rsidRPr="00291332">
        <w:rPr>
          <w:lang w:val="en-US"/>
        </w:rPr>
        <w:t>esophageal adenocarcinoma</w:t>
      </w:r>
      <w:r w:rsidR="00C677E8" w:rsidRPr="00291332">
        <w:rPr>
          <w:rFonts w:cs="Times New Roman"/>
          <w:lang w:val="en-US"/>
        </w:rPr>
        <w:t xml:space="preserve">. </w:t>
      </w:r>
      <w:r w:rsidR="00942E8B" w:rsidRPr="00291332">
        <w:rPr>
          <w:rFonts w:cs="Times New Roman"/>
          <w:lang w:val="en-US"/>
        </w:rPr>
        <w:t xml:space="preserve">If </w:t>
      </w:r>
      <w:r w:rsidR="00942E8B" w:rsidRPr="00291332">
        <w:rPr>
          <w:lang w:val="en-US"/>
        </w:rPr>
        <w:t xml:space="preserve">endoscopy is normal, </w:t>
      </w:r>
      <w:r w:rsidR="00225F89" w:rsidRPr="00291332">
        <w:rPr>
          <w:rFonts w:cs="Times New Roman"/>
          <w:lang w:val="en-US"/>
        </w:rPr>
        <w:t>esophageal pH-measurement</w:t>
      </w:r>
      <w:r w:rsidR="00942E8B" w:rsidRPr="00291332">
        <w:rPr>
          <w:rFonts w:cs="Times New Roman"/>
          <w:lang w:val="en-US"/>
        </w:rPr>
        <w:t xml:space="preserve"> </w:t>
      </w:r>
      <w:r w:rsidR="00E57733" w:rsidRPr="00291332">
        <w:rPr>
          <w:rFonts w:cs="Times New Roman"/>
          <w:lang w:val="en-US"/>
        </w:rPr>
        <w:t xml:space="preserve">can </w:t>
      </w:r>
      <w:r w:rsidR="00ED6680">
        <w:rPr>
          <w:rFonts w:cs="Times New Roman"/>
          <w:lang w:val="en-US"/>
        </w:rPr>
        <w:t xml:space="preserve">still </w:t>
      </w:r>
      <w:r w:rsidR="00386AD3" w:rsidRPr="00291332">
        <w:rPr>
          <w:rFonts w:cs="Times New Roman"/>
          <w:lang w:val="en-US"/>
        </w:rPr>
        <w:t xml:space="preserve">reveal </w:t>
      </w:r>
      <w:r w:rsidR="001C4BB0" w:rsidRPr="00291332">
        <w:rPr>
          <w:rFonts w:cs="Times New Roman"/>
          <w:lang w:val="en-US"/>
        </w:rPr>
        <w:t xml:space="preserve">pathologic </w:t>
      </w:r>
      <w:r w:rsidR="00942E8B" w:rsidRPr="00291332">
        <w:rPr>
          <w:rFonts w:cs="Times New Roman"/>
          <w:lang w:val="en-US"/>
        </w:rPr>
        <w:t>acid reflux</w:t>
      </w:r>
      <w:r w:rsidR="00755AF4" w:rsidRPr="00291332">
        <w:rPr>
          <w:rFonts w:cs="Times New Roman"/>
          <w:lang w:val="en-US"/>
        </w:rPr>
        <w:t xml:space="preserve"> (pH</w:t>
      </w:r>
      <w:r w:rsidR="00B0337B">
        <w:rPr>
          <w:rFonts w:cs="Times New Roman"/>
          <w:lang w:val="en-US"/>
        </w:rPr>
        <w:t xml:space="preserve"> </w:t>
      </w:r>
      <w:r w:rsidR="00755AF4" w:rsidRPr="00291332">
        <w:rPr>
          <w:rFonts w:cs="Times New Roman"/>
          <w:lang w:val="en-US"/>
        </w:rPr>
        <w:t>&lt;4)</w:t>
      </w:r>
      <w:r w:rsidR="00225F89" w:rsidRPr="00291332">
        <w:rPr>
          <w:rFonts w:cs="Times New Roman"/>
          <w:lang w:val="en-US"/>
        </w:rPr>
        <w:t>.</w:t>
      </w:r>
      <w:r w:rsidR="00225F89" w:rsidRPr="00291332">
        <w:rPr>
          <w:rFonts w:cs="Times New Roman"/>
          <w:lang w:val="en-US"/>
        </w:rPr>
        <w:fldChar w:fldCharType="begin"/>
      </w:r>
      <w:r w:rsidR="004F4C66">
        <w:rPr>
          <w:rFonts w:cs="Times New Roman"/>
          <w:lang w:val="en-US"/>
        </w:rPr>
        <w:instrText xml:space="preserve"> ADDIN EN.CITE &lt;EndNote&gt;&lt;Cite&gt;&lt;Author&gt;Kahrilas&lt;/Author&gt;&lt;Year&gt;1996&lt;/Year&gt;&lt;RecNum&gt;3018&lt;/RecNum&gt;&lt;DisplayText&gt;&lt;style face="superscript"&gt;26&lt;/style&gt;&lt;/DisplayText&gt;&lt;record&gt;&lt;rec-number&gt;3018&lt;/rec-number&gt;&lt;foreign-keys&gt;&lt;key app="EN" db-id="dfe0z9rz2st29ne99wup5pf2xrv50p2sf9r5" timestamp="1406711314"&gt;3018&lt;/key&gt;&lt;/foreign-keys&gt;&lt;ref-type name="Journal Article"&gt;17&lt;/ref-type&gt;&lt;contributors&gt;&lt;authors&gt;&lt;author&gt;Kahrilas, P. J.&lt;/author&gt;&lt;author&gt;Quigley, E. M.&lt;/author&gt;&lt;/authors&gt;&lt;/contributors&gt;&lt;auth-address&gt;Department of Medicine Northwestern, University Medical School Chicago, Illinois, USA.&lt;/auth-address&gt;&lt;titles&gt;&lt;title&gt;Clinical esophageal pH recording: a technical review for practice guideline development&lt;/title&gt;&lt;secondary-title&gt;Gastroenterology&lt;/secondary-title&gt;&lt;alt-title&gt;Gastroenterology&lt;/alt-title&gt;&lt;/titles&gt;&lt;periodical&gt;&lt;full-title&gt;Gastroenterology&lt;/full-title&gt;&lt;abbr-1&gt;Gastroenterology&lt;/abbr-1&gt;&lt;abbr-2&gt;Gastroenterology&lt;/abbr-2&gt;&lt;/periodical&gt;&lt;alt-periodical&gt;&lt;full-title&gt;Gastroenterology&lt;/full-title&gt;&lt;abbr-1&gt;Gastroenterology&lt;/abbr-1&gt;&lt;abbr-2&gt;Gastroenterology&lt;/abbr-2&gt;&lt;/alt-periodical&gt;&lt;pages&gt;1982-96&lt;/pages&gt;&lt;volume&gt;110&lt;/volume&gt;&lt;number&gt;6&lt;/number&gt;&lt;keywords&gt;&lt;keyword&gt;Ambulatory Care&lt;/keyword&gt;&lt;keyword&gt;Esophagus/*metabolism&lt;/keyword&gt;&lt;keyword&gt;Gastroesophageal Reflux/diagnosis/therapy&lt;/keyword&gt;&lt;keyword&gt;Humans&lt;/keyword&gt;&lt;keyword&gt;Hydrogen/*metabolism&lt;/keyword&gt;&lt;keyword&gt;Hydrogen-Ion Concentration&lt;/keyword&gt;&lt;keyword&gt;*Practice Guidelines as Topic&lt;/keyword&gt;&lt;/keywords&gt;&lt;dates&gt;&lt;year&gt;1996&lt;/year&gt;&lt;pub-dates&gt;&lt;date&gt;Jun&lt;/date&gt;&lt;/pub-dates&gt;&lt;/dates&gt;&lt;isbn&gt;0016-5085 (Print)&amp;#xD;0016-5085 (Linking)&lt;/isbn&gt;&lt;accession-num&gt;8964428&lt;/accession-num&gt;&lt;label&gt;gerd&amp;#xD;diagnosis&amp;#xD;ph&amp;#xD;review&lt;/label&gt;&lt;urls&gt;&lt;related-urls&gt;&lt;url&gt;http://www.ncbi.nlm.nih.gov/pubmed/8964428&lt;/url&gt;&lt;/related-urls&gt;&lt;/urls&gt;&lt;/record&gt;&lt;/Cite&gt;&lt;/EndNote&gt;</w:instrText>
      </w:r>
      <w:r w:rsidR="00225F89" w:rsidRPr="00291332">
        <w:rPr>
          <w:rFonts w:cs="Times New Roman"/>
          <w:lang w:val="en-US"/>
        </w:rPr>
        <w:fldChar w:fldCharType="separate"/>
      </w:r>
      <w:r w:rsidR="004F4C66" w:rsidRPr="004F4C66">
        <w:rPr>
          <w:rFonts w:cs="Times New Roman"/>
          <w:noProof/>
          <w:vertAlign w:val="superscript"/>
          <w:lang w:val="en-US"/>
        </w:rPr>
        <w:t>26</w:t>
      </w:r>
      <w:r w:rsidR="00225F89" w:rsidRPr="00291332">
        <w:rPr>
          <w:rFonts w:cs="Times New Roman"/>
          <w:lang w:val="en-US"/>
        </w:rPr>
        <w:fldChar w:fldCharType="end"/>
      </w:r>
      <w:r w:rsidR="00942E8B" w:rsidRPr="00291332">
        <w:rPr>
          <w:rFonts w:cs="Times New Roman"/>
          <w:lang w:val="en-US"/>
        </w:rPr>
        <w:t xml:space="preserve"> </w:t>
      </w:r>
      <w:r w:rsidR="00EE241E" w:rsidRPr="00291332">
        <w:rPr>
          <w:rFonts w:cs="Times New Roman"/>
          <w:lang w:val="en-US"/>
        </w:rPr>
        <w:t xml:space="preserve">The </w:t>
      </w:r>
      <w:r w:rsidR="00942E8B" w:rsidRPr="00291332">
        <w:rPr>
          <w:rFonts w:cs="Times New Roman"/>
          <w:lang w:val="en-US"/>
        </w:rPr>
        <w:t xml:space="preserve">pH-measurement can be combined with impedance-measurement to detect </w:t>
      </w:r>
      <w:r w:rsidR="00EE241E" w:rsidRPr="00291332">
        <w:rPr>
          <w:rFonts w:cs="Times New Roman"/>
          <w:lang w:val="en-US"/>
        </w:rPr>
        <w:t xml:space="preserve">reflux of </w:t>
      </w:r>
      <w:r w:rsidR="00942E8B" w:rsidRPr="00291332">
        <w:rPr>
          <w:lang w:val="en-US"/>
        </w:rPr>
        <w:t xml:space="preserve">weakly acidic </w:t>
      </w:r>
      <w:r w:rsidR="00160E73" w:rsidRPr="00291332">
        <w:rPr>
          <w:lang w:val="en-US"/>
        </w:rPr>
        <w:t>or</w:t>
      </w:r>
      <w:r w:rsidR="00942E8B" w:rsidRPr="00291332">
        <w:rPr>
          <w:lang w:val="en-US"/>
        </w:rPr>
        <w:t xml:space="preserve"> non-acidic liquid and gas, which can </w:t>
      </w:r>
      <w:r w:rsidR="007B3BC3" w:rsidRPr="00291332">
        <w:rPr>
          <w:lang w:val="en-US"/>
        </w:rPr>
        <w:t xml:space="preserve">cause </w:t>
      </w:r>
      <w:r w:rsidR="00EE241E" w:rsidRPr="00291332">
        <w:rPr>
          <w:lang w:val="en-US"/>
        </w:rPr>
        <w:t>reflux symptoms refractory to acid inhibition.</w:t>
      </w:r>
      <w:r w:rsidR="001632CD" w:rsidRPr="00291332">
        <w:rPr>
          <w:lang w:val="en-US"/>
        </w:rPr>
        <w:fldChar w:fldCharType="begin"/>
      </w:r>
      <w:r w:rsidR="004F4C66">
        <w:rPr>
          <w:lang w:val="en-US"/>
        </w:rPr>
        <w:instrText xml:space="preserve"> ADDIN EN.CITE &lt;EndNote&gt;&lt;Cite&gt;&lt;Author&gt;Hirano&lt;/Author&gt;&lt;Year&gt;2007&lt;/Year&gt;&lt;RecNum&gt;785&lt;/RecNum&gt;&lt;DisplayText&gt;&lt;style face="superscript"&gt;27&lt;/style&gt;&lt;/DisplayText&gt;&lt;record&gt;&lt;rec-number&gt;785&lt;/rec-number&gt;&lt;foreign-keys&gt;&lt;key app="EN" db-id="dfe0z9rz2st29ne99wup5pf2xrv50p2sf9r5" timestamp="0"&gt;785&lt;/key&gt;&lt;/foreign-keys&gt;&lt;ref-type name="Journal Article"&gt;17&lt;/ref-type&gt;&lt;contributors&gt;&lt;authors&gt;&lt;author&gt;Hirano, I.&lt;/author&gt;&lt;author&gt;Richter, J. E.&lt;/author&gt;&lt;/authors&gt;&lt;/contributors&gt;&lt;auth-address&gt;Division of Gastroenterology, Northwestern University Feinberg School of Medicine, Chicago, Illinois 60611-2951, USA.&lt;/auth-address&gt;&lt;titles&gt;&lt;title&gt;ACG practice guidelines: esophageal reflux testing&lt;/title&gt;&lt;secondary-title&gt;American Journal of Gastroenterology&lt;/secondary-title&gt;&lt;/titles&gt;&lt;periodical&gt;&lt;full-title&gt;American Journal of Gastroenterology&lt;/full-title&gt;&lt;abbr-1&gt;Am. J. Gastroenterol.&lt;/abbr-1&gt;&lt;abbr-2&gt;Am J Gastroenterol&lt;/abbr-2&gt;&lt;/periodical&gt;&lt;pages&gt;668-85&lt;/pages&gt;&lt;volume&gt;102&lt;/volume&gt;&lt;number&gt;3&lt;/number&gt;&lt;edition&gt;2007/03/06&lt;/edition&gt;&lt;keywords&gt;&lt;keyword&gt;Capsule Endoscopy/methods/*standards&lt;/keyword&gt;&lt;keyword&gt;Electric Impedance&lt;/keyword&gt;&lt;keyword&gt;Esophageal pH Monitoring/*standards&lt;/keyword&gt;&lt;keyword&gt;Esophagus/metabolism/physiopathology&lt;/keyword&gt;&lt;keyword&gt;Gastroesophageal Reflux/*diagnosis/physiopathology&lt;/keyword&gt;&lt;keyword&gt;Humans&lt;/keyword&gt;&lt;keyword&gt;Reproducibility of Results&lt;/keyword&gt;&lt;/keywords&gt;&lt;dates&gt;&lt;year&gt;2007&lt;/year&gt;&lt;pub-dates&gt;&lt;date&gt;Mar&lt;/date&gt;&lt;/pub-dates&gt;&lt;/dates&gt;&lt;isbn&gt;0002-9270 (Print)&amp;#xD;0002-9270 (Linking)&lt;/isbn&gt;&lt;accession-num&gt;17335450&lt;/accession-num&gt;&lt;label&gt;gerd&amp;#xD;diagnosis&amp;#xD;endoscopy AND ph&amp;#xD;guideline&lt;/label&gt;&lt;urls&gt;&lt;related-urls&gt;&lt;url&gt;http://www.ncbi.nlm.nih.gov/pubmed/17335450&lt;/url&gt;&lt;url&gt;http://www.nature.com/ajg/journal/v102/n3/pdf/ajg2007119a.pdf&lt;/url&gt;&lt;/related-urls&gt;&lt;/urls&gt;&lt;electronic-resource-num&gt;AJG936 [pii]&amp;#xD;10.1111/j.1572-0241.2006.00936.x&lt;/electronic-resource-num&gt;&lt;language&gt;eng&lt;/language&gt;&lt;/record&gt;&lt;/Cite&gt;&lt;/EndNote&gt;</w:instrText>
      </w:r>
      <w:r w:rsidR="001632CD" w:rsidRPr="00291332">
        <w:rPr>
          <w:lang w:val="en-US"/>
        </w:rPr>
        <w:fldChar w:fldCharType="separate"/>
      </w:r>
      <w:r w:rsidR="004F4C66" w:rsidRPr="004F4C66">
        <w:rPr>
          <w:noProof/>
          <w:vertAlign w:val="superscript"/>
          <w:lang w:val="en-US"/>
        </w:rPr>
        <w:t>27</w:t>
      </w:r>
      <w:r w:rsidR="001632CD" w:rsidRPr="00291332">
        <w:rPr>
          <w:lang w:val="en-US"/>
        </w:rPr>
        <w:fldChar w:fldCharType="end"/>
      </w:r>
    </w:p>
    <w:p w:rsidR="006B424F" w:rsidRPr="00291332" w:rsidRDefault="00C33F4C" w:rsidP="006B424F">
      <w:pPr>
        <w:spacing w:line="480" w:lineRule="auto"/>
        <w:rPr>
          <w:rFonts w:cs="Times New Roman"/>
          <w:lang w:val="en-US"/>
        </w:rPr>
      </w:pPr>
      <w:r>
        <w:rPr>
          <w:lang w:val="en-US"/>
        </w:rPr>
        <w:t>The t</w:t>
      </w:r>
      <w:r w:rsidR="0044222D" w:rsidRPr="00291332">
        <w:rPr>
          <w:lang w:val="en-US"/>
        </w:rPr>
        <w:t xml:space="preserve">reatment </w:t>
      </w:r>
      <w:r w:rsidR="00A160C8" w:rsidRPr="00291332">
        <w:rPr>
          <w:lang w:val="en-US"/>
        </w:rPr>
        <w:t xml:space="preserve">of GERD </w:t>
      </w:r>
      <w:r w:rsidR="00160E73" w:rsidRPr="00291332">
        <w:rPr>
          <w:lang w:val="en-US"/>
        </w:rPr>
        <w:t xml:space="preserve">is </w:t>
      </w:r>
      <w:r w:rsidR="008004A4">
        <w:rPr>
          <w:lang w:val="en-US"/>
        </w:rPr>
        <w:t>primarily</w:t>
      </w:r>
      <w:r w:rsidR="00386AD3" w:rsidRPr="00291332">
        <w:rPr>
          <w:lang w:val="en-US"/>
        </w:rPr>
        <w:t xml:space="preserve"> by </w:t>
      </w:r>
      <w:r>
        <w:rPr>
          <w:lang w:val="en-US"/>
        </w:rPr>
        <w:t xml:space="preserve">medication with </w:t>
      </w:r>
      <w:r w:rsidR="008C40E6">
        <w:rPr>
          <w:lang w:val="en-US"/>
        </w:rPr>
        <w:t>antacids, H</w:t>
      </w:r>
      <w:r w:rsidR="008C40E6" w:rsidRPr="008C40E6">
        <w:rPr>
          <w:vertAlign w:val="subscript"/>
          <w:lang w:val="en-US"/>
        </w:rPr>
        <w:t>2</w:t>
      </w:r>
      <w:r w:rsidR="008C40E6">
        <w:rPr>
          <w:lang w:val="en-US"/>
        </w:rPr>
        <w:t>-receptor antagonists</w:t>
      </w:r>
      <w:r w:rsidR="00F6262E">
        <w:rPr>
          <w:lang w:val="en-US"/>
        </w:rPr>
        <w:t xml:space="preserve"> and</w:t>
      </w:r>
      <w:r>
        <w:rPr>
          <w:lang w:val="en-US"/>
        </w:rPr>
        <w:t xml:space="preserve"> </w:t>
      </w:r>
      <w:r w:rsidR="00386AD3" w:rsidRPr="00291332">
        <w:rPr>
          <w:lang w:val="en-US"/>
        </w:rPr>
        <w:t>PPI</w:t>
      </w:r>
      <w:r w:rsidR="008C40E6">
        <w:rPr>
          <w:lang w:val="en-US"/>
        </w:rPr>
        <w:t>s</w:t>
      </w:r>
      <w:r w:rsidR="00160E73" w:rsidRPr="00291332">
        <w:rPr>
          <w:lang w:val="en-US"/>
        </w:rPr>
        <w:t>,</w:t>
      </w:r>
      <w:r w:rsidR="00E57733" w:rsidRPr="00291332">
        <w:rPr>
          <w:lang w:val="en-US"/>
        </w:rPr>
        <w:t xml:space="preserve"> </w:t>
      </w:r>
      <w:r w:rsidR="00160E73" w:rsidRPr="00291332">
        <w:rPr>
          <w:lang w:val="en-US"/>
        </w:rPr>
        <w:t xml:space="preserve">while </w:t>
      </w:r>
      <w:r w:rsidR="00A160C8" w:rsidRPr="00291332">
        <w:rPr>
          <w:lang w:val="en-US"/>
        </w:rPr>
        <w:t xml:space="preserve">surgery </w:t>
      </w:r>
      <w:r w:rsidR="00D441FA">
        <w:rPr>
          <w:lang w:val="en-US"/>
        </w:rPr>
        <w:t xml:space="preserve">(typically </w:t>
      </w:r>
      <w:r w:rsidR="00160E73" w:rsidRPr="00291332">
        <w:rPr>
          <w:lang w:val="en-US"/>
        </w:rPr>
        <w:t>with fundoplication</w:t>
      </w:r>
      <w:r w:rsidR="00D441FA">
        <w:rPr>
          <w:lang w:val="en-US"/>
        </w:rPr>
        <w:t>)</w:t>
      </w:r>
      <w:r w:rsidR="00160E73" w:rsidRPr="00291332">
        <w:rPr>
          <w:lang w:val="en-US"/>
        </w:rPr>
        <w:t xml:space="preserve"> is used in</w:t>
      </w:r>
      <w:r w:rsidR="00A160C8" w:rsidRPr="00291332">
        <w:rPr>
          <w:lang w:val="en-US"/>
        </w:rPr>
        <w:t xml:space="preserve"> selected patients. </w:t>
      </w:r>
      <w:r w:rsidR="009227E4">
        <w:rPr>
          <w:rFonts w:cs="Times New Roman"/>
          <w:lang w:val="en-US"/>
        </w:rPr>
        <w:t xml:space="preserve"> R</w:t>
      </w:r>
      <w:r w:rsidR="000F6EEE">
        <w:rPr>
          <w:lang w:val="en-US"/>
        </w:rPr>
        <w:t>e</w:t>
      </w:r>
      <w:r w:rsidR="00DC53F2" w:rsidRPr="00291332">
        <w:rPr>
          <w:lang w:val="en-US"/>
        </w:rPr>
        <w:t>cent evidence show</w:t>
      </w:r>
      <w:r w:rsidR="00E57733" w:rsidRPr="00291332">
        <w:rPr>
          <w:lang w:val="en-US"/>
        </w:rPr>
        <w:t>s</w:t>
      </w:r>
      <w:r w:rsidR="00DC53F2" w:rsidRPr="00291332">
        <w:rPr>
          <w:lang w:val="en-US"/>
        </w:rPr>
        <w:t xml:space="preserve"> that </w:t>
      </w:r>
      <w:r w:rsidR="008E62C6" w:rsidRPr="00291332">
        <w:rPr>
          <w:lang w:val="en-US"/>
        </w:rPr>
        <w:t xml:space="preserve">long-term PPI medication </w:t>
      </w:r>
      <w:r w:rsidR="00EF5A65">
        <w:rPr>
          <w:lang w:val="en-US"/>
        </w:rPr>
        <w:t xml:space="preserve">is </w:t>
      </w:r>
      <w:r w:rsidR="008E62C6" w:rsidRPr="00291332">
        <w:rPr>
          <w:lang w:val="en-US"/>
        </w:rPr>
        <w:t>hampered by adverse effects</w:t>
      </w:r>
      <w:r w:rsidR="00F94C20">
        <w:rPr>
          <w:lang w:val="en-US"/>
        </w:rPr>
        <w:t xml:space="preserve">. This includes </w:t>
      </w:r>
      <w:r w:rsidR="00F94C20" w:rsidRPr="00291332">
        <w:rPr>
          <w:lang w:val="en-US"/>
        </w:rPr>
        <w:t xml:space="preserve">secondary </w:t>
      </w:r>
      <w:proofErr w:type="spellStart"/>
      <w:r w:rsidR="00F94C20" w:rsidRPr="00291332">
        <w:rPr>
          <w:lang w:val="en-US"/>
        </w:rPr>
        <w:t>hypergastrinemia</w:t>
      </w:r>
      <w:proofErr w:type="spellEnd"/>
      <w:r w:rsidR="00F94C20" w:rsidRPr="00291332">
        <w:rPr>
          <w:lang w:val="en-US"/>
        </w:rPr>
        <w:t xml:space="preserve"> and rebound acid </w:t>
      </w:r>
      <w:proofErr w:type="spellStart"/>
      <w:r w:rsidR="00F94C20" w:rsidRPr="00291332">
        <w:rPr>
          <w:lang w:val="en-US"/>
        </w:rPr>
        <w:t>hypersecretion</w:t>
      </w:r>
      <w:proofErr w:type="spellEnd"/>
      <w:r w:rsidR="009227E4">
        <w:rPr>
          <w:lang w:val="en-US"/>
        </w:rPr>
        <w:t>,</w:t>
      </w:r>
      <w:r w:rsidR="00F94C20" w:rsidRPr="00291332">
        <w:rPr>
          <w:lang w:val="en-US"/>
        </w:rPr>
        <w:t xml:space="preserve"> </w:t>
      </w:r>
      <w:r w:rsidR="00F94C20">
        <w:rPr>
          <w:lang w:val="en-US"/>
        </w:rPr>
        <w:t xml:space="preserve">inducing </w:t>
      </w:r>
      <w:r w:rsidR="006B424F" w:rsidRPr="00291332">
        <w:rPr>
          <w:lang w:val="en-US"/>
        </w:rPr>
        <w:t xml:space="preserve">reflux symptoms </w:t>
      </w:r>
      <w:r w:rsidR="00F94C20">
        <w:rPr>
          <w:lang w:val="en-US"/>
        </w:rPr>
        <w:t xml:space="preserve">at withdrawal of </w:t>
      </w:r>
      <w:r w:rsidR="000F6EEE">
        <w:rPr>
          <w:lang w:val="en-US"/>
        </w:rPr>
        <w:t>PPI medication</w:t>
      </w:r>
      <w:r w:rsidR="009227E4">
        <w:rPr>
          <w:lang w:val="en-US"/>
        </w:rPr>
        <w:t>;</w:t>
      </w:r>
      <w:r w:rsidR="006B424F" w:rsidRPr="00291332">
        <w:rPr>
          <w:lang w:val="en-US"/>
        </w:rPr>
        <w:fldChar w:fldCharType="begin">
          <w:fldData xml:space="preserve">PEVuZE5vdGU+PENpdGU+PEF1dGhvcj5SZWltZXI8L0F1dGhvcj48WWVhcj4yMDA5PC9ZZWFyPjxS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</w:fldData>
        </w:fldChar>
      </w:r>
      <w:r w:rsidR="00C73993">
        <w:rPr>
          <w:lang w:val="en-US"/>
        </w:rPr>
        <w:instrText xml:space="preserve"> ADDIN EN.CITE </w:instrText>
      </w:r>
      <w:r w:rsidR="00C73993">
        <w:rPr>
          <w:lang w:val="en-US"/>
        </w:rPr>
        <w:fldChar w:fldCharType="begin">
          <w:fldData xml:space="preserve">PEVuZE5vdGU+PENpdGU+PEF1dGhvcj5SZWltZXI8L0F1dGhvcj48WWVhcj4yMDA5PC9ZZWFyPjxS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</w:fldData>
        </w:fldChar>
      </w:r>
      <w:r w:rsidR="00C73993">
        <w:rPr>
          <w:lang w:val="en-US"/>
        </w:rPr>
        <w:instrText xml:space="preserve"> ADDIN EN.CITE.DATA </w:instrText>
      </w:r>
      <w:r w:rsidR="00C73993">
        <w:rPr>
          <w:lang w:val="en-US"/>
        </w:rPr>
      </w:r>
      <w:r w:rsidR="00C73993">
        <w:rPr>
          <w:lang w:val="en-US"/>
        </w:rPr>
        <w:fldChar w:fldCharType="end"/>
      </w:r>
      <w:r w:rsidR="006B424F" w:rsidRPr="00291332">
        <w:rPr>
          <w:lang w:val="en-US"/>
        </w:rPr>
      </w:r>
      <w:r w:rsidR="006B424F" w:rsidRPr="00291332">
        <w:rPr>
          <w:lang w:val="en-US"/>
        </w:rPr>
        <w:fldChar w:fldCharType="separate"/>
      </w:r>
      <w:r w:rsidR="00C73993" w:rsidRPr="00C73993">
        <w:rPr>
          <w:noProof/>
          <w:vertAlign w:val="superscript"/>
          <w:lang w:val="en-US"/>
        </w:rPr>
        <w:t>28</w:t>
      </w:r>
      <w:r w:rsidR="006B424F" w:rsidRPr="00291332">
        <w:rPr>
          <w:lang w:val="en-US"/>
        </w:rPr>
        <w:fldChar w:fldCharType="end"/>
      </w:r>
      <w:r w:rsidR="006B424F" w:rsidRPr="00291332">
        <w:rPr>
          <w:lang w:val="en-US"/>
        </w:rPr>
        <w:t xml:space="preserve"> increased </w:t>
      </w:r>
      <w:r w:rsidR="00F94C20">
        <w:rPr>
          <w:lang w:val="en-US"/>
        </w:rPr>
        <w:t xml:space="preserve">risk </w:t>
      </w:r>
      <w:r w:rsidR="006B424F" w:rsidRPr="00291332">
        <w:rPr>
          <w:lang w:val="en-US"/>
        </w:rPr>
        <w:t xml:space="preserve">of enteric infections </w:t>
      </w:r>
      <w:r w:rsidR="00F94C20">
        <w:rPr>
          <w:lang w:val="en-US"/>
        </w:rPr>
        <w:t xml:space="preserve">and </w:t>
      </w:r>
      <w:r w:rsidR="000F6EEE">
        <w:rPr>
          <w:lang w:val="en-US"/>
        </w:rPr>
        <w:t>community acquired pneumonia</w:t>
      </w:r>
      <w:r w:rsidR="006B424F" w:rsidRPr="00291332">
        <w:rPr>
          <w:lang w:val="en-US"/>
        </w:rPr>
        <w:t>, probably due to increased gastric pH causing reduced host defence</w:t>
      </w:r>
      <w:r w:rsidR="009227E4">
        <w:rPr>
          <w:lang w:val="en-US"/>
        </w:rPr>
        <w:t>;</w:t>
      </w:r>
      <w:r w:rsidR="006B424F" w:rsidRPr="00291332">
        <w:rPr>
          <w:lang w:val="en-US"/>
        </w:rPr>
        <w:fldChar w:fldCharType="begin">
          <w:fldData xml:space="preserve">PEVuZE5vdGU+PENpdGU+PEF1dGhvcj5CYXZpc2hpPC9BdXRob3I+PFllYXI+MjAxMTwvWWVhcj48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</w:fldData>
        </w:fldChar>
      </w:r>
      <w:r w:rsidR="00C73993">
        <w:rPr>
          <w:lang w:val="en-US"/>
        </w:rPr>
        <w:instrText xml:space="preserve"> ADDIN EN.CITE </w:instrText>
      </w:r>
      <w:r w:rsidR="00C73993">
        <w:rPr>
          <w:lang w:val="en-US"/>
        </w:rPr>
        <w:fldChar w:fldCharType="begin">
          <w:fldData xml:space="preserve">PEVuZE5vdGU+PENpdGU+PEF1dGhvcj5CYXZpc2hpPC9BdXRob3I+PFllYXI+MjAxMTwvWWVhcj48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</w:fldData>
        </w:fldChar>
      </w:r>
      <w:r w:rsidR="00C73993">
        <w:rPr>
          <w:lang w:val="en-US"/>
        </w:rPr>
        <w:instrText xml:space="preserve"> ADDIN EN.CITE.DATA </w:instrText>
      </w:r>
      <w:r w:rsidR="00C73993">
        <w:rPr>
          <w:lang w:val="en-US"/>
        </w:rPr>
      </w:r>
      <w:r w:rsidR="00C73993">
        <w:rPr>
          <w:lang w:val="en-US"/>
        </w:rPr>
        <w:fldChar w:fldCharType="end"/>
      </w:r>
      <w:r w:rsidR="006B424F" w:rsidRPr="00291332">
        <w:rPr>
          <w:lang w:val="en-US"/>
        </w:rPr>
      </w:r>
      <w:r w:rsidR="006B424F" w:rsidRPr="00291332">
        <w:rPr>
          <w:lang w:val="en-US"/>
        </w:rPr>
        <w:fldChar w:fldCharType="separate"/>
      </w:r>
      <w:r w:rsidR="00C73993" w:rsidRPr="00C73993">
        <w:rPr>
          <w:noProof/>
          <w:vertAlign w:val="superscript"/>
          <w:lang w:val="en-US"/>
        </w:rPr>
        <w:t>29,30</w:t>
      </w:r>
      <w:r w:rsidR="006B424F" w:rsidRPr="00291332">
        <w:rPr>
          <w:lang w:val="en-US"/>
        </w:rPr>
        <w:fldChar w:fldCharType="end"/>
      </w:r>
      <w:r w:rsidR="006B424F" w:rsidRPr="00291332">
        <w:rPr>
          <w:lang w:val="en-US"/>
        </w:rPr>
        <w:t xml:space="preserve"> </w:t>
      </w:r>
      <w:r w:rsidR="000F6EEE">
        <w:rPr>
          <w:lang w:val="en-US"/>
        </w:rPr>
        <w:t>and</w:t>
      </w:r>
      <w:r w:rsidR="006B424F" w:rsidRPr="00291332">
        <w:rPr>
          <w:lang w:val="en-US"/>
        </w:rPr>
        <w:t xml:space="preserve"> increased risk of hip and vertebral fractures, probably </w:t>
      </w:r>
      <w:r w:rsidR="008004A4">
        <w:rPr>
          <w:lang w:val="en-US"/>
        </w:rPr>
        <w:t>due to</w:t>
      </w:r>
      <w:r w:rsidR="006B424F" w:rsidRPr="00291332">
        <w:rPr>
          <w:lang w:val="en-US"/>
        </w:rPr>
        <w:t xml:space="preserve"> malabsorption of calcium.</w:t>
      </w:r>
      <w:r w:rsidR="006B424F" w:rsidRPr="00291332">
        <w:rPr>
          <w:lang w:val="en-US"/>
        </w:rPr>
        <w:fldChar w:fldCharType="begin"/>
      </w:r>
      <w:r w:rsidR="00C73993">
        <w:rPr>
          <w:lang w:val="en-US"/>
        </w:rPr>
        <w:instrText xml:space="preserve"> ADDIN EN.CITE &lt;EndNote&gt;&lt;Cite&gt;&lt;Author&gt;Ngamruengphong&lt;/Author&gt;&lt;Year&gt;2011&lt;/Year&gt;&lt;RecNum&gt;3105&lt;/RecNum&gt;&lt;DisplayText&gt;&lt;style face="superscript"&gt;31&lt;/style&gt;&lt;/DisplayText&gt;&lt;record&gt;&lt;rec-number&gt;3105&lt;/rec-number&gt;&lt;foreign-keys&gt;&lt;key app="EN" db-id="dfe0z9rz2st29ne99wup5pf2xrv50p2sf9r5" timestamp="1406816558"&gt;3105&lt;/key&gt;&lt;/foreign-keys&gt;&lt;ref-type name="Journal Article"&gt;17&lt;/ref-type&gt;&lt;contributors&gt;&lt;authors&gt;&lt;author&gt;Ngamruengphong, S.&lt;/author&gt;&lt;author&gt;Leontiadis, G. I.&lt;/author&gt;&lt;author&gt;Radhi, S.&lt;/author&gt;&lt;author&gt;Dentino, A.&lt;/author&gt;&lt;author&gt;Nugent, K.&lt;/author&gt;&lt;/authors&gt;&lt;/contributors&gt;&lt;auth-address&gt;Department of Internal Medicine, Texas Tech University Health Sciences Center, Lubbock, Texas, USA. saowanee.ngamruengphong@ttuhsc.edu&lt;/auth-address&gt;&lt;titles&gt;&lt;title&gt;Proton pump inhibitors and risk of fracture: a systematic review and meta-analysis of observational studies&lt;/title&gt;&lt;secondary-title&gt;Am J Gastroenterol&lt;/secondary-title&gt;&lt;alt-title&gt;The American journal of gastroenterology&lt;/alt-title&gt;&lt;/titles&gt;&lt;periodical&gt;&lt;full-title&gt;American Journal of Gastroenterology&lt;/full-title&gt;&lt;abbr-1&gt;Am. J. Gastroenterol.&lt;/abbr-1&gt;&lt;abbr-2&gt;Am J Gastroenterol&lt;/abbr-2&gt;&lt;/periodical&gt;&lt;pages&gt;1209-18; quiz 1219&lt;/pages&gt;&lt;volume&gt;106&lt;/volume&gt;&lt;number&gt;7&lt;/number&gt;&lt;keywords&gt;&lt;keyword&gt;Fractures, Bone/*chemically induced/epidemiology&lt;/keyword&gt;&lt;keyword&gt;Humans&lt;/keyword&gt;&lt;keyword&gt;Incidence&lt;/keyword&gt;&lt;keyword&gt;Proton Pump Inhibitors/*adverse effects&lt;/keyword&gt;&lt;/keywords&gt;&lt;dates&gt;&lt;year&gt;2011&lt;/year&gt;&lt;pub-dates&gt;&lt;date&gt;Jul&lt;/date&gt;&lt;/pub-dates&gt;&lt;/dates&gt;&lt;isbn&gt;1572-0241 (Electronic)&amp;#xD;0002-9270 (Linking)&lt;/isbn&gt;&lt;accession-num&gt;21483462&lt;/accession-num&gt;&lt;label&gt;gerd&amp;#xD;treatment&amp;#xD;medication&amp;#xD;ppi&amp;#xD;side effects&amp;#xD;meta-analysis&lt;/label&gt;&lt;urls&gt;&lt;related-urls&gt;&lt;url&gt;http://www.ncbi.nlm.nih.gov/pubmed/21483462&lt;/url&gt;&lt;url&gt;http://www.nature.com/ajg/journal/v106/n7/pdf/ajg2011113a.pdf&lt;/url&gt;&lt;/related-urls&gt;&lt;/urls&gt;&lt;electronic-resource-num&gt;10.1038/ajg.2011.113&lt;/electronic-resource-num&gt;&lt;/record&gt;&lt;/Cite&gt;&lt;/EndNote&gt;</w:instrText>
      </w:r>
      <w:r w:rsidR="006B424F" w:rsidRPr="00291332">
        <w:rPr>
          <w:lang w:val="en-US"/>
        </w:rPr>
        <w:fldChar w:fldCharType="separate"/>
      </w:r>
      <w:r w:rsidR="00C73993" w:rsidRPr="00C73993">
        <w:rPr>
          <w:noProof/>
          <w:vertAlign w:val="superscript"/>
          <w:lang w:val="en-US"/>
        </w:rPr>
        <w:t>31</w:t>
      </w:r>
      <w:r w:rsidR="006B424F" w:rsidRPr="00291332">
        <w:rPr>
          <w:lang w:val="en-US"/>
        </w:rPr>
        <w:fldChar w:fldCharType="end"/>
      </w:r>
    </w:p>
    <w:p w:rsidR="009A1FFF" w:rsidRPr="00291332" w:rsidRDefault="00EF5A65" w:rsidP="003332A1">
      <w:pPr>
        <w:spacing w:line="480" w:lineRule="auto"/>
        <w:rPr>
          <w:lang w:val="en-US"/>
        </w:rPr>
      </w:pPr>
      <w:r>
        <w:rPr>
          <w:lang w:val="en-US"/>
        </w:rPr>
        <w:t xml:space="preserve">This </w:t>
      </w:r>
      <w:r w:rsidR="00DC53F2" w:rsidRPr="00291332">
        <w:rPr>
          <w:lang w:val="en-US"/>
        </w:rPr>
        <w:t xml:space="preserve">review </w:t>
      </w:r>
      <w:r w:rsidR="00E57733" w:rsidRPr="00291332">
        <w:rPr>
          <w:lang w:val="en-US"/>
        </w:rPr>
        <w:t xml:space="preserve">addresses </w:t>
      </w:r>
      <w:r>
        <w:rPr>
          <w:lang w:val="en-US"/>
        </w:rPr>
        <w:t xml:space="preserve">lifestyle intervention </w:t>
      </w:r>
      <w:r w:rsidR="00C33F4C">
        <w:rPr>
          <w:lang w:val="en-US"/>
        </w:rPr>
        <w:t xml:space="preserve">in the </w:t>
      </w:r>
      <w:r w:rsidR="00DC53F2" w:rsidRPr="00291332">
        <w:rPr>
          <w:lang w:val="en-US"/>
        </w:rPr>
        <w:t>treatment of GERD</w:t>
      </w:r>
      <w:r w:rsidR="00553CE0" w:rsidRPr="00291332">
        <w:rPr>
          <w:lang w:val="en-US"/>
        </w:rPr>
        <w:t xml:space="preserve"> and compares </w:t>
      </w:r>
      <w:r w:rsidR="00E57733" w:rsidRPr="00291332">
        <w:rPr>
          <w:lang w:val="en-US"/>
        </w:rPr>
        <w:t xml:space="preserve">existing </w:t>
      </w:r>
      <w:r w:rsidR="00553CE0" w:rsidRPr="00291332">
        <w:rPr>
          <w:lang w:val="en-US"/>
        </w:rPr>
        <w:t>evidence with current guidelines</w:t>
      </w:r>
      <w:r w:rsidR="005C11AD" w:rsidRPr="00291332">
        <w:rPr>
          <w:lang w:val="en-US"/>
        </w:rPr>
        <w:t>.</w:t>
      </w:r>
    </w:p>
    <w:p w:rsidR="003F1804" w:rsidRPr="00291332" w:rsidRDefault="0003157B" w:rsidP="0003157B">
      <w:pPr>
        <w:tabs>
          <w:tab w:val="left" w:pos="2912"/>
        </w:tabs>
        <w:spacing w:line="480" w:lineRule="auto"/>
        <w:rPr>
          <w:lang w:val="en-US"/>
        </w:rPr>
      </w:pPr>
      <w:r>
        <w:rPr>
          <w:lang w:val="en-US"/>
        </w:rPr>
        <w:tab/>
      </w:r>
    </w:p>
    <w:p w:rsidR="00EB7E25" w:rsidRPr="00291332" w:rsidRDefault="00EB7E25" w:rsidP="003332A1">
      <w:pPr>
        <w:pStyle w:val="Heading1"/>
      </w:pPr>
      <w:r w:rsidRPr="00291332">
        <w:t>METHODS</w:t>
      </w:r>
    </w:p>
    <w:p w:rsidR="00266DF3" w:rsidRPr="00291332" w:rsidRDefault="00B40E2B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Systematic l</w:t>
      </w:r>
      <w:r w:rsidR="00B63A2D" w:rsidRPr="00291332">
        <w:rPr>
          <w:lang w:val="en-US"/>
        </w:rPr>
        <w:t xml:space="preserve">iterature searches </w:t>
      </w:r>
      <w:r w:rsidR="00221CB6" w:rsidRPr="00291332">
        <w:rPr>
          <w:lang w:val="en-US"/>
        </w:rPr>
        <w:t xml:space="preserve">on lifestyle intervention in GERD </w:t>
      </w:r>
      <w:r w:rsidR="00192F64" w:rsidRPr="00291332">
        <w:rPr>
          <w:lang w:val="en-US"/>
        </w:rPr>
        <w:t>were performed in</w:t>
      </w:r>
      <w:r w:rsidR="00AF5178" w:rsidRPr="00291332">
        <w:rPr>
          <w:lang w:val="en-US"/>
        </w:rPr>
        <w:t xml:space="preserve"> MEDLINE</w:t>
      </w:r>
      <w:r w:rsidR="005971BD" w:rsidRPr="00291332">
        <w:rPr>
          <w:lang w:val="en-US"/>
        </w:rPr>
        <w:t xml:space="preserve"> </w:t>
      </w:r>
      <w:r w:rsidR="007C5801" w:rsidRPr="00291332">
        <w:rPr>
          <w:lang w:val="en-US"/>
        </w:rPr>
        <w:t xml:space="preserve">using PubMed </w:t>
      </w:r>
      <w:r w:rsidR="00AF7D02" w:rsidRPr="00291332">
        <w:rPr>
          <w:lang w:val="en-US"/>
        </w:rPr>
        <w:t xml:space="preserve">from </w:t>
      </w:r>
      <w:r w:rsidR="00064D88" w:rsidRPr="00291332">
        <w:rPr>
          <w:lang w:val="en-US"/>
        </w:rPr>
        <w:t>1946</w:t>
      </w:r>
      <w:r w:rsidR="00AF5178" w:rsidRPr="00291332">
        <w:rPr>
          <w:lang w:val="en-US"/>
        </w:rPr>
        <w:t xml:space="preserve"> </w:t>
      </w:r>
      <w:r w:rsidR="009919B1" w:rsidRPr="00291332">
        <w:rPr>
          <w:lang w:val="en-US"/>
        </w:rPr>
        <w:t xml:space="preserve">and </w:t>
      </w:r>
      <w:r w:rsidR="00AF5178" w:rsidRPr="00291332">
        <w:rPr>
          <w:lang w:val="en-US"/>
        </w:rPr>
        <w:t>EMBASE</w:t>
      </w:r>
      <w:r w:rsidR="005971BD" w:rsidRPr="00291332">
        <w:rPr>
          <w:lang w:val="en-US"/>
        </w:rPr>
        <w:t xml:space="preserve"> </w:t>
      </w:r>
      <w:r w:rsidR="007C5801" w:rsidRPr="00291332">
        <w:rPr>
          <w:lang w:val="en-US"/>
        </w:rPr>
        <w:t xml:space="preserve">using </w:t>
      </w:r>
      <w:proofErr w:type="spellStart"/>
      <w:r w:rsidR="007C5801" w:rsidRPr="00291332">
        <w:rPr>
          <w:lang w:val="en-US"/>
        </w:rPr>
        <w:t>Ovid</w:t>
      </w:r>
      <w:r w:rsidR="005061D9" w:rsidRPr="00291332">
        <w:rPr>
          <w:lang w:val="en-US"/>
        </w:rPr>
        <w:t>SP</w:t>
      </w:r>
      <w:proofErr w:type="spellEnd"/>
      <w:r w:rsidR="007C5801" w:rsidRPr="00291332">
        <w:rPr>
          <w:lang w:val="en-US"/>
        </w:rPr>
        <w:t xml:space="preserve"> </w:t>
      </w:r>
      <w:r w:rsidR="00AF7D02" w:rsidRPr="00291332">
        <w:rPr>
          <w:lang w:val="en-US"/>
        </w:rPr>
        <w:t xml:space="preserve">from 1980 </w:t>
      </w:r>
      <w:r w:rsidR="00053427" w:rsidRPr="00291332">
        <w:rPr>
          <w:lang w:val="en-US"/>
        </w:rPr>
        <w:t>to</w:t>
      </w:r>
      <w:r w:rsidR="00B44A83" w:rsidRPr="00291332">
        <w:rPr>
          <w:lang w:val="en-US"/>
        </w:rPr>
        <w:t xml:space="preserve"> </w:t>
      </w:r>
      <w:r w:rsidR="00031379" w:rsidRPr="00291332">
        <w:rPr>
          <w:lang w:val="en-US"/>
        </w:rPr>
        <w:t xml:space="preserve">October </w:t>
      </w:r>
      <w:r w:rsidR="00B863CA" w:rsidRPr="00291332">
        <w:rPr>
          <w:lang w:val="en-US"/>
        </w:rPr>
        <w:t xml:space="preserve">1, </w:t>
      </w:r>
      <w:r w:rsidR="00B44A83" w:rsidRPr="00291332">
        <w:rPr>
          <w:lang w:val="en-US"/>
        </w:rPr>
        <w:t>2014</w:t>
      </w:r>
      <w:r w:rsidR="00192F64" w:rsidRPr="00291332">
        <w:rPr>
          <w:lang w:val="en-US"/>
        </w:rPr>
        <w:t xml:space="preserve">. </w:t>
      </w:r>
      <w:r w:rsidR="009B0D4C">
        <w:rPr>
          <w:lang w:val="en-US"/>
        </w:rPr>
        <w:t xml:space="preserve">In addition, the Cochrane Library was searched, last time October 1, 2014. </w:t>
      </w:r>
      <w:r w:rsidR="00221CB6" w:rsidRPr="00291332">
        <w:rPr>
          <w:lang w:val="en-US"/>
        </w:rPr>
        <w:t>The searches included thesaurus terms (</w:t>
      </w:r>
      <w:proofErr w:type="spellStart"/>
      <w:r w:rsidR="00221CB6" w:rsidRPr="00291332">
        <w:rPr>
          <w:lang w:val="en-US"/>
        </w:rPr>
        <w:t>MeSH</w:t>
      </w:r>
      <w:proofErr w:type="spellEnd"/>
      <w:r w:rsidR="00221CB6" w:rsidRPr="00291332">
        <w:rPr>
          <w:lang w:val="en-US"/>
        </w:rPr>
        <w:t xml:space="preserve"> in MEDLINE and EMTREE in EMBASE): “gastroesophageal reflux”, “heartburn”, “peptic esophagitis” (EMBASE)/”esophagitis, peptic” (MEDLINE) and “non-erosive reflux disease” (EMBASE). </w:t>
      </w:r>
      <w:r w:rsidR="00BB71F5">
        <w:rPr>
          <w:lang w:val="en-US"/>
        </w:rPr>
        <w:t>R</w:t>
      </w:r>
      <w:r w:rsidR="00E57733" w:rsidRPr="00291332">
        <w:rPr>
          <w:lang w:val="en-US"/>
        </w:rPr>
        <w:t xml:space="preserve">andomized </w:t>
      </w:r>
      <w:r w:rsidR="00227A6C" w:rsidRPr="00291332">
        <w:rPr>
          <w:lang w:val="en-US"/>
        </w:rPr>
        <w:t>clinical trials</w:t>
      </w:r>
      <w:r w:rsidRPr="00291332">
        <w:rPr>
          <w:lang w:val="en-US"/>
        </w:rPr>
        <w:t xml:space="preserve"> </w:t>
      </w:r>
      <w:r w:rsidR="00E57733" w:rsidRPr="00291332">
        <w:rPr>
          <w:lang w:val="en-US"/>
        </w:rPr>
        <w:t>(RCTs)</w:t>
      </w:r>
      <w:r w:rsidR="00BB71F5">
        <w:rPr>
          <w:lang w:val="en-US"/>
        </w:rPr>
        <w:t>,</w:t>
      </w:r>
      <w:r w:rsidR="00227A6C" w:rsidRPr="00291332">
        <w:rPr>
          <w:lang w:val="en-US"/>
        </w:rPr>
        <w:t xml:space="preserve"> </w:t>
      </w:r>
      <w:r w:rsidR="00D22DFB" w:rsidRPr="00291332">
        <w:rPr>
          <w:lang w:val="en-US"/>
        </w:rPr>
        <w:t xml:space="preserve">prospective </w:t>
      </w:r>
      <w:r w:rsidR="00996EC6" w:rsidRPr="00291332">
        <w:rPr>
          <w:lang w:val="en-US"/>
        </w:rPr>
        <w:t>observational</w:t>
      </w:r>
      <w:r w:rsidR="008D5834" w:rsidRPr="00291332">
        <w:rPr>
          <w:lang w:val="en-US"/>
        </w:rPr>
        <w:t xml:space="preserve"> studies</w:t>
      </w:r>
      <w:r w:rsidR="00E62832">
        <w:rPr>
          <w:lang w:val="en-US"/>
        </w:rPr>
        <w:t>,</w:t>
      </w:r>
      <w:r w:rsidR="008D5834" w:rsidRPr="00291332">
        <w:rPr>
          <w:lang w:val="en-US"/>
        </w:rPr>
        <w:t xml:space="preserve"> </w:t>
      </w:r>
      <w:r w:rsidR="00BB71F5">
        <w:rPr>
          <w:lang w:val="en-US"/>
        </w:rPr>
        <w:t xml:space="preserve">and meta-analyses and systematic reviews of RCTs or observational studies </w:t>
      </w:r>
      <w:r w:rsidR="00D53243" w:rsidRPr="00291332">
        <w:rPr>
          <w:lang w:val="en-US"/>
        </w:rPr>
        <w:t xml:space="preserve">of GERD patients </w:t>
      </w:r>
      <w:r w:rsidR="008D5834" w:rsidRPr="00291332">
        <w:rPr>
          <w:lang w:val="en-US"/>
        </w:rPr>
        <w:t>were included</w:t>
      </w:r>
      <w:r w:rsidR="006172A0" w:rsidRPr="00291332">
        <w:rPr>
          <w:lang w:val="en-US"/>
        </w:rPr>
        <w:t xml:space="preserve">. The searches </w:t>
      </w:r>
      <w:r w:rsidR="006172A0" w:rsidRPr="00291332">
        <w:rPr>
          <w:lang w:val="en-US"/>
        </w:rPr>
        <w:lastRenderedPageBreak/>
        <w:t>were</w:t>
      </w:r>
      <w:r w:rsidR="005971BD" w:rsidRPr="00291332">
        <w:rPr>
          <w:lang w:val="en-US"/>
        </w:rPr>
        <w:t xml:space="preserve"> limited to the English language and research on adult humans. </w:t>
      </w:r>
      <w:r w:rsidR="00644A4E" w:rsidRPr="00291332">
        <w:rPr>
          <w:lang w:val="en-US"/>
        </w:rPr>
        <w:t>T</w:t>
      </w:r>
      <w:r w:rsidR="00C70CFC" w:rsidRPr="00291332">
        <w:rPr>
          <w:lang w:val="en-US"/>
        </w:rPr>
        <w:t xml:space="preserve">he </w:t>
      </w:r>
      <w:r w:rsidR="00644A4E" w:rsidRPr="00291332">
        <w:rPr>
          <w:lang w:val="en-US"/>
        </w:rPr>
        <w:t xml:space="preserve">evidence of interventions was </w:t>
      </w:r>
      <w:r w:rsidR="00E57733" w:rsidRPr="00291332">
        <w:rPr>
          <w:lang w:val="en-US"/>
        </w:rPr>
        <w:t xml:space="preserve">graded </w:t>
      </w:r>
      <w:r w:rsidR="00266DF3" w:rsidRPr="00291332">
        <w:rPr>
          <w:lang w:val="en-US"/>
        </w:rPr>
        <w:t>using the American Heart Association’s guidelines</w:t>
      </w:r>
      <w:r w:rsidR="00553CE0" w:rsidRPr="00291332">
        <w:rPr>
          <w:lang w:val="en-US"/>
        </w:rPr>
        <w:t>:</w:t>
      </w:r>
      <w:r w:rsidRPr="00291332">
        <w:rPr>
          <w:lang w:val="en-US"/>
        </w:rPr>
        <w:t xml:space="preserve"> Multiple populations evaluated, data derived from multiple </w:t>
      </w:r>
      <w:r w:rsidR="000F38EB" w:rsidRPr="00291332">
        <w:rPr>
          <w:lang w:val="en-US"/>
        </w:rPr>
        <w:t>RCTs</w:t>
      </w:r>
      <w:r w:rsidR="004636A2" w:rsidRPr="00291332">
        <w:rPr>
          <w:lang w:val="en-US"/>
        </w:rPr>
        <w:t xml:space="preserve"> </w:t>
      </w:r>
      <w:r w:rsidRPr="00291332">
        <w:rPr>
          <w:lang w:val="en-US"/>
        </w:rPr>
        <w:t>or meta-analyses</w:t>
      </w:r>
      <w:r w:rsidR="00995078" w:rsidRPr="00291332">
        <w:rPr>
          <w:lang w:val="en-US"/>
        </w:rPr>
        <w:t xml:space="preserve"> (</w:t>
      </w:r>
      <w:r w:rsidR="00995078" w:rsidRPr="00291332">
        <w:rPr>
          <w:b/>
          <w:lang w:val="en-US"/>
        </w:rPr>
        <w:t>Level A</w:t>
      </w:r>
      <w:r w:rsidR="00995078" w:rsidRPr="00291332">
        <w:rPr>
          <w:lang w:val="en-US"/>
        </w:rPr>
        <w:t>)</w:t>
      </w:r>
      <w:r w:rsidRPr="00291332">
        <w:rPr>
          <w:lang w:val="en-US"/>
        </w:rPr>
        <w:t xml:space="preserve">; </w:t>
      </w:r>
      <w:r w:rsidR="00995078" w:rsidRPr="00291332">
        <w:rPr>
          <w:lang w:val="en-US"/>
        </w:rPr>
        <w:t>l</w:t>
      </w:r>
      <w:r w:rsidRPr="00291332">
        <w:rPr>
          <w:lang w:val="en-US"/>
        </w:rPr>
        <w:t xml:space="preserve">imited populations evaluated, data derived from a single </w:t>
      </w:r>
      <w:r w:rsidR="000F38EB" w:rsidRPr="00291332">
        <w:rPr>
          <w:lang w:val="en-US"/>
        </w:rPr>
        <w:t>RCT</w:t>
      </w:r>
      <w:r w:rsidRPr="00291332">
        <w:rPr>
          <w:lang w:val="en-US"/>
        </w:rPr>
        <w:t xml:space="preserve"> or non</w:t>
      </w:r>
      <w:r w:rsidR="00E57733" w:rsidRPr="00291332">
        <w:rPr>
          <w:lang w:val="en-US"/>
        </w:rPr>
        <w:t>-</w:t>
      </w:r>
      <w:r w:rsidRPr="00291332">
        <w:rPr>
          <w:lang w:val="en-US"/>
        </w:rPr>
        <w:t>randomized studies</w:t>
      </w:r>
      <w:r w:rsidR="00995078" w:rsidRPr="00291332">
        <w:rPr>
          <w:lang w:val="en-US"/>
        </w:rPr>
        <w:t xml:space="preserve"> (</w:t>
      </w:r>
      <w:r w:rsidR="00995078" w:rsidRPr="00291332">
        <w:rPr>
          <w:b/>
          <w:lang w:val="en-US"/>
        </w:rPr>
        <w:t>Level B</w:t>
      </w:r>
      <w:r w:rsidR="00995078" w:rsidRPr="00291332">
        <w:rPr>
          <w:lang w:val="en-US"/>
        </w:rPr>
        <w:t>)</w:t>
      </w:r>
      <w:r w:rsidRPr="00291332">
        <w:rPr>
          <w:lang w:val="en-US"/>
        </w:rPr>
        <w:t xml:space="preserve">; </w:t>
      </w:r>
      <w:r w:rsidR="00995078" w:rsidRPr="00291332">
        <w:rPr>
          <w:lang w:val="en-US"/>
        </w:rPr>
        <w:t>and v</w:t>
      </w:r>
      <w:r w:rsidRPr="00291332">
        <w:rPr>
          <w:lang w:val="en-US"/>
        </w:rPr>
        <w:t>ery limited populations evaluated, only consensus o</w:t>
      </w:r>
      <w:r w:rsidR="00E62832">
        <w:rPr>
          <w:lang w:val="en-US"/>
        </w:rPr>
        <w:t>pinion of experts, case studies</w:t>
      </w:r>
      <w:r w:rsidRPr="00291332">
        <w:rPr>
          <w:lang w:val="en-US"/>
        </w:rPr>
        <w:t xml:space="preserve"> or standard of care</w:t>
      </w:r>
      <w:r w:rsidR="00995078" w:rsidRPr="00291332">
        <w:rPr>
          <w:lang w:val="en-US"/>
        </w:rPr>
        <w:t xml:space="preserve"> (</w:t>
      </w:r>
      <w:r w:rsidR="00995078" w:rsidRPr="00291332">
        <w:rPr>
          <w:b/>
          <w:lang w:val="en-US"/>
        </w:rPr>
        <w:t>Level C</w:t>
      </w:r>
      <w:r w:rsidR="00995078" w:rsidRPr="00291332">
        <w:rPr>
          <w:lang w:val="en-US"/>
        </w:rPr>
        <w:t>)</w:t>
      </w:r>
      <w:r w:rsidR="003247B2" w:rsidRPr="00291332">
        <w:rPr>
          <w:lang w:val="en-US"/>
        </w:rPr>
        <w:t>.</w:t>
      </w:r>
      <w:r w:rsidR="00031379" w:rsidRPr="00291332">
        <w:rPr>
          <w:lang w:val="en-US"/>
        </w:rPr>
        <w:t xml:space="preserve"> </w:t>
      </w:r>
    </w:p>
    <w:p w:rsidR="00A160C8" w:rsidRPr="00291332" w:rsidRDefault="00A160C8" w:rsidP="003332A1">
      <w:pPr>
        <w:spacing w:line="480" w:lineRule="auto"/>
        <w:rPr>
          <w:lang w:val="en-US"/>
        </w:rPr>
      </w:pPr>
    </w:p>
    <w:p w:rsidR="00EB7E25" w:rsidRPr="00291332" w:rsidRDefault="00EB7E25" w:rsidP="003332A1">
      <w:pPr>
        <w:pStyle w:val="Heading1"/>
      </w:pPr>
      <w:r w:rsidRPr="00291332">
        <w:t>RESULTS</w:t>
      </w:r>
    </w:p>
    <w:p w:rsidR="00836758" w:rsidRPr="00926F69" w:rsidRDefault="00836758" w:rsidP="00836758">
      <w:pPr>
        <w:pStyle w:val="Heading3"/>
        <w:rPr>
          <w:i w:val="0"/>
        </w:rPr>
      </w:pPr>
      <w:r w:rsidRPr="00926F69">
        <w:rPr>
          <w:i w:val="0"/>
        </w:rPr>
        <w:t>Literature searches</w:t>
      </w:r>
    </w:p>
    <w:p w:rsidR="00E16935" w:rsidRPr="00291332" w:rsidRDefault="002E4B76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 xml:space="preserve">Literature searches </w:t>
      </w:r>
      <w:r w:rsidR="00225D4A" w:rsidRPr="00291332">
        <w:rPr>
          <w:lang w:val="en-US"/>
        </w:rPr>
        <w:t xml:space="preserve">on lifestyle intervention </w:t>
      </w:r>
      <w:r w:rsidR="00A45B19" w:rsidRPr="00291332">
        <w:rPr>
          <w:lang w:val="en-US"/>
        </w:rPr>
        <w:t xml:space="preserve">identified </w:t>
      </w:r>
      <w:r w:rsidR="0069093A" w:rsidRPr="00291332">
        <w:rPr>
          <w:lang w:val="en-US"/>
        </w:rPr>
        <w:t>15</w:t>
      </w:r>
      <w:r w:rsidR="00A45B19" w:rsidRPr="00291332">
        <w:rPr>
          <w:lang w:val="en-US"/>
        </w:rPr>
        <w:t xml:space="preserve"> </w:t>
      </w:r>
      <w:r w:rsidR="00BB4D23">
        <w:rPr>
          <w:lang w:val="en-US"/>
        </w:rPr>
        <w:t>original</w:t>
      </w:r>
      <w:r w:rsidR="00A02FAE">
        <w:rPr>
          <w:lang w:val="en-US"/>
        </w:rPr>
        <w:t xml:space="preserve"> studies that</w:t>
      </w:r>
      <w:r w:rsidR="00567D1F">
        <w:rPr>
          <w:lang w:val="en-US"/>
        </w:rPr>
        <w:t xml:space="preserve"> </w:t>
      </w:r>
      <w:r w:rsidR="00A45B19" w:rsidRPr="00291332">
        <w:rPr>
          <w:lang w:val="en-US"/>
        </w:rPr>
        <w:t>met the inclusion criteria</w:t>
      </w:r>
      <w:r w:rsidR="00C819E4" w:rsidRPr="00291332">
        <w:rPr>
          <w:lang w:val="en-US"/>
        </w:rPr>
        <w:t xml:space="preserve"> (</w:t>
      </w:r>
      <w:r w:rsidR="003A2BF6">
        <w:rPr>
          <w:b/>
          <w:lang w:val="en-US"/>
        </w:rPr>
        <w:t>Table</w:t>
      </w:r>
      <w:r w:rsidR="00ED4199" w:rsidRPr="00291332">
        <w:rPr>
          <w:b/>
          <w:lang w:val="en-US"/>
        </w:rPr>
        <w:t xml:space="preserve"> and</w:t>
      </w:r>
      <w:r w:rsidR="00161B1A" w:rsidRPr="00291332">
        <w:rPr>
          <w:b/>
          <w:lang w:val="en-US"/>
        </w:rPr>
        <w:t xml:space="preserve"> </w:t>
      </w:r>
      <w:proofErr w:type="spellStart"/>
      <w:r w:rsidR="00161B1A" w:rsidRPr="00291332">
        <w:rPr>
          <w:b/>
          <w:lang w:val="en-US"/>
        </w:rPr>
        <w:t>eTable</w:t>
      </w:r>
      <w:proofErr w:type="spellEnd"/>
      <w:r w:rsidR="00C819E4" w:rsidRPr="00291332">
        <w:rPr>
          <w:lang w:val="en-US"/>
        </w:rPr>
        <w:t>)</w:t>
      </w:r>
      <w:r w:rsidR="00A45B19" w:rsidRPr="00291332">
        <w:rPr>
          <w:lang w:val="en-US"/>
        </w:rPr>
        <w:t xml:space="preserve">. </w:t>
      </w:r>
      <w:r w:rsidR="00BB4D23">
        <w:rPr>
          <w:lang w:val="en-US"/>
        </w:rPr>
        <w:t xml:space="preserve">In addition, one previous systematic review on lifestyle intervention and one previous systematic review on conservative and surgical treatment for obesity in GERD were </w:t>
      </w:r>
      <w:r w:rsidR="00BB4D23" w:rsidRPr="00F76EE5">
        <w:rPr>
          <w:lang w:val="en-US"/>
        </w:rPr>
        <w:t>identified.</w:t>
      </w:r>
      <w:r w:rsidR="00F76EE5" w:rsidRPr="00F76EE5">
        <w:rPr>
          <w:lang w:val="en-US"/>
        </w:rPr>
        <w:fldChar w:fldCharType="begin">
          <w:fldData xml:space="preserve">PEVuZE5vdGU+PENpdGU+PEF1dGhvcj5LYWx0ZW5iYWNoPC9BdXRob3I+PFllYXI+MjAwNjwvWWVh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</w:fldData>
        </w:fldChar>
      </w:r>
      <w:r w:rsidR="00F76EE5" w:rsidRPr="00F76EE5">
        <w:rPr>
          <w:lang w:val="en-US"/>
        </w:rPr>
        <w:instrText xml:space="preserve"> ADDIN EN.CITE </w:instrText>
      </w:r>
      <w:r w:rsidR="00F76EE5" w:rsidRPr="00F76EE5">
        <w:rPr>
          <w:lang w:val="en-US"/>
        </w:rPr>
        <w:fldChar w:fldCharType="begin">
          <w:fldData xml:space="preserve">PEVuZE5vdGU+PENpdGU+PEF1dGhvcj5LYWx0ZW5iYWNoPC9BdXRob3I+PFllYXI+MjAwNjwvWWVh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</w:fldData>
        </w:fldChar>
      </w:r>
      <w:r w:rsidR="00F76EE5" w:rsidRPr="00F76EE5">
        <w:rPr>
          <w:lang w:val="en-US"/>
        </w:rPr>
        <w:instrText xml:space="preserve"> ADDIN EN.CITE.DATA </w:instrText>
      </w:r>
      <w:r w:rsidR="00F76EE5" w:rsidRPr="00F76EE5">
        <w:rPr>
          <w:lang w:val="en-US"/>
        </w:rPr>
      </w:r>
      <w:r w:rsidR="00F76EE5" w:rsidRPr="00F76EE5">
        <w:rPr>
          <w:lang w:val="en-US"/>
        </w:rPr>
        <w:fldChar w:fldCharType="end"/>
      </w:r>
      <w:r w:rsidR="00F76EE5" w:rsidRPr="00F76EE5">
        <w:rPr>
          <w:lang w:val="en-US"/>
        </w:rPr>
      </w:r>
      <w:r w:rsidR="00F76EE5" w:rsidRPr="00F76EE5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2,33</w:t>
      </w:r>
      <w:r w:rsidR="00F76EE5" w:rsidRPr="00F76EE5">
        <w:rPr>
          <w:lang w:val="en-US"/>
        </w:rPr>
        <w:fldChar w:fldCharType="end"/>
      </w:r>
      <w:r w:rsidR="00BB4D23" w:rsidRPr="00F76EE5">
        <w:rPr>
          <w:lang w:val="en-US"/>
        </w:rPr>
        <w:t xml:space="preserve"> </w:t>
      </w:r>
      <w:r w:rsidR="003853BC" w:rsidRPr="00F76EE5">
        <w:rPr>
          <w:lang w:val="en-US"/>
        </w:rPr>
        <w:t>No</w:t>
      </w:r>
      <w:r w:rsidR="003853BC">
        <w:rPr>
          <w:lang w:val="en-US"/>
        </w:rPr>
        <w:t xml:space="preserve"> </w:t>
      </w:r>
      <w:r w:rsidR="004F4C66">
        <w:rPr>
          <w:lang w:val="en-US"/>
        </w:rPr>
        <w:t xml:space="preserve">relevant </w:t>
      </w:r>
      <w:r w:rsidR="00221CB6" w:rsidRPr="00291332">
        <w:rPr>
          <w:lang w:val="en-US"/>
        </w:rPr>
        <w:t xml:space="preserve">Cochrane </w:t>
      </w:r>
      <w:r w:rsidR="009919B1" w:rsidRPr="00291332">
        <w:rPr>
          <w:lang w:val="en-US"/>
        </w:rPr>
        <w:t xml:space="preserve">reviews </w:t>
      </w:r>
      <w:r w:rsidR="003853BC">
        <w:rPr>
          <w:lang w:val="en-US"/>
        </w:rPr>
        <w:t xml:space="preserve">were identified. </w:t>
      </w:r>
      <w:r w:rsidR="00900439">
        <w:rPr>
          <w:lang w:val="en-US"/>
        </w:rPr>
        <w:t>Three</w:t>
      </w:r>
      <w:r w:rsidR="00981896" w:rsidRPr="00291332">
        <w:rPr>
          <w:lang w:val="en-US"/>
        </w:rPr>
        <w:t xml:space="preserve"> management guidelines were </w:t>
      </w:r>
      <w:r w:rsidR="000C492A" w:rsidRPr="00291332">
        <w:rPr>
          <w:lang w:val="en-US"/>
        </w:rPr>
        <w:t>assessed</w:t>
      </w:r>
      <w:r w:rsidR="00981896" w:rsidRPr="00291332">
        <w:rPr>
          <w:lang w:val="en-US"/>
        </w:rPr>
        <w:t xml:space="preserve">: </w:t>
      </w:r>
      <w:r w:rsidR="0033312A">
        <w:rPr>
          <w:lang w:val="en-US"/>
        </w:rPr>
        <w:t xml:space="preserve">the </w:t>
      </w:r>
      <w:r w:rsidR="00981896" w:rsidRPr="00291332">
        <w:rPr>
          <w:lang w:val="en-US"/>
        </w:rPr>
        <w:t xml:space="preserve">Canadian Association of Gastroenterology </w:t>
      </w:r>
      <w:r w:rsidR="001376B3" w:rsidRPr="00291332">
        <w:rPr>
          <w:lang w:val="en-US"/>
        </w:rPr>
        <w:t xml:space="preserve">(CAG) </w:t>
      </w:r>
      <w:r w:rsidR="00981896" w:rsidRPr="00291332">
        <w:rPr>
          <w:lang w:val="en-US"/>
        </w:rPr>
        <w:t xml:space="preserve">consensus </w:t>
      </w:r>
      <w:r w:rsidR="000C492A" w:rsidRPr="00291332">
        <w:rPr>
          <w:lang w:val="en-US"/>
        </w:rPr>
        <w:t>(</w:t>
      </w:r>
      <w:r w:rsidR="00981896" w:rsidRPr="00291332">
        <w:rPr>
          <w:lang w:val="en-US"/>
        </w:rPr>
        <w:t>2005</w:t>
      </w:r>
      <w:r w:rsidR="000C492A" w:rsidRPr="00291332">
        <w:rPr>
          <w:lang w:val="en-US"/>
        </w:rPr>
        <w:t>)</w:t>
      </w:r>
      <w:r w:rsidR="00C83E64">
        <w:rPr>
          <w:lang w:val="en-US"/>
        </w:rPr>
        <w:t>;</w:t>
      </w:r>
      <w:r w:rsidR="00981896" w:rsidRPr="00291332">
        <w:rPr>
          <w:lang w:val="en-US"/>
        </w:rPr>
        <w:fldChar w:fldCharType="begin">
          <w:fldData xml:space="preserve">PEVuZE5vdGU+PENpdGU+PEF1dGhvcj5Bcm1zdHJvbmc8L0F1dGhvcj48WWVhcj4yMDA1PC9ZZWFy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</w:fldData>
        </w:fldChar>
      </w:r>
      <w:r w:rsidR="001B460F">
        <w:rPr>
          <w:lang w:val="en-US"/>
        </w:rPr>
        <w:instrText xml:space="preserve"> ADDIN EN.CITE </w:instrText>
      </w:r>
      <w:r w:rsidR="001B460F">
        <w:rPr>
          <w:lang w:val="en-US"/>
        </w:rPr>
        <w:fldChar w:fldCharType="begin">
          <w:fldData xml:space="preserve">PEVuZE5vdGU+PENpdGU+PEF1dGhvcj5Bcm1zdHJvbmc8L0F1dGhvcj48WWVhcj4yMDA1PC9ZZWFy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</w:fldData>
        </w:fldChar>
      </w:r>
      <w:r w:rsidR="001B460F">
        <w:rPr>
          <w:lang w:val="en-US"/>
        </w:rPr>
        <w:instrText xml:space="preserve"> ADDIN EN.CITE.DATA </w:instrText>
      </w:r>
      <w:r w:rsidR="001B460F">
        <w:rPr>
          <w:lang w:val="en-US"/>
        </w:rPr>
      </w:r>
      <w:r w:rsidR="001B460F">
        <w:rPr>
          <w:lang w:val="en-US"/>
        </w:rPr>
        <w:fldChar w:fldCharType="end"/>
      </w:r>
      <w:r w:rsidR="00981896" w:rsidRPr="00291332">
        <w:rPr>
          <w:lang w:val="en-US"/>
        </w:rPr>
      </w:r>
      <w:r w:rsidR="00981896" w:rsidRPr="00291332">
        <w:rPr>
          <w:lang w:val="en-US"/>
        </w:rPr>
        <w:fldChar w:fldCharType="separate"/>
      </w:r>
      <w:r w:rsidR="001B460F" w:rsidRPr="001B460F">
        <w:rPr>
          <w:noProof/>
          <w:vertAlign w:val="superscript"/>
          <w:lang w:val="en-US"/>
        </w:rPr>
        <w:t>24</w:t>
      </w:r>
      <w:r w:rsidR="00981896" w:rsidRPr="00291332">
        <w:rPr>
          <w:lang w:val="en-US"/>
        </w:rPr>
        <w:fldChar w:fldCharType="end"/>
      </w:r>
      <w:r w:rsidR="00981896" w:rsidRPr="00291332">
        <w:rPr>
          <w:lang w:val="en-US"/>
        </w:rPr>
        <w:t xml:space="preserve"> </w:t>
      </w:r>
      <w:r w:rsidR="0033312A">
        <w:rPr>
          <w:lang w:val="en-US"/>
        </w:rPr>
        <w:t xml:space="preserve">the </w:t>
      </w:r>
      <w:r w:rsidR="00981896" w:rsidRPr="00291332">
        <w:rPr>
          <w:lang w:val="en-US"/>
        </w:rPr>
        <w:t xml:space="preserve">American Gastroenterological Association </w:t>
      </w:r>
      <w:r w:rsidR="001376B3" w:rsidRPr="00291332">
        <w:rPr>
          <w:lang w:val="en-US"/>
        </w:rPr>
        <w:t xml:space="preserve">(AGA) </w:t>
      </w:r>
      <w:r w:rsidR="00981896" w:rsidRPr="00291332">
        <w:rPr>
          <w:lang w:val="en-US"/>
        </w:rPr>
        <w:t xml:space="preserve">medical position statement </w:t>
      </w:r>
      <w:r w:rsidR="00FD48DC" w:rsidRPr="00291332">
        <w:rPr>
          <w:lang w:val="en-US"/>
        </w:rPr>
        <w:t xml:space="preserve">and technical review </w:t>
      </w:r>
      <w:r w:rsidR="000C492A" w:rsidRPr="00291332">
        <w:rPr>
          <w:lang w:val="en-US"/>
        </w:rPr>
        <w:t>(</w:t>
      </w:r>
      <w:r w:rsidR="00981896" w:rsidRPr="00291332">
        <w:rPr>
          <w:lang w:val="en-US"/>
        </w:rPr>
        <w:t>2008</w:t>
      </w:r>
      <w:r w:rsidR="000C492A" w:rsidRPr="00291332">
        <w:rPr>
          <w:lang w:val="en-US"/>
        </w:rPr>
        <w:t>)</w:t>
      </w:r>
      <w:r w:rsidR="00C83E64">
        <w:rPr>
          <w:lang w:val="en-US"/>
        </w:rPr>
        <w:t>;</w:t>
      </w:r>
      <w:r w:rsidR="00981896" w:rsidRPr="00291332">
        <w:rPr>
          <w:lang w:val="en-US"/>
        </w:rPr>
        <w:fldChar w:fldCharType="begin">
          <w:fldData xml:space="preserve">PEVuZE5vdGU+PENpdGU+PEF1dGhvcj5LYWhyaWxhczwvQXV0aG9yPjxZZWFyPjIwMDg8L1llYXI+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LYWhyaWxhczwvQXV0aG9yPjxZZWFyPjIwMDg8L1llYXI+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981896" w:rsidRPr="00291332">
        <w:rPr>
          <w:lang w:val="en-US"/>
        </w:rPr>
      </w:r>
      <w:r w:rsidR="00981896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4,35</w:t>
      </w:r>
      <w:r w:rsidR="00981896" w:rsidRPr="00291332">
        <w:rPr>
          <w:lang w:val="en-US"/>
        </w:rPr>
        <w:fldChar w:fldCharType="end"/>
      </w:r>
      <w:r w:rsidR="00C83E64">
        <w:rPr>
          <w:lang w:val="en-US"/>
        </w:rPr>
        <w:t xml:space="preserve"> and </w:t>
      </w:r>
      <w:r w:rsidR="004F4C66">
        <w:rPr>
          <w:lang w:val="en-US"/>
        </w:rPr>
        <w:t xml:space="preserve">the </w:t>
      </w:r>
      <w:r w:rsidR="004F4C66" w:rsidRPr="00291332">
        <w:rPr>
          <w:lang w:val="en-US"/>
        </w:rPr>
        <w:t xml:space="preserve">American College of Gastroenterology (ACG) </w:t>
      </w:r>
      <w:r w:rsidR="00C83E64">
        <w:rPr>
          <w:lang w:val="en-US"/>
        </w:rPr>
        <w:t>guideline (2013).</w:t>
      </w:r>
      <w:r w:rsidR="00ED073F">
        <w:rPr>
          <w:lang w:val="en-US"/>
        </w:rPr>
        <w:fldChar w:fldCharType="begin"/>
      </w:r>
      <w:r w:rsidR="00F76EE5">
        <w:rPr>
          <w:lang w:val="en-US"/>
        </w:rPr>
        <w:instrText xml:space="preserve"> ADDIN EN.CITE &lt;EndNote&gt;&lt;Cite&gt;&lt;Author&gt;Katz&lt;/Author&gt;&lt;Year&gt;2013&lt;/Year&gt;&lt;RecNum&gt;1997&lt;/RecNum&gt;&lt;DisplayText&gt;&lt;style face="superscript"&gt;36&lt;/style&gt;&lt;/DisplayText&gt;&lt;record&gt;&lt;rec-number&gt;1997&lt;/rec-number&gt;&lt;foreign-keys&gt;&lt;key app="EN" db-id="dfe0z9rz2st29ne99wup5pf2xrv50p2sf9r5" timestamp="0"&gt;1997&lt;/key&gt;&lt;/foreign-keys&gt;&lt;ref-type name="Journal Article"&gt;17&lt;/ref-type&gt;&lt;contributors&gt;&lt;authors&gt;&lt;author&gt;Katz, P. O.&lt;/author&gt;&lt;author&gt;Gerson, L. B.&lt;/author&gt;&lt;author&gt;Vela, M. F.&lt;/author&gt;&lt;/authors&gt;&lt;/contributors&gt;&lt;auth-address&gt;Division of Gastroenterology, Einstein Medical Center, Philadelphia, Pennsylvania, USA.&lt;/auth-address&gt;&lt;titles&gt;&lt;title&gt;Guidelines for the diagnosis and management of gastroesophageal reflux disease&lt;/title&gt;&lt;secondary-title&gt;Am J Gastroenterol&lt;/secondary-title&gt;&lt;alt-title&gt;The American journal of gastroenterology&lt;/alt-title&gt;&lt;/titles&gt;&lt;periodical&gt;&lt;full-title&gt;American Journal of Gastroenterology&lt;/full-title&gt;&lt;abbr-1&gt;Am. J. Gastroenterol.&lt;/abbr-1&gt;&lt;abbr-2&gt;Am J Gastroenterol&lt;/abbr-2&gt;&lt;/periodical&gt;&lt;pages&gt;308-28; quiz 329&lt;/pages&gt;&lt;volume&gt;108&lt;/volume&gt;&lt;number&gt;3&lt;/number&gt;&lt;keywords&gt;&lt;keyword&gt;Gastroesophageal Reflux/*diagnosis/*therapy&lt;/keyword&gt;&lt;keyword&gt;Histamine Antagonists/*therapeutic use&lt;/keyword&gt;&lt;keyword&gt;Humans&lt;/keyword&gt;&lt;keyword&gt;Manometry&lt;/keyword&gt;&lt;keyword&gt;Practice Guidelines as Topic&lt;/keyword&gt;&lt;keyword&gt;Proton Pump Inhibitors/*therapeutic use&lt;/keyword&gt;&lt;/keywords&gt;&lt;dates&gt;&lt;year&gt;2013&lt;/year&gt;&lt;pub-dates&gt;&lt;date&gt;Mar&lt;/date&gt;&lt;/pub-dates&gt;&lt;/dates&gt;&lt;isbn&gt;1572-0241 (Electronic)&amp;#xD;0002-9270 (Linking)&lt;/isbn&gt;&lt;accession-num&gt;23419381&lt;/accession-num&gt;&lt;label&gt;gerd&amp;#xD;diagnosis AND treatment&amp;#xD;guideline&lt;/label&gt;&lt;urls&gt;&lt;related-urls&gt;&lt;url&gt;http://www.ncbi.nlm.nih.gov/pubmed/23419381&lt;/url&gt;&lt;url&gt;http://www.nature.com/ajg/journal/v108/n3/pdf/ajg2012444a.pdf&lt;/url&gt;&lt;/related-urls&gt;&lt;/urls&gt;&lt;electronic-resource-num&gt;10.1038/ajg.2012.444&lt;/electronic-resource-num&gt;&lt;/record&gt;&lt;/Cite&gt;&lt;/EndNote&gt;</w:instrText>
      </w:r>
      <w:r w:rsidR="00ED073F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6</w:t>
      </w:r>
      <w:r w:rsidR="00ED073F">
        <w:rPr>
          <w:lang w:val="en-US"/>
        </w:rPr>
        <w:fldChar w:fldCharType="end"/>
      </w:r>
      <w:r w:rsidR="00C83E64">
        <w:rPr>
          <w:lang w:val="en-US"/>
        </w:rPr>
        <w:t xml:space="preserve"> </w:t>
      </w:r>
    </w:p>
    <w:p w:rsidR="00981896" w:rsidRPr="00291332" w:rsidRDefault="00981896" w:rsidP="003332A1">
      <w:pPr>
        <w:spacing w:line="480" w:lineRule="auto"/>
        <w:rPr>
          <w:lang w:val="en-US"/>
        </w:rPr>
      </w:pPr>
    </w:p>
    <w:p w:rsidR="00C9666A" w:rsidRPr="00926F69" w:rsidRDefault="00C9666A" w:rsidP="00836758">
      <w:pPr>
        <w:pStyle w:val="Heading3"/>
        <w:rPr>
          <w:i w:val="0"/>
        </w:rPr>
      </w:pPr>
      <w:r w:rsidRPr="00926F69">
        <w:rPr>
          <w:i w:val="0"/>
        </w:rPr>
        <w:t>Lifestyle intervention</w:t>
      </w:r>
      <w:r w:rsidR="00836758" w:rsidRPr="00926F69">
        <w:rPr>
          <w:i w:val="0"/>
        </w:rPr>
        <w:t>s</w:t>
      </w:r>
    </w:p>
    <w:p w:rsidR="00C9666A" w:rsidRPr="00291332" w:rsidDel="001C4BB0" w:rsidRDefault="00C9666A" w:rsidP="003332A1">
      <w:pPr>
        <w:spacing w:line="480" w:lineRule="auto"/>
        <w:rPr>
          <w:rFonts w:cs="Times New Roman"/>
          <w:lang w:val="en-US"/>
        </w:rPr>
      </w:pPr>
      <w:r w:rsidRPr="00291332" w:rsidDel="001C4BB0">
        <w:rPr>
          <w:rFonts w:cs="Times New Roman"/>
          <w:lang w:val="en-US"/>
        </w:rPr>
        <w:t>Lifestyle intervention</w:t>
      </w:r>
      <w:r w:rsidR="00E57733" w:rsidRPr="00291332" w:rsidDel="001C4BB0">
        <w:rPr>
          <w:rFonts w:cs="Times New Roman"/>
          <w:lang w:val="en-US"/>
        </w:rPr>
        <w:t>s</w:t>
      </w:r>
      <w:r w:rsidRPr="00291332" w:rsidDel="001C4BB0">
        <w:rPr>
          <w:rFonts w:cs="Times New Roman"/>
          <w:lang w:val="en-US"/>
        </w:rPr>
        <w:t xml:space="preserve"> in GERD ha</w:t>
      </w:r>
      <w:r w:rsidR="00E57733" w:rsidRPr="00291332" w:rsidDel="001C4BB0">
        <w:rPr>
          <w:rFonts w:cs="Times New Roman"/>
          <w:lang w:val="en-US"/>
        </w:rPr>
        <w:t>ve</w:t>
      </w:r>
      <w:r w:rsidRPr="00291332" w:rsidDel="001C4BB0">
        <w:rPr>
          <w:rFonts w:cs="Times New Roman"/>
          <w:lang w:val="en-US"/>
        </w:rPr>
        <w:t xml:space="preserve"> traditionally included avoidance of foods that may precipitate reflux episodes </w:t>
      </w:r>
      <w:r w:rsidR="003C0C40" w:rsidRPr="00291332">
        <w:rPr>
          <w:rFonts w:cs="Times New Roman"/>
          <w:lang w:val="en-US"/>
        </w:rPr>
        <w:t xml:space="preserve">and heartburn </w:t>
      </w:r>
      <w:r w:rsidRPr="00291332" w:rsidDel="001C4BB0">
        <w:rPr>
          <w:rFonts w:cs="Times New Roman"/>
          <w:lang w:val="en-US"/>
        </w:rPr>
        <w:t>(</w:t>
      </w:r>
      <w:r w:rsidR="00E05C3D" w:rsidRPr="00291332">
        <w:rPr>
          <w:rFonts w:cs="Times New Roman"/>
          <w:lang w:val="en-US"/>
        </w:rPr>
        <w:t>e.g.</w:t>
      </w:r>
      <w:r w:rsidR="0062554D">
        <w:rPr>
          <w:rFonts w:cs="Times New Roman"/>
          <w:lang w:val="en-US"/>
        </w:rPr>
        <w:t>,</w:t>
      </w:r>
      <w:r w:rsidR="00E05C3D" w:rsidRPr="00291332">
        <w:rPr>
          <w:rFonts w:cs="Times New Roman"/>
          <w:lang w:val="en-US"/>
        </w:rPr>
        <w:t xml:space="preserve"> </w:t>
      </w:r>
      <w:r w:rsidRPr="00291332" w:rsidDel="001C4BB0">
        <w:rPr>
          <w:rFonts w:cs="Times New Roman"/>
          <w:lang w:val="en-US"/>
        </w:rPr>
        <w:t>coffee, alcohol, chocolate</w:t>
      </w:r>
      <w:r w:rsidR="00E05C3D" w:rsidRPr="00291332">
        <w:rPr>
          <w:rFonts w:cs="Times New Roman"/>
          <w:lang w:val="en-US"/>
        </w:rPr>
        <w:t>,</w:t>
      </w:r>
      <w:r w:rsidRPr="00291332">
        <w:rPr>
          <w:rFonts w:cs="Times New Roman"/>
          <w:lang w:val="en-US"/>
        </w:rPr>
        <w:t xml:space="preserve"> peppermint</w:t>
      </w:r>
      <w:r w:rsidR="003C0C40" w:rsidRPr="00291332">
        <w:rPr>
          <w:rFonts w:cs="Times New Roman"/>
          <w:lang w:val="en-US"/>
        </w:rPr>
        <w:t xml:space="preserve">, </w:t>
      </w:r>
      <w:r w:rsidRPr="00291332" w:rsidDel="001C4BB0">
        <w:rPr>
          <w:rFonts w:cs="Times New Roman"/>
          <w:lang w:val="en-US"/>
        </w:rPr>
        <w:t>citrus, carbonated drinks and spicy foods) and behavioral changes</w:t>
      </w:r>
      <w:r w:rsidR="00E05C3D" w:rsidRPr="00291332">
        <w:rPr>
          <w:rFonts w:cs="Times New Roman"/>
          <w:lang w:val="en-US"/>
        </w:rPr>
        <w:t xml:space="preserve"> with</w:t>
      </w:r>
      <w:r w:rsidRPr="00291332" w:rsidDel="001C4BB0">
        <w:rPr>
          <w:rFonts w:cs="Times New Roman"/>
          <w:lang w:val="en-US"/>
        </w:rPr>
        <w:t xml:space="preserve"> weight loss, smoking cessation, </w:t>
      </w:r>
      <w:proofErr w:type="gramStart"/>
      <w:r w:rsidRPr="00291332" w:rsidDel="001C4BB0">
        <w:rPr>
          <w:rFonts w:cs="Times New Roman"/>
          <w:lang w:val="en-US"/>
        </w:rPr>
        <w:t>head</w:t>
      </w:r>
      <w:proofErr w:type="gramEnd"/>
      <w:r w:rsidRPr="00291332" w:rsidDel="001C4BB0">
        <w:rPr>
          <w:rFonts w:cs="Times New Roman"/>
          <w:lang w:val="en-US"/>
        </w:rPr>
        <w:t xml:space="preserve"> of </w:t>
      </w:r>
      <w:r w:rsidR="00903169">
        <w:rPr>
          <w:rFonts w:cs="Times New Roman"/>
          <w:lang w:val="en-US"/>
        </w:rPr>
        <w:t xml:space="preserve">the </w:t>
      </w:r>
      <w:r w:rsidRPr="00291332" w:rsidDel="001C4BB0">
        <w:rPr>
          <w:rFonts w:cs="Times New Roman"/>
          <w:lang w:val="en-US"/>
        </w:rPr>
        <w:t xml:space="preserve">bed </w:t>
      </w:r>
      <w:r w:rsidR="00B40230" w:rsidRPr="00291332" w:rsidDel="001C4BB0">
        <w:rPr>
          <w:rFonts w:cs="Times New Roman"/>
          <w:lang w:val="en-US"/>
        </w:rPr>
        <w:t>elevation, avoiding large meals</w:t>
      </w:r>
      <w:r w:rsidRPr="00291332" w:rsidDel="001C4BB0">
        <w:rPr>
          <w:rFonts w:cs="Times New Roman"/>
          <w:lang w:val="en-US"/>
        </w:rPr>
        <w:t xml:space="preserve"> and avoiding recumbence after meals</w:t>
      </w:r>
      <w:r w:rsidRPr="00291332">
        <w:rPr>
          <w:rFonts w:cs="Times New Roman"/>
          <w:lang w:val="en-US"/>
        </w:rPr>
        <w:t xml:space="preserve"> or meals before bedtime</w:t>
      </w:r>
      <w:r w:rsidRPr="00291332" w:rsidDel="001C4BB0">
        <w:rPr>
          <w:rFonts w:cs="Times New Roman"/>
          <w:lang w:val="en-US"/>
        </w:rPr>
        <w:t>.</w:t>
      </w:r>
      <w:r w:rsidRPr="00291332" w:rsidDel="001C4BB0">
        <w:rPr>
          <w:rFonts w:cs="Times New Roman"/>
          <w:lang w:val="en-US"/>
        </w:rPr>
        <w:fldChar w:fldCharType="begin">
          <w:fldData xml:space="preserve">PEVuZE5vdGU+PENpdGU+PEF1dGhvcj5LYWhyaWxhczwvQXV0aG9yPjxZZWFyPjIwMDg8L1llYXI+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LYWhyaWxhczwvQXV0aG9yPjxZZWFyPjIwMDg8L1llYXI+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Pr="00291332" w:rsidDel="001C4BB0">
        <w:rPr>
          <w:rFonts w:cs="Times New Roman"/>
          <w:lang w:val="en-US"/>
        </w:rPr>
      </w:r>
      <w:r w:rsidRPr="00291332" w:rsidDel="001C4BB0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34,35</w:t>
      </w:r>
      <w:r w:rsidRPr="00291332" w:rsidDel="001C4BB0">
        <w:rPr>
          <w:rFonts w:cs="Times New Roman"/>
          <w:lang w:val="en-US"/>
        </w:rPr>
        <w:fldChar w:fldCharType="end"/>
      </w:r>
      <w:r w:rsidRPr="00291332" w:rsidDel="001C4BB0">
        <w:rPr>
          <w:rFonts w:cs="Times New Roman"/>
          <w:lang w:val="en-US"/>
        </w:rPr>
        <w:t xml:space="preserve"> </w:t>
      </w:r>
      <w:proofErr w:type="gramStart"/>
      <w:r w:rsidR="00F65551">
        <w:rPr>
          <w:rFonts w:cs="Times New Roman"/>
          <w:lang w:val="en-US"/>
        </w:rPr>
        <w:t>The</w:t>
      </w:r>
      <w:proofErr w:type="gramEnd"/>
      <w:r w:rsidR="00F65551">
        <w:rPr>
          <w:rFonts w:cs="Times New Roman"/>
          <w:lang w:val="en-US"/>
        </w:rPr>
        <w:t xml:space="preserve"> </w:t>
      </w:r>
      <w:r w:rsidR="00D441FA">
        <w:rPr>
          <w:rFonts w:cs="Times New Roman"/>
          <w:lang w:val="en-US"/>
        </w:rPr>
        <w:t>previous</w:t>
      </w:r>
      <w:r w:rsidR="00F65551">
        <w:rPr>
          <w:rFonts w:cs="Times New Roman"/>
          <w:lang w:val="en-US"/>
        </w:rPr>
        <w:t xml:space="preserve"> systematic review on lifestyle intervention in GERD concluded that only weight loss and head of the bed elevation were effective for GERD</w:t>
      </w:r>
      <w:r w:rsidR="00FE6CC6">
        <w:rPr>
          <w:rFonts w:cs="Times New Roman"/>
          <w:lang w:val="en-US"/>
        </w:rPr>
        <w:t xml:space="preserve">, while the systematic review </w:t>
      </w:r>
      <w:r w:rsidR="00BB4D23">
        <w:rPr>
          <w:rFonts w:cs="Times New Roman"/>
          <w:lang w:val="en-US"/>
        </w:rPr>
        <w:t xml:space="preserve">on conservative and </w:t>
      </w:r>
      <w:r w:rsidR="00BB4D23">
        <w:rPr>
          <w:rFonts w:cs="Times New Roman"/>
          <w:lang w:val="en-US"/>
        </w:rPr>
        <w:lastRenderedPageBreak/>
        <w:t>surgical treatment for obesity concluded that dietary and lifestyle intervention may improve GERD in obese patients</w:t>
      </w:r>
      <w:r w:rsidR="00F65551">
        <w:rPr>
          <w:rFonts w:cs="Times New Roman"/>
          <w:lang w:val="en-US"/>
        </w:rPr>
        <w:t>.</w:t>
      </w:r>
      <w:r w:rsidR="00F34197" w:rsidRPr="00291332" w:rsidDel="001C4BB0">
        <w:rPr>
          <w:rFonts w:cs="Times New Roman"/>
          <w:lang w:val="en-US"/>
        </w:rPr>
        <w:fldChar w:fldCharType="begin">
          <w:fldData xml:space="preserve">PEVuZE5vdGU+PENpdGU+PEF1dGhvcj5LYWx0ZW5iYWNoPC9BdXRob3I+PFllYXI+MjAwNjwvWWVh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LYWx0ZW5iYWNoPC9BdXRob3I+PFllYXI+MjAwNjwvWWVh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F34197" w:rsidRPr="00291332" w:rsidDel="001C4BB0">
        <w:rPr>
          <w:rFonts w:cs="Times New Roman"/>
          <w:lang w:val="en-US"/>
        </w:rPr>
      </w:r>
      <w:r w:rsidR="00F34197" w:rsidRPr="00291332" w:rsidDel="001C4BB0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32,33</w:t>
      </w:r>
      <w:r w:rsidR="00F34197" w:rsidRPr="00291332" w:rsidDel="001C4BB0">
        <w:rPr>
          <w:rFonts w:cs="Times New Roman"/>
          <w:lang w:val="en-US"/>
        </w:rPr>
        <w:fldChar w:fldCharType="end"/>
      </w:r>
      <w:r w:rsidR="00F34197" w:rsidRPr="00291332" w:rsidDel="001C4BB0">
        <w:rPr>
          <w:rFonts w:cs="Times New Roman"/>
          <w:lang w:val="en-US"/>
        </w:rPr>
        <w:t xml:space="preserve"> However, </w:t>
      </w:r>
      <w:r w:rsidR="00124658" w:rsidRPr="00291332" w:rsidDel="001C4BB0">
        <w:rPr>
          <w:rFonts w:cs="Times New Roman"/>
          <w:lang w:val="en-US"/>
        </w:rPr>
        <w:t xml:space="preserve">new </w:t>
      </w:r>
      <w:r w:rsidR="0062554D">
        <w:rPr>
          <w:rFonts w:cs="Times New Roman"/>
          <w:lang w:val="en-US"/>
        </w:rPr>
        <w:t xml:space="preserve">supportive </w:t>
      </w:r>
      <w:r w:rsidR="004636A2" w:rsidRPr="00291332" w:rsidDel="001C4BB0">
        <w:rPr>
          <w:rFonts w:cs="Times New Roman"/>
          <w:lang w:val="en-US"/>
        </w:rPr>
        <w:t>evidence ha</w:t>
      </w:r>
      <w:r w:rsidR="00F34197" w:rsidRPr="00291332" w:rsidDel="001C4BB0">
        <w:rPr>
          <w:rFonts w:cs="Times New Roman"/>
          <w:lang w:val="en-US"/>
        </w:rPr>
        <w:t>s</w:t>
      </w:r>
      <w:r w:rsidR="004636A2" w:rsidRPr="00291332" w:rsidDel="001C4BB0">
        <w:rPr>
          <w:rFonts w:cs="Times New Roman"/>
          <w:lang w:val="en-US"/>
        </w:rPr>
        <w:t xml:space="preserve"> emerged</w:t>
      </w:r>
      <w:r w:rsidR="00FD48DC" w:rsidRPr="00291332" w:rsidDel="001C4BB0">
        <w:rPr>
          <w:rFonts w:cs="Times New Roman"/>
          <w:lang w:val="en-US"/>
        </w:rPr>
        <w:t>.</w:t>
      </w:r>
    </w:p>
    <w:p w:rsidR="004C2EA3" w:rsidRPr="00291332" w:rsidRDefault="004C2EA3" w:rsidP="003332A1">
      <w:pPr>
        <w:spacing w:line="480" w:lineRule="auto"/>
        <w:rPr>
          <w:rFonts w:cs="Times New Roman"/>
          <w:lang w:val="en-US"/>
        </w:rPr>
      </w:pPr>
    </w:p>
    <w:p w:rsidR="00C9666A" w:rsidRPr="00291332" w:rsidRDefault="00C9666A" w:rsidP="003332A1">
      <w:pPr>
        <w:pStyle w:val="Heading3"/>
      </w:pPr>
      <w:r w:rsidRPr="00291332">
        <w:t>Weight loss</w:t>
      </w:r>
    </w:p>
    <w:p w:rsidR="00CD2F7E" w:rsidRPr="00291332" w:rsidRDefault="009A489A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T</w:t>
      </w:r>
      <w:r w:rsidR="008F5D88" w:rsidRPr="00291332">
        <w:rPr>
          <w:lang w:val="en-US"/>
        </w:rPr>
        <w:t>hree</w:t>
      </w:r>
      <w:r w:rsidR="00C71C7C" w:rsidRPr="00291332">
        <w:rPr>
          <w:lang w:val="en-US"/>
        </w:rPr>
        <w:t xml:space="preserve"> </w:t>
      </w:r>
      <w:r w:rsidR="00E57733" w:rsidRPr="00291332">
        <w:rPr>
          <w:lang w:val="en-US"/>
        </w:rPr>
        <w:t>RCTs</w:t>
      </w:r>
      <w:r w:rsidR="008F5D88" w:rsidRPr="00291332">
        <w:rPr>
          <w:lang w:val="en-US"/>
        </w:rPr>
        <w:t xml:space="preserve"> </w:t>
      </w:r>
      <w:r w:rsidR="0062554D">
        <w:rPr>
          <w:lang w:val="en-US"/>
        </w:rPr>
        <w:t>in</w:t>
      </w:r>
      <w:r w:rsidR="0062554D" w:rsidRPr="00291332">
        <w:rPr>
          <w:lang w:val="en-US"/>
        </w:rPr>
        <w:t xml:space="preserve"> </w:t>
      </w:r>
      <w:r w:rsidR="00E57733" w:rsidRPr="00291332">
        <w:rPr>
          <w:lang w:val="en-US"/>
        </w:rPr>
        <w:t xml:space="preserve">severely obese </w:t>
      </w:r>
      <w:r w:rsidR="000C492A" w:rsidRPr="00291332">
        <w:rPr>
          <w:lang w:val="en-US"/>
        </w:rPr>
        <w:t xml:space="preserve">individuals </w:t>
      </w:r>
      <w:r w:rsidR="00075A75" w:rsidRPr="00291332">
        <w:rPr>
          <w:lang w:val="en-US"/>
        </w:rPr>
        <w:t xml:space="preserve">compared </w:t>
      </w:r>
      <w:r w:rsidR="008F5D88" w:rsidRPr="00291332">
        <w:rPr>
          <w:lang w:val="en-US"/>
        </w:rPr>
        <w:t xml:space="preserve">weight loss </w:t>
      </w:r>
      <w:r w:rsidR="000C492A" w:rsidRPr="00291332">
        <w:rPr>
          <w:lang w:val="en-US"/>
        </w:rPr>
        <w:t xml:space="preserve">by </w:t>
      </w:r>
      <w:r w:rsidR="003C0C40" w:rsidRPr="00291332">
        <w:rPr>
          <w:lang w:val="en-US"/>
        </w:rPr>
        <w:t>g</w:t>
      </w:r>
      <w:r w:rsidRPr="00291332">
        <w:rPr>
          <w:lang w:val="en-US"/>
        </w:rPr>
        <w:t>astric balloon distension</w:t>
      </w:r>
      <w:r w:rsidR="00257DC8" w:rsidRPr="00291332">
        <w:rPr>
          <w:lang w:val="en-US"/>
        </w:rPr>
        <w:t xml:space="preserve"> </w:t>
      </w:r>
      <w:r w:rsidR="00075A75" w:rsidRPr="00291332">
        <w:rPr>
          <w:lang w:val="en-US"/>
        </w:rPr>
        <w:t xml:space="preserve">with </w:t>
      </w:r>
      <w:r w:rsidR="008F5D88" w:rsidRPr="00291332">
        <w:rPr>
          <w:lang w:val="en-US"/>
        </w:rPr>
        <w:t xml:space="preserve">sham treatment </w:t>
      </w:r>
      <w:r w:rsidR="0062554D">
        <w:rPr>
          <w:lang w:val="en-US"/>
        </w:rPr>
        <w:t>combined</w:t>
      </w:r>
      <w:r w:rsidR="0062554D" w:rsidRPr="00291332">
        <w:rPr>
          <w:lang w:val="en-US"/>
        </w:rPr>
        <w:t xml:space="preserve"> </w:t>
      </w:r>
      <w:r w:rsidR="00E57733" w:rsidRPr="00291332">
        <w:rPr>
          <w:lang w:val="en-US"/>
        </w:rPr>
        <w:t>with</w:t>
      </w:r>
      <w:r w:rsidR="00257DC8" w:rsidRPr="00291332">
        <w:rPr>
          <w:lang w:val="en-US"/>
        </w:rPr>
        <w:t xml:space="preserve"> </w:t>
      </w:r>
      <w:r w:rsidR="00483E09" w:rsidRPr="00291332">
        <w:rPr>
          <w:lang w:val="en-US"/>
        </w:rPr>
        <w:t>dietary guidance, physical exercise and behavioral therapy</w:t>
      </w:r>
      <w:r w:rsidR="00E57733" w:rsidRPr="00291332">
        <w:rPr>
          <w:lang w:val="en-US"/>
        </w:rPr>
        <w:t xml:space="preserve">, and </w:t>
      </w:r>
      <w:r w:rsidR="00E62832">
        <w:rPr>
          <w:lang w:val="en-US"/>
        </w:rPr>
        <w:t>showed</w:t>
      </w:r>
      <w:r w:rsidR="00B40230" w:rsidRPr="00291332">
        <w:rPr>
          <w:lang w:val="en-US"/>
        </w:rPr>
        <w:t xml:space="preserve"> </w:t>
      </w:r>
      <w:r w:rsidR="00E57733" w:rsidRPr="00291332">
        <w:rPr>
          <w:lang w:val="en-US"/>
        </w:rPr>
        <w:t xml:space="preserve">reduced </w:t>
      </w:r>
      <w:r w:rsidR="00B40230" w:rsidRPr="00291332">
        <w:rPr>
          <w:lang w:val="en-US"/>
        </w:rPr>
        <w:t>esophageal acid exposure with weight loss</w:t>
      </w:r>
      <w:r w:rsidR="00C71C7C" w:rsidRPr="00291332">
        <w:rPr>
          <w:lang w:val="en-US"/>
        </w:rPr>
        <w:t>.</w:t>
      </w:r>
      <w:r w:rsidR="00C71C7C" w:rsidRPr="00291332">
        <w:rPr>
          <w:lang w:val="en-US"/>
        </w:rPr>
        <w:fldChar w:fldCharType="begin">
          <w:fldData xml:space="preserve">PEVuZE5vdGU+PENpdGU+PEF1dGhvcj5NYXRodXMtVmxpZWdlbjwvQXV0aG9yPjxZZWFyPjE5OTY8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NYXRodXMtVmxpZWdlbjwvQXV0aG9yPjxZZWFyPjE5OTY8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C71C7C" w:rsidRPr="00291332">
        <w:rPr>
          <w:lang w:val="en-US"/>
        </w:rPr>
      </w:r>
      <w:r w:rsidR="00C71C7C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7-39</w:t>
      </w:r>
      <w:r w:rsidR="00C71C7C" w:rsidRPr="00291332">
        <w:rPr>
          <w:lang w:val="en-US"/>
        </w:rPr>
        <w:fldChar w:fldCharType="end"/>
      </w:r>
      <w:r w:rsidR="00C71C7C" w:rsidRPr="00291332">
        <w:rPr>
          <w:lang w:val="en-US"/>
        </w:rPr>
        <w:t xml:space="preserve"> </w:t>
      </w:r>
      <w:proofErr w:type="gramStart"/>
      <w:r w:rsidR="00931B00" w:rsidRPr="00291332">
        <w:rPr>
          <w:lang w:val="en-US"/>
        </w:rPr>
        <w:t>In</w:t>
      </w:r>
      <w:proofErr w:type="gramEnd"/>
      <w:r w:rsidR="00931B00" w:rsidRPr="00291332">
        <w:rPr>
          <w:lang w:val="en-US"/>
        </w:rPr>
        <w:t xml:space="preserve"> </w:t>
      </w:r>
      <w:r w:rsidR="008D2FB3" w:rsidRPr="00291332">
        <w:rPr>
          <w:lang w:val="en-US"/>
        </w:rPr>
        <w:t>the first</w:t>
      </w:r>
      <w:r w:rsidR="00931B00" w:rsidRPr="00291332">
        <w:rPr>
          <w:lang w:val="en-US"/>
        </w:rPr>
        <w:t xml:space="preserve"> </w:t>
      </w:r>
      <w:r w:rsidR="00E57733" w:rsidRPr="00291332">
        <w:rPr>
          <w:lang w:val="en-US"/>
        </w:rPr>
        <w:t>RCT</w:t>
      </w:r>
      <w:r w:rsidR="000C492A" w:rsidRPr="00291332">
        <w:rPr>
          <w:lang w:val="en-US"/>
        </w:rPr>
        <w:t>,</w:t>
      </w:r>
      <w:r w:rsidR="00075A75" w:rsidRPr="00291332">
        <w:rPr>
          <w:lang w:val="en-US"/>
        </w:rPr>
        <w:t xml:space="preserve"> </w:t>
      </w:r>
      <w:r w:rsidR="000C492A" w:rsidRPr="00291332">
        <w:rPr>
          <w:lang w:val="en-US"/>
        </w:rPr>
        <w:t xml:space="preserve">including </w:t>
      </w:r>
      <w:r w:rsidR="00075A75" w:rsidRPr="00291332">
        <w:rPr>
          <w:lang w:val="en-US"/>
        </w:rPr>
        <w:t>17 patients</w:t>
      </w:r>
      <w:r w:rsidR="00B64957" w:rsidRPr="00291332">
        <w:rPr>
          <w:lang w:val="en-US"/>
        </w:rPr>
        <w:t>,</w:t>
      </w:r>
      <w:r w:rsidR="00931B00" w:rsidRPr="00291332">
        <w:rPr>
          <w:lang w:val="en-US"/>
        </w:rPr>
        <w:t xml:space="preserve"> </w:t>
      </w:r>
      <w:r w:rsidR="00EB444F" w:rsidRPr="00291332">
        <w:rPr>
          <w:lang w:val="en-US"/>
        </w:rPr>
        <w:t>3 of</w:t>
      </w:r>
      <w:r w:rsidR="00FF7908" w:rsidRPr="00291332">
        <w:rPr>
          <w:lang w:val="en-US"/>
        </w:rPr>
        <w:t xml:space="preserve"> </w:t>
      </w:r>
      <w:r w:rsidR="00931B00" w:rsidRPr="00291332">
        <w:rPr>
          <w:lang w:val="en-US"/>
        </w:rPr>
        <w:t xml:space="preserve">5 patients </w:t>
      </w:r>
      <w:r w:rsidR="00E57733" w:rsidRPr="00291332">
        <w:rPr>
          <w:lang w:val="en-US"/>
        </w:rPr>
        <w:t xml:space="preserve">with </w:t>
      </w:r>
      <w:r w:rsidR="00931B00" w:rsidRPr="00291332">
        <w:rPr>
          <w:lang w:val="en-US"/>
        </w:rPr>
        <w:t xml:space="preserve">pathological </w:t>
      </w:r>
      <w:r w:rsidR="00FF7908" w:rsidRPr="00291332">
        <w:rPr>
          <w:lang w:val="en-US"/>
        </w:rPr>
        <w:t>pH-measurements</w:t>
      </w:r>
      <w:r w:rsidR="0063644E" w:rsidRPr="00291332">
        <w:rPr>
          <w:lang w:val="en-US"/>
        </w:rPr>
        <w:t xml:space="preserve"> </w:t>
      </w:r>
      <w:r w:rsidR="000C492A" w:rsidRPr="00291332">
        <w:rPr>
          <w:lang w:val="en-US"/>
        </w:rPr>
        <w:t xml:space="preserve">got </w:t>
      </w:r>
      <w:r w:rsidR="0063644E" w:rsidRPr="00291332">
        <w:rPr>
          <w:lang w:val="en-US"/>
        </w:rPr>
        <w:t>normaliz</w:t>
      </w:r>
      <w:r w:rsidR="000C492A" w:rsidRPr="00291332">
        <w:rPr>
          <w:lang w:val="en-US"/>
        </w:rPr>
        <w:t>ed</w:t>
      </w:r>
      <w:r w:rsidR="0063644E" w:rsidRPr="00291332">
        <w:rPr>
          <w:lang w:val="en-US"/>
        </w:rPr>
        <w:t xml:space="preserve"> pH-measurement</w:t>
      </w:r>
      <w:r w:rsidR="00CD2F7E" w:rsidRPr="00291332">
        <w:rPr>
          <w:lang w:val="en-US"/>
        </w:rPr>
        <w:t xml:space="preserve">s </w:t>
      </w:r>
      <w:r w:rsidR="0015698E" w:rsidRPr="00291332">
        <w:rPr>
          <w:lang w:val="en-US"/>
        </w:rPr>
        <w:t xml:space="preserve">with weight loss of 31.3-44.0 kg </w:t>
      </w:r>
      <w:r w:rsidR="00B1075F" w:rsidRPr="00291332">
        <w:rPr>
          <w:lang w:val="en-US"/>
        </w:rPr>
        <w:t>after 4 months</w:t>
      </w:r>
      <w:r w:rsidR="0063644E" w:rsidRPr="00291332">
        <w:rPr>
          <w:lang w:val="en-US"/>
        </w:rPr>
        <w:t>.</w:t>
      </w:r>
      <w:r w:rsidR="0037499E" w:rsidRPr="00291332">
        <w:rPr>
          <w:lang w:val="en-US"/>
        </w:rPr>
        <w:fldChar w:fldCharType="begin">
          <w:fldData xml:space="preserve">PEVuZE5vdGU+PENpdGU+PEF1dGhvcj5NYXRodXMtVmxpZWdlbjwvQXV0aG9yPjxZZWFyPjE5OTY8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NYXRodXMtVmxpZWdlbjwvQXV0aG9yPjxZZWFyPjE5OTY8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37499E" w:rsidRPr="00291332">
        <w:rPr>
          <w:lang w:val="en-US"/>
        </w:rPr>
      </w:r>
      <w:r w:rsidR="0037499E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7</w:t>
      </w:r>
      <w:r w:rsidR="0037499E" w:rsidRPr="00291332">
        <w:rPr>
          <w:lang w:val="en-US"/>
        </w:rPr>
        <w:fldChar w:fldCharType="end"/>
      </w:r>
      <w:r w:rsidR="00931B00" w:rsidRPr="00291332">
        <w:rPr>
          <w:lang w:val="en-US"/>
        </w:rPr>
        <w:t xml:space="preserve"> </w:t>
      </w:r>
      <w:r w:rsidR="00FF7908" w:rsidRPr="00291332">
        <w:rPr>
          <w:lang w:val="en-US"/>
        </w:rPr>
        <w:t>I</w:t>
      </w:r>
      <w:r w:rsidRPr="00291332">
        <w:rPr>
          <w:lang w:val="en-US"/>
        </w:rPr>
        <w:t xml:space="preserve">n </w:t>
      </w:r>
      <w:r w:rsidR="008D2FB3" w:rsidRPr="00291332">
        <w:rPr>
          <w:lang w:val="en-US"/>
        </w:rPr>
        <w:t>the second</w:t>
      </w:r>
      <w:r w:rsidR="00FF7908" w:rsidRPr="00291332">
        <w:rPr>
          <w:lang w:val="en-US"/>
        </w:rPr>
        <w:t xml:space="preserve"> </w:t>
      </w:r>
      <w:r w:rsidR="00E57733" w:rsidRPr="00291332">
        <w:rPr>
          <w:lang w:val="en-US"/>
        </w:rPr>
        <w:t>RCT</w:t>
      </w:r>
      <w:r w:rsidR="00FF7908" w:rsidRPr="00291332">
        <w:rPr>
          <w:lang w:val="en-US"/>
        </w:rPr>
        <w:t xml:space="preserve">, </w:t>
      </w:r>
      <w:r w:rsidR="0015698E" w:rsidRPr="00291332">
        <w:rPr>
          <w:lang w:val="en-US"/>
        </w:rPr>
        <w:t xml:space="preserve">23 patients </w:t>
      </w:r>
      <w:r w:rsidR="00A21D99" w:rsidRPr="00291332">
        <w:rPr>
          <w:lang w:val="en-US"/>
        </w:rPr>
        <w:t>with</w:t>
      </w:r>
      <w:r w:rsidR="00257DC8" w:rsidRPr="00291332">
        <w:rPr>
          <w:lang w:val="en-US"/>
        </w:rPr>
        <w:t xml:space="preserve"> </w:t>
      </w:r>
      <w:r w:rsidR="00A21D99" w:rsidRPr="00291332">
        <w:rPr>
          <w:lang w:val="en-US"/>
        </w:rPr>
        <w:t xml:space="preserve">a mean </w:t>
      </w:r>
      <w:r w:rsidR="00257DC8" w:rsidRPr="00291332">
        <w:rPr>
          <w:lang w:val="en-US"/>
        </w:rPr>
        <w:t xml:space="preserve">weight loss </w:t>
      </w:r>
      <w:r w:rsidR="00A21D99" w:rsidRPr="00291332">
        <w:rPr>
          <w:lang w:val="en-US"/>
        </w:rPr>
        <w:t xml:space="preserve">of 11.2 kg within 13 weeks </w:t>
      </w:r>
      <w:r w:rsidR="00EB444F" w:rsidRPr="00291332">
        <w:rPr>
          <w:lang w:val="en-US"/>
        </w:rPr>
        <w:t xml:space="preserve">had </w:t>
      </w:r>
      <w:r w:rsidR="00CD2F7E" w:rsidRPr="00291332">
        <w:rPr>
          <w:lang w:val="en-US"/>
        </w:rPr>
        <w:t>decrease</w:t>
      </w:r>
      <w:r w:rsidR="00E57733" w:rsidRPr="00291332">
        <w:rPr>
          <w:lang w:val="en-US"/>
        </w:rPr>
        <w:t>d</w:t>
      </w:r>
      <w:r w:rsidR="00B1075F" w:rsidRPr="00291332">
        <w:rPr>
          <w:lang w:val="en-US"/>
        </w:rPr>
        <w:t xml:space="preserve"> </w:t>
      </w:r>
      <w:r w:rsidR="0015698E" w:rsidRPr="00291332">
        <w:rPr>
          <w:lang w:val="en-US"/>
        </w:rPr>
        <w:t xml:space="preserve">time </w:t>
      </w:r>
      <w:r w:rsidR="00CD2F7E" w:rsidRPr="00291332">
        <w:rPr>
          <w:lang w:val="en-US"/>
        </w:rPr>
        <w:t>with</w:t>
      </w:r>
      <w:r w:rsidR="00755AF4" w:rsidRPr="00291332">
        <w:rPr>
          <w:lang w:val="en-US"/>
        </w:rPr>
        <w:t xml:space="preserve"> </w:t>
      </w:r>
      <w:r w:rsidR="00A21D99" w:rsidRPr="00291332">
        <w:rPr>
          <w:lang w:val="en-US"/>
        </w:rPr>
        <w:t xml:space="preserve">esophageal </w:t>
      </w:r>
      <w:r w:rsidR="00755AF4" w:rsidRPr="00291332">
        <w:rPr>
          <w:lang w:val="en-US"/>
        </w:rPr>
        <w:t>pH</w:t>
      </w:r>
      <w:r w:rsidR="004A7FF2">
        <w:rPr>
          <w:lang w:val="en-US"/>
        </w:rPr>
        <w:t xml:space="preserve"> </w:t>
      </w:r>
      <w:r w:rsidR="0015698E" w:rsidRPr="00291332">
        <w:rPr>
          <w:lang w:val="en-US"/>
        </w:rPr>
        <w:t>&lt;4 (</w:t>
      </w:r>
      <w:r w:rsidR="00B1075F" w:rsidRPr="00291332">
        <w:rPr>
          <w:lang w:val="en-US"/>
        </w:rPr>
        <w:t xml:space="preserve">from 5.60% to </w:t>
      </w:r>
      <w:r w:rsidR="0015698E" w:rsidRPr="00291332">
        <w:rPr>
          <w:lang w:val="en-US"/>
        </w:rPr>
        <w:t>3.72%</w:t>
      </w:r>
      <w:r w:rsidR="00B1075F" w:rsidRPr="00291332">
        <w:rPr>
          <w:lang w:val="en-US"/>
        </w:rPr>
        <w:t xml:space="preserve">, </w:t>
      </w:r>
      <w:r w:rsidR="00D85C18" w:rsidRPr="00291332">
        <w:rPr>
          <w:i/>
          <w:lang w:val="en-US"/>
        </w:rPr>
        <w:t>P</w:t>
      </w:r>
      <w:r w:rsidR="004A7FF2">
        <w:rPr>
          <w:i/>
          <w:lang w:val="en-US"/>
        </w:rPr>
        <w:t xml:space="preserve"> </w:t>
      </w:r>
      <w:r w:rsidR="00B1075F" w:rsidRPr="00291332">
        <w:rPr>
          <w:lang w:val="en-US"/>
        </w:rPr>
        <w:t>&lt;0.05</w:t>
      </w:r>
      <w:r w:rsidR="0015698E" w:rsidRPr="00291332">
        <w:rPr>
          <w:lang w:val="en-US"/>
        </w:rPr>
        <w:t>).</w:t>
      </w:r>
      <w:r w:rsidR="001B06B9" w:rsidRPr="00291332">
        <w:rPr>
          <w:lang w:val="en-US"/>
        </w:rPr>
        <w:fldChar w:fldCharType="begin">
          <w:fldData xml:space="preserve">PEVuZE5vdGU+PENpdGU+PEF1dGhvcj5NYXRodXMtVmxpZWdlbjwvQXV0aG9yPjxZZWFyPjIwMDI8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NYXRodXMtVmxpZWdlbjwvQXV0aG9yPjxZZWFyPjIwMDI8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1B06B9" w:rsidRPr="00291332">
        <w:rPr>
          <w:lang w:val="en-US"/>
        </w:rPr>
      </w:r>
      <w:r w:rsidR="001B06B9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8</w:t>
      </w:r>
      <w:r w:rsidR="001B06B9" w:rsidRPr="00291332">
        <w:rPr>
          <w:lang w:val="en-US"/>
        </w:rPr>
        <w:fldChar w:fldCharType="end"/>
      </w:r>
      <w:r w:rsidR="001B06B9" w:rsidRPr="00291332">
        <w:rPr>
          <w:lang w:val="en-US"/>
        </w:rPr>
        <w:t xml:space="preserve"> </w:t>
      </w:r>
      <w:r w:rsidR="00A21D99" w:rsidRPr="00291332">
        <w:rPr>
          <w:lang w:val="en-US"/>
        </w:rPr>
        <w:t>Moreover</w:t>
      </w:r>
      <w:r w:rsidR="00AA09E9" w:rsidRPr="00291332">
        <w:rPr>
          <w:lang w:val="en-US"/>
        </w:rPr>
        <w:t xml:space="preserve">, </w:t>
      </w:r>
      <w:r w:rsidR="00A21D99" w:rsidRPr="00291332">
        <w:rPr>
          <w:lang w:val="en-US"/>
        </w:rPr>
        <w:t xml:space="preserve">there was </w:t>
      </w:r>
      <w:r w:rsidR="00AA09E9" w:rsidRPr="00291332">
        <w:rPr>
          <w:lang w:val="en-US"/>
        </w:rPr>
        <w:t>a strong correlation between decreased waist circumference and</w:t>
      </w:r>
      <w:r w:rsidR="00A21D99" w:rsidRPr="00291332">
        <w:rPr>
          <w:lang w:val="en-US"/>
        </w:rPr>
        <w:t xml:space="preserve"> acidic </w:t>
      </w:r>
      <w:r w:rsidR="00AA09E9" w:rsidRPr="00291332">
        <w:rPr>
          <w:lang w:val="en-US"/>
        </w:rPr>
        <w:t>reflux time (</w:t>
      </w:r>
      <w:r w:rsidR="00AA09E9" w:rsidRPr="00291332">
        <w:rPr>
          <w:i/>
          <w:lang w:val="en-US"/>
        </w:rPr>
        <w:t>r</w:t>
      </w:r>
      <w:r w:rsidR="00AA09E9" w:rsidRPr="00291332">
        <w:rPr>
          <w:lang w:val="en-US"/>
        </w:rPr>
        <w:t xml:space="preserve">=0.78, </w:t>
      </w:r>
      <w:r w:rsidR="00D85C18" w:rsidRPr="00291332">
        <w:rPr>
          <w:i/>
          <w:lang w:val="en-US"/>
        </w:rPr>
        <w:t>P</w:t>
      </w:r>
      <w:r w:rsidR="00AA09E9" w:rsidRPr="00291332">
        <w:rPr>
          <w:lang w:val="en-US"/>
        </w:rPr>
        <w:t>=0.000).</w:t>
      </w:r>
      <w:r w:rsidR="00AA09E9" w:rsidRPr="00291332">
        <w:rPr>
          <w:lang w:val="en-US"/>
        </w:rPr>
        <w:fldChar w:fldCharType="begin">
          <w:fldData xml:space="preserve">PEVuZE5vdGU+PENpdGU+PEF1dGhvcj5NYXRodXMtVmxpZWdlbjwvQXV0aG9yPjxZZWFyPjIwMDI8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NYXRodXMtVmxpZWdlbjwvQXV0aG9yPjxZZWFyPjIwMDI8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AA09E9" w:rsidRPr="00291332">
        <w:rPr>
          <w:lang w:val="en-US"/>
        </w:rPr>
      </w:r>
      <w:r w:rsidR="00AA09E9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8</w:t>
      </w:r>
      <w:r w:rsidR="00AA09E9" w:rsidRPr="00291332">
        <w:rPr>
          <w:lang w:val="en-US"/>
        </w:rPr>
        <w:fldChar w:fldCharType="end"/>
      </w:r>
      <w:r w:rsidR="00AA09E9" w:rsidRPr="00291332">
        <w:rPr>
          <w:lang w:val="en-US"/>
        </w:rPr>
        <w:t xml:space="preserve"> </w:t>
      </w:r>
      <w:r w:rsidR="00CD2F7E" w:rsidRPr="00291332">
        <w:rPr>
          <w:lang w:val="en-US"/>
        </w:rPr>
        <w:t xml:space="preserve">These results were </w:t>
      </w:r>
      <w:r w:rsidR="000C492A" w:rsidRPr="00291332">
        <w:rPr>
          <w:lang w:val="en-US"/>
        </w:rPr>
        <w:t>supported by</w:t>
      </w:r>
      <w:r w:rsidR="00EA4F3F" w:rsidRPr="00291332">
        <w:rPr>
          <w:lang w:val="en-US"/>
        </w:rPr>
        <w:t xml:space="preserve"> </w:t>
      </w:r>
      <w:r w:rsidR="008D2FB3" w:rsidRPr="00291332">
        <w:rPr>
          <w:lang w:val="en-US"/>
        </w:rPr>
        <w:t>the</w:t>
      </w:r>
      <w:r w:rsidR="00A21D99" w:rsidRPr="00291332">
        <w:rPr>
          <w:lang w:val="en-US"/>
        </w:rPr>
        <w:t xml:space="preserve"> </w:t>
      </w:r>
      <w:r w:rsidR="00EA4F3F" w:rsidRPr="00291332">
        <w:rPr>
          <w:lang w:val="en-US"/>
        </w:rPr>
        <w:t xml:space="preserve">third </w:t>
      </w:r>
      <w:r w:rsidR="00E57733" w:rsidRPr="00291332">
        <w:rPr>
          <w:lang w:val="en-US"/>
        </w:rPr>
        <w:t xml:space="preserve">RCT </w:t>
      </w:r>
      <w:r w:rsidR="007849B9">
        <w:rPr>
          <w:lang w:val="en-US"/>
        </w:rPr>
        <w:t>of</w:t>
      </w:r>
      <w:r w:rsidR="007849B9" w:rsidRPr="00291332">
        <w:rPr>
          <w:lang w:val="en-US"/>
        </w:rPr>
        <w:t xml:space="preserve"> </w:t>
      </w:r>
      <w:r w:rsidR="00CD2F7E" w:rsidRPr="00291332">
        <w:rPr>
          <w:lang w:val="en-US"/>
        </w:rPr>
        <w:t>17 sham treated patients</w:t>
      </w:r>
      <w:r w:rsidR="00EF563A">
        <w:rPr>
          <w:lang w:val="en-US"/>
        </w:rPr>
        <w:t xml:space="preserve">, where mean weight loss of 12.5 kg within 13 weeks improved time with </w:t>
      </w:r>
      <w:r w:rsidR="00EF563A">
        <w:rPr>
          <w:rFonts w:cs="Times New Roman"/>
          <w:lang w:val="en-US"/>
        </w:rPr>
        <w:t xml:space="preserve">upright pH &lt;4 (from 8.0% to 5.5%, </w:t>
      </w:r>
      <w:r w:rsidR="00DD5E52">
        <w:rPr>
          <w:rFonts w:cs="Times New Roman"/>
          <w:i/>
          <w:lang w:val="en-US"/>
        </w:rPr>
        <w:t>P</w:t>
      </w:r>
      <w:r w:rsidR="004A7FF2">
        <w:rPr>
          <w:rFonts w:cs="Times New Roman"/>
          <w:i/>
          <w:lang w:val="en-US"/>
        </w:rPr>
        <w:t xml:space="preserve"> </w:t>
      </w:r>
      <w:r w:rsidR="004A7FF2" w:rsidRPr="00926F69">
        <w:rPr>
          <w:rFonts w:cs="Times New Roman"/>
          <w:lang w:val="en-US"/>
        </w:rPr>
        <w:t>&lt;</w:t>
      </w:r>
      <w:r w:rsidR="00EF563A">
        <w:rPr>
          <w:rFonts w:cs="Times New Roman"/>
          <w:lang w:val="en-US"/>
        </w:rPr>
        <w:t>0.05)</w:t>
      </w:r>
      <w:r w:rsidR="00CD2F7E" w:rsidRPr="00291332">
        <w:rPr>
          <w:lang w:val="en-US"/>
        </w:rPr>
        <w:t>.</w:t>
      </w:r>
      <w:r w:rsidR="00CD2F7E" w:rsidRPr="00291332">
        <w:rPr>
          <w:lang w:val="en-US"/>
        </w:rPr>
        <w:fldChar w:fldCharType="begin">
          <w:fldData xml:space="preserve">PEVuZE5vdGU+PENpdGU+PEF1dGhvcj5NYXRodXMtVmxpZWdlbjwvQXV0aG9yPjxZZWFyPjIwMDM8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NYXRodXMtVmxpZWdlbjwvQXV0aG9yPjxZZWFyPjIwMDM8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CD2F7E" w:rsidRPr="00291332">
        <w:rPr>
          <w:lang w:val="en-US"/>
        </w:rPr>
      </w:r>
      <w:r w:rsidR="00CD2F7E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9</w:t>
      </w:r>
      <w:r w:rsidR="00CD2F7E" w:rsidRPr="00291332">
        <w:rPr>
          <w:lang w:val="en-US"/>
        </w:rPr>
        <w:fldChar w:fldCharType="end"/>
      </w:r>
    </w:p>
    <w:p w:rsidR="000E605B" w:rsidRDefault="00692805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 xml:space="preserve">A larger </w:t>
      </w:r>
      <w:r w:rsidR="00C93D3B" w:rsidRPr="00291332">
        <w:rPr>
          <w:lang w:val="en-US"/>
        </w:rPr>
        <w:t>RCT</w:t>
      </w:r>
      <w:r w:rsidRPr="00291332">
        <w:rPr>
          <w:lang w:val="en-US"/>
        </w:rPr>
        <w:t xml:space="preserve"> </w:t>
      </w:r>
      <w:r w:rsidR="000C492A" w:rsidRPr="00291332">
        <w:rPr>
          <w:lang w:val="en-US"/>
        </w:rPr>
        <w:t xml:space="preserve">compared </w:t>
      </w:r>
      <w:r w:rsidRPr="00291332">
        <w:rPr>
          <w:lang w:val="en-US"/>
        </w:rPr>
        <w:t xml:space="preserve">obese participants </w:t>
      </w:r>
      <w:r w:rsidR="003B3F12" w:rsidRPr="00291332">
        <w:rPr>
          <w:lang w:val="en-US"/>
        </w:rPr>
        <w:t>randomized to</w:t>
      </w:r>
      <w:r w:rsidR="000C492A" w:rsidRPr="00291332">
        <w:rPr>
          <w:lang w:val="en-US"/>
        </w:rPr>
        <w:t xml:space="preserve"> </w:t>
      </w:r>
      <w:r w:rsidRPr="00291332">
        <w:rPr>
          <w:lang w:val="en-US"/>
        </w:rPr>
        <w:t xml:space="preserve">a structured weight loss program (n=167) or a </w:t>
      </w:r>
      <w:r w:rsidR="00A21D99" w:rsidRPr="00291332">
        <w:rPr>
          <w:lang w:val="en-US"/>
        </w:rPr>
        <w:t>tele</w:t>
      </w:r>
      <w:r w:rsidRPr="00291332">
        <w:rPr>
          <w:lang w:val="en-US"/>
        </w:rPr>
        <w:t>phone</w:t>
      </w:r>
      <w:r w:rsidR="00A21D99" w:rsidRPr="00291332">
        <w:rPr>
          <w:lang w:val="en-US"/>
        </w:rPr>
        <w:t>-</w:t>
      </w:r>
      <w:r w:rsidRPr="00291332">
        <w:rPr>
          <w:lang w:val="en-US"/>
        </w:rPr>
        <w:t xml:space="preserve">based group conference on weight management (n=165). </w:t>
      </w:r>
      <w:r w:rsidR="00A21D99" w:rsidRPr="00291332">
        <w:rPr>
          <w:lang w:val="en-US"/>
        </w:rPr>
        <w:t>The</w:t>
      </w:r>
      <w:r w:rsidR="00FF7ACD" w:rsidRPr="00291332">
        <w:rPr>
          <w:lang w:val="en-US"/>
        </w:rPr>
        <w:t xml:space="preserve"> p</w:t>
      </w:r>
      <w:r w:rsidRPr="00291332">
        <w:rPr>
          <w:lang w:val="en-US"/>
        </w:rPr>
        <w:t xml:space="preserve">revalence of reflux symptoms </w:t>
      </w:r>
      <w:r w:rsidR="00FF7ACD" w:rsidRPr="00291332">
        <w:rPr>
          <w:lang w:val="en-US"/>
        </w:rPr>
        <w:t xml:space="preserve">decreased </w:t>
      </w:r>
      <w:r w:rsidRPr="00291332">
        <w:rPr>
          <w:lang w:val="en-US"/>
        </w:rPr>
        <w:t xml:space="preserve">(from 37% to 15%, </w:t>
      </w:r>
      <w:r w:rsidRPr="00291332">
        <w:rPr>
          <w:i/>
          <w:lang w:val="en-US"/>
        </w:rPr>
        <w:t>P</w:t>
      </w:r>
      <w:r w:rsidR="004A7FF2">
        <w:rPr>
          <w:i/>
          <w:lang w:val="en-US"/>
        </w:rPr>
        <w:t xml:space="preserve"> </w:t>
      </w:r>
      <w:r w:rsidRPr="00291332">
        <w:rPr>
          <w:lang w:val="en-US"/>
        </w:rPr>
        <w:t>&lt;0.01)</w:t>
      </w:r>
      <w:r w:rsidR="00755AF4" w:rsidRPr="00291332">
        <w:rPr>
          <w:lang w:val="en-US"/>
        </w:rPr>
        <w:t xml:space="preserve"> and </w:t>
      </w:r>
      <w:r w:rsidR="00A21D99" w:rsidRPr="00291332">
        <w:rPr>
          <w:lang w:val="en-US"/>
        </w:rPr>
        <w:t xml:space="preserve">the </w:t>
      </w:r>
      <w:r w:rsidRPr="00291332">
        <w:rPr>
          <w:lang w:val="en-US"/>
        </w:rPr>
        <w:t xml:space="preserve">symptom score </w:t>
      </w:r>
      <w:r w:rsidR="00FF7ACD" w:rsidRPr="00291332">
        <w:rPr>
          <w:lang w:val="en-US"/>
        </w:rPr>
        <w:t xml:space="preserve">improved </w:t>
      </w:r>
      <w:r w:rsidRPr="00291332">
        <w:rPr>
          <w:lang w:val="en-US"/>
        </w:rPr>
        <w:t>(</w:t>
      </w:r>
      <w:r w:rsidR="001A3280">
        <w:rPr>
          <w:rFonts w:cs="Times New Roman"/>
          <w:lang w:val="en-US"/>
        </w:rPr>
        <w:t xml:space="preserve">Reflux Disease Questionnaire, </w:t>
      </w:r>
      <w:r w:rsidRPr="00291332">
        <w:rPr>
          <w:i/>
          <w:lang w:val="en-US"/>
        </w:rPr>
        <w:t>P</w:t>
      </w:r>
      <w:r w:rsidR="004A7FF2">
        <w:rPr>
          <w:i/>
          <w:lang w:val="en-US"/>
        </w:rPr>
        <w:t xml:space="preserve"> </w:t>
      </w:r>
      <w:r w:rsidRPr="00291332">
        <w:rPr>
          <w:lang w:val="en-US"/>
        </w:rPr>
        <w:t xml:space="preserve">&lt;0.01) after 6 months of weight loss (mean </w:t>
      </w:r>
      <w:r w:rsidR="00017528">
        <w:rPr>
          <w:lang w:val="en-US"/>
        </w:rPr>
        <w:t>body mass index (</w:t>
      </w:r>
      <w:r w:rsidR="003B3F12" w:rsidRPr="00291332">
        <w:rPr>
          <w:lang w:val="en-US"/>
        </w:rPr>
        <w:t>BMI</w:t>
      </w:r>
      <w:r w:rsidR="00017528">
        <w:rPr>
          <w:lang w:val="en-US"/>
        </w:rPr>
        <w:t>)</w:t>
      </w:r>
      <w:r w:rsidR="003B3F12" w:rsidRPr="00291332">
        <w:rPr>
          <w:lang w:val="en-US"/>
        </w:rPr>
        <w:t xml:space="preserve"> decreased from 34.7 to </w:t>
      </w:r>
      <w:r w:rsidRPr="00291332">
        <w:rPr>
          <w:lang w:val="en-US"/>
        </w:rPr>
        <w:t>30.2), irrespective of treatment group.</w:t>
      </w:r>
      <w:r w:rsidRPr="00291332">
        <w:rPr>
          <w:lang w:val="en-US"/>
        </w:rPr>
        <w:fldChar w:fldCharType="begin">
          <w:fldData xml:space="preserve">PEVuZE5vdGU+PENpdGU+PEF1dGhvcj5TaW5naDwvQXV0aG9yPjxZZWFyPjIwMTM8L1llYXI+PFJl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4NC05MDwvcGFnZXM+PHZvbHVtZT4yMTwvdm9sdW1lPjxudW1iZXI+MjwvbnVtYmVyPjxr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TaW5naDwvQXV0aG9yPjxZZWFyPjIwMTM8L1llYXI+PFJl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4NC05MDwvcGFnZXM+PHZvbHVtZT4yMTwvdm9sdW1lPjxudW1iZXI+MjwvbnVtYmVyPjxr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Pr="00291332">
        <w:rPr>
          <w:lang w:val="en-US"/>
        </w:rPr>
      </w:r>
      <w:r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0</w:t>
      </w:r>
      <w:r w:rsidRPr="00291332">
        <w:rPr>
          <w:lang w:val="en-US"/>
        </w:rPr>
        <w:fldChar w:fldCharType="end"/>
      </w:r>
    </w:p>
    <w:p w:rsidR="000E605B" w:rsidRDefault="006D20E9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 xml:space="preserve">These results </w:t>
      </w:r>
      <w:r w:rsidR="00A21D99" w:rsidRPr="00291332">
        <w:rPr>
          <w:lang w:val="en-US"/>
        </w:rPr>
        <w:t>were</w:t>
      </w:r>
      <w:r w:rsidR="00692805" w:rsidRPr="00291332">
        <w:rPr>
          <w:lang w:val="en-US"/>
        </w:rPr>
        <w:t xml:space="preserve"> confirmed in </w:t>
      </w:r>
      <w:r w:rsidR="003B3F12" w:rsidRPr="00291332">
        <w:rPr>
          <w:lang w:val="en-US"/>
        </w:rPr>
        <w:t xml:space="preserve">2 </w:t>
      </w:r>
      <w:r w:rsidR="008509C5">
        <w:rPr>
          <w:lang w:val="en-US"/>
        </w:rPr>
        <w:t xml:space="preserve">uncontrolled </w:t>
      </w:r>
      <w:r w:rsidR="00692805" w:rsidRPr="00291332">
        <w:rPr>
          <w:lang w:val="en-US"/>
        </w:rPr>
        <w:t xml:space="preserve">prospective </w:t>
      </w:r>
      <w:r w:rsidR="003B3F12" w:rsidRPr="00291332">
        <w:rPr>
          <w:lang w:val="en-US"/>
        </w:rPr>
        <w:t xml:space="preserve">cohort </w:t>
      </w:r>
      <w:r w:rsidR="00692805" w:rsidRPr="00291332">
        <w:rPr>
          <w:lang w:val="en-US"/>
        </w:rPr>
        <w:t>studies</w:t>
      </w:r>
      <w:r w:rsidR="00FE7FDB" w:rsidRPr="00291332">
        <w:rPr>
          <w:lang w:val="en-US"/>
        </w:rPr>
        <w:t xml:space="preserve"> of GERD patients.</w:t>
      </w:r>
      <w:r w:rsidR="00692805" w:rsidRPr="00291332">
        <w:rPr>
          <w:lang w:val="en-US"/>
        </w:rPr>
        <w:fldChar w:fldCharType="begin">
          <w:fldData xml:space="preserve">PEVuZE5vdGU+PENpdGU+PEF1dGhvcj5BdXN0aW48L0F1dGhvcj48WWVhcj4yMDA2PC9ZZWFyPjxS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=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BdXN0aW48L0F1dGhvcj48WWVhcj4yMDA2PC9ZZWFyPjxS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=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692805" w:rsidRPr="00291332">
        <w:rPr>
          <w:lang w:val="en-US"/>
        </w:rPr>
      </w:r>
      <w:r w:rsidR="00692805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1,42</w:t>
      </w:r>
      <w:r w:rsidR="00692805" w:rsidRPr="00291332">
        <w:rPr>
          <w:lang w:val="en-US"/>
        </w:rPr>
        <w:fldChar w:fldCharType="end"/>
      </w:r>
      <w:r w:rsidR="00FE7FDB" w:rsidRPr="00291332">
        <w:rPr>
          <w:lang w:val="en-US"/>
        </w:rPr>
        <w:t xml:space="preserve"> </w:t>
      </w:r>
      <w:r w:rsidR="00B36A2F">
        <w:rPr>
          <w:rFonts w:cs="Times New Roman"/>
          <w:lang w:val="en-US"/>
        </w:rPr>
        <w:t>A study of 8 extremely obes</w:t>
      </w:r>
      <w:r w:rsidR="00DD5E52">
        <w:rPr>
          <w:rFonts w:cs="Times New Roman"/>
          <w:lang w:val="en-US"/>
        </w:rPr>
        <w:t>e patients (mean BMI 43.5) showed</w:t>
      </w:r>
      <w:r w:rsidR="00B36A2F">
        <w:rPr>
          <w:rFonts w:cs="Times New Roman"/>
          <w:lang w:val="en-US"/>
        </w:rPr>
        <w:t xml:space="preserve"> significant improved total time with pH &lt;4 (from 5.1% to 2.5%, </w:t>
      </w:r>
      <w:r w:rsidR="00B36A2F">
        <w:rPr>
          <w:rFonts w:cs="Times New Roman"/>
          <w:i/>
          <w:lang w:val="en-US"/>
        </w:rPr>
        <w:t>P</w:t>
      </w:r>
      <w:r w:rsidR="00B36A2F">
        <w:rPr>
          <w:rFonts w:cs="Times New Roman"/>
          <w:lang w:val="en-US"/>
        </w:rPr>
        <w:t xml:space="preserve">=0.022) and reflux symptoms score (Distress Subscale of Gastroesophageal Reflux Disease Symptom Assessment Scale from 1.28 to 0.72, </w:t>
      </w:r>
      <w:r w:rsidR="00B36A2F">
        <w:rPr>
          <w:rFonts w:cs="Times New Roman"/>
          <w:i/>
          <w:lang w:val="en-US"/>
        </w:rPr>
        <w:t>P</w:t>
      </w:r>
      <w:r w:rsidR="00B36A2F">
        <w:rPr>
          <w:rFonts w:cs="Times New Roman"/>
          <w:lang w:val="en-US"/>
        </w:rPr>
        <w:t>=0.0004) after 4 days on a very low-carbohydrate diet and a mean weight loss of 1.7 kg.</w:t>
      </w:r>
      <w:r w:rsidR="00ED073F">
        <w:rPr>
          <w:rFonts w:cs="Times New Roman"/>
          <w:lang w:val="en-US"/>
        </w:rPr>
        <w:fldChar w:fldCharType="begin">
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ED073F">
        <w:rPr>
          <w:rFonts w:cs="Times New Roman"/>
          <w:lang w:val="en-US"/>
        </w:rPr>
      </w:r>
      <w:r w:rsidR="00ED073F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1</w:t>
      </w:r>
      <w:r w:rsidR="00ED073F">
        <w:rPr>
          <w:rFonts w:cs="Times New Roman"/>
          <w:lang w:val="en-US"/>
        </w:rPr>
        <w:fldChar w:fldCharType="end"/>
      </w:r>
      <w:r w:rsidR="007A7BE4">
        <w:rPr>
          <w:rFonts w:cs="Times New Roman"/>
          <w:lang w:val="en-US"/>
        </w:rPr>
        <w:t xml:space="preserve"> Moreover, a study of 34 patients with mean BMI of only 23.5, reflux symptoms and either normal endoscopy or low grade esophagitis also </w:t>
      </w:r>
      <w:r w:rsidR="00DD5E52">
        <w:rPr>
          <w:rFonts w:cs="Times New Roman"/>
          <w:lang w:val="en-US"/>
        </w:rPr>
        <w:lastRenderedPageBreak/>
        <w:t>showed</w:t>
      </w:r>
      <w:r w:rsidR="007A7BE4">
        <w:rPr>
          <w:rFonts w:cs="Times New Roman"/>
          <w:lang w:val="en-US"/>
        </w:rPr>
        <w:t xml:space="preserve"> significant correlation between weight loss after dietary advice </w:t>
      </w:r>
      <w:r w:rsidR="00F87446">
        <w:rPr>
          <w:rFonts w:cs="Times New Roman"/>
          <w:lang w:val="en-US"/>
        </w:rPr>
        <w:t xml:space="preserve">(mean BMI decrease 1.7) </w:t>
      </w:r>
      <w:r w:rsidR="007A7BE4">
        <w:rPr>
          <w:rFonts w:cs="Times New Roman"/>
          <w:lang w:val="en-US"/>
        </w:rPr>
        <w:t xml:space="preserve">and reflux symptom score (modified </w:t>
      </w:r>
      <w:proofErr w:type="spellStart"/>
      <w:r w:rsidR="007A7BE4">
        <w:rPr>
          <w:rFonts w:cs="Times New Roman"/>
          <w:lang w:val="en-US"/>
        </w:rPr>
        <w:t>DeMeester</w:t>
      </w:r>
      <w:proofErr w:type="spellEnd"/>
      <w:r w:rsidR="007A7BE4">
        <w:rPr>
          <w:rFonts w:cs="Times New Roman"/>
          <w:lang w:val="en-US"/>
        </w:rPr>
        <w:t xml:space="preserve"> questionnaire, </w:t>
      </w:r>
      <w:r w:rsidR="007A7BE4" w:rsidRPr="00483E09">
        <w:rPr>
          <w:rFonts w:cs="Times New Roman"/>
          <w:i/>
          <w:lang w:val="en-US"/>
        </w:rPr>
        <w:t>r</w:t>
      </w:r>
      <w:r w:rsidR="007A7BE4">
        <w:rPr>
          <w:rFonts w:cs="Times New Roman"/>
          <w:lang w:val="en-US"/>
        </w:rPr>
        <w:t xml:space="preserve">=0.548, </w:t>
      </w:r>
      <w:r w:rsidR="007A7BE4">
        <w:rPr>
          <w:rFonts w:cs="Times New Roman"/>
          <w:i/>
          <w:lang w:val="en-US"/>
        </w:rPr>
        <w:t>P</w:t>
      </w:r>
      <w:r w:rsidR="004A7FF2">
        <w:rPr>
          <w:rFonts w:cs="Times New Roman"/>
          <w:i/>
          <w:lang w:val="en-US"/>
        </w:rPr>
        <w:t xml:space="preserve"> </w:t>
      </w:r>
      <w:r w:rsidR="007A7BE4">
        <w:rPr>
          <w:rFonts w:cs="Times New Roman"/>
          <w:lang w:val="en-US"/>
        </w:rPr>
        <w:t>&lt;0.001).</w:t>
      </w:r>
      <w:r w:rsidR="00ED073F">
        <w:rPr>
          <w:rFonts w:cs="Times New Roman"/>
          <w:lang w:val="en-US"/>
        </w:rPr>
        <w:fldChar w:fldCharType="begin">
          <w:fldData xml:space="preserve">PEVuZE5vdGU+PENpdGU+PEF1dGhvcj5GcmFzZXItTW9vZGllPC9BdXRob3I+PFllYXI+MTk5OTwv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GcmFzZXItTW9vZGllPC9BdXRob3I+PFllYXI+MTk5OTwv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ED073F">
        <w:rPr>
          <w:rFonts w:cs="Times New Roman"/>
          <w:lang w:val="en-US"/>
        </w:rPr>
      </w:r>
      <w:r w:rsidR="00ED073F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2</w:t>
      </w:r>
      <w:r w:rsidR="00ED073F">
        <w:rPr>
          <w:rFonts w:cs="Times New Roman"/>
          <w:lang w:val="en-US"/>
        </w:rPr>
        <w:fldChar w:fldCharType="end"/>
      </w:r>
    </w:p>
    <w:p w:rsidR="00C93D3B" w:rsidRPr="00291332" w:rsidRDefault="00FF7ACD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Two l</w:t>
      </w:r>
      <w:r w:rsidR="00692805" w:rsidRPr="00291332">
        <w:rPr>
          <w:lang w:val="en-US"/>
        </w:rPr>
        <w:t xml:space="preserve">arge </w:t>
      </w:r>
      <w:r w:rsidR="00755AF4" w:rsidRPr="00291332">
        <w:rPr>
          <w:lang w:val="en-US"/>
        </w:rPr>
        <w:t xml:space="preserve">prospective </w:t>
      </w:r>
      <w:r w:rsidR="00692805" w:rsidRPr="00291332">
        <w:rPr>
          <w:lang w:val="en-US"/>
        </w:rPr>
        <w:t>population-based cohort studies</w:t>
      </w:r>
      <w:r w:rsidR="00196366" w:rsidRPr="00291332">
        <w:rPr>
          <w:lang w:val="en-US"/>
        </w:rPr>
        <w:t xml:space="preserve"> </w:t>
      </w:r>
      <w:r w:rsidR="00DD5E52">
        <w:rPr>
          <w:lang w:val="en-US"/>
        </w:rPr>
        <w:t>showed</w:t>
      </w:r>
      <w:r w:rsidR="00196366" w:rsidRPr="00291332">
        <w:rPr>
          <w:lang w:val="en-US"/>
        </w:rPr>
        <w:t xml:space="preserve"> </w:t>
      </w:r>
      <w:r w:rsidR="00FE3B12" w:rsidRPr="00291332">
        <w:rPr>
          <w:lang w:val="en-US"/>
        </w:rPr>
        <w:t xml:space="preserve">that weight reduction </w:t>
      </w:r>
      <w:r w:rsidR="00196366" w:rsidRPr="00291332">
        <w:rPr>
          <w:lang w:val="en-US"/>
        </w:rPr>
        <w:t>dose-dependent</w:t>
      </w:r>
      <w:r w:rsidR="00FE3B12" w:rsidRPr="00291332">
        <w:rPr>
          <w:lang w:val="en-US"/>
        </w:rPr>
        <w:t>ly</w:t>
      </w:r>
      <w:r w:rsidR="00196366" w:rsidRPr="00291332">
        <w:rPr>
          <w:lang w:val="en-US"/>
        </w:rPr>
        <w:t xml:space="preserve"> </w:t>
      </w:r>
      <w:r w:rsidR="00FE3B12" w:rsidRPr="00291332">
        <w:rPr>
          <w:lang w:val="en-US"/>
        </w:rPr>
        <w:t xml:space="preserve">decreased </w:t>
      </w:r>
      <w:r w:rsidR="00196366" w:rsidRPr="00291332">
        <w:rPr>
          <w:lang w:val="en-US"/>
        </w:rPr>
        <w:t>reflux symptoms</w:t>
      </w:r>
      <w:r w:rsidR="00F87446">
        <w:rPr>
          <w:lang w:val="en-US"/>
        </w:rPr>
        <w:t>.</w:t>
      </w:r>
      <w:r w:rsidR="00196366" w:rsidRPr="00291332">
        <w:rPr>
          <w:lang w:val="en-US"/>
        </w:rPr>
        <w:fldChar w:fldCharType="begin">
          <w:fldData xml:space="preserve">PEVuZE5vdGU+PENpdGU+PEF1dGhvcj5KYWNvYnNvbjwvQXV0aG9yPjxZZWFyPjIwMDY8L1llYXI+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KYWNvYnNvbjwvQXV0aG9yPjxZZWFyPjIwMDY8L1llYXI+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196366" w:rsidRPr="00291332">
        <w:rPr>
          <w:lang w:val="en-US"/>
        </w:rPr>
      </w:r>
      <w:r w:rsidR="00196366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3,44</w:t>
      </w:r>
      <w:r w:rsidR="00196366" w:rsidRPr="00291332">
        <w:rPr>
          <w:lang w:val="en-US"/>
        </w:rPr>
        <w:fldChar w:fldCharType="end"/>
      </w:r>
      <w:r w:rsidR="00A74773" w:rsidRPr="00291332">
        <w:rPr>
          <w:lang w:val="en-US"/>
        </w:rPr>
        <w:t xml:space="preserve"> </w:t>
      </w:r>
      <w:r w:rsidR="001A3280">
        <w:rPr>
          <w:lang w:val="en-US"/>
        </w:rPr>
        <w:t xml:space="preserve"> </w:t>
      </w:r>
      <w:r w:rsidR="001A3280">
        <w:rPr>
          <w:rFonts w:cs="Times New Roman"/>
          <w:lang w:val="en-US"/>
        </w:rPr>
        <w:t>The Nurses’ Health Study, a</w:t>
      </w:r>
      <w:r w:rsidR="006E1924">
        <w:rPr>
          <w:rFonts w:cs="Times New Roman"/>
          <w:lang w:val="en-US"/>
        </w:rPr>
        <w:t>n</w:t>
      </w:r>
      <w:r w:rsidR="001A3280">
        <w:rPr>
          <w:rFonts w:cs="Times New Roman"/>
          <w:lang w:val="en-US"/>
        </w:rPr>
        <w:t xml:space="preserve"> observational coh</w:t>
      </w:r>
      <w:r w:rsidR="00DD5E52">
        <w:rPr>
          <w:rFonts w:cs="Times New Roman"/>
          <w:lang w:val="en-US"/>
        </w:rPr>
        <w:t>ort study of 10,545 women, showed</w:t>
      </w:r>
      <w:r w:rsidR="001A3280">
        <w:rPr>
          <w:rFonts w:cs="Times New Roman"/>
          <w:lang w:val="en-US"/>
        </w:rPr>
        <w:t xml:space="preserve"> a dose-dependent</w:t>
      </w:r>
      <w:r w:rsidR="006E1924">
        <w:rPr>
          <w:rFonts w:cs="Times New Roman"/>
          <w:lang w:val="en-US"/>
        </w:rPr>
        <w:t>ly</w:t>
      </w:r>
      <w:r w:rsidR="001A3280">
        <w:rPr>
          <w:rFonts w:cs="Times New Roman"/>
          <w:lang w:val="en-US"/>
        </w:rPr>
        <w:t xml:space="preserve"> reduced risk of reflux symptoms among women </w:t>
      </w:r>
      <w:r w:rsidR="006E1924">
        <w:rPr>
          <w:rFonts w:cs="Times New Roman"/>
          <w:lang w:val="en-US"/>
        </w:rPr>
        <w:t xml:space="preserve">who had </w:t>
      </w:r>
      <w:r w:rsidR="001A3280">
        <w:rPr>
          <w:rFonts w:cs="Times New Roman"/>
          <w:lang w:val="en-US"/>
        </w:rPr>
        <w:t xml:space="preserve">decrease in BMI compared to women with no BMI change (odds ratio (OR) 0.64, 95% </w:t>
      </w:r>
      <w:r w:rsidR="006E1924">
        <w:rPr>
          <w:rFonts w:cs="Times New Roman"/>
          <w:lang w:val="en-US"/>
        </w:rPr>
        <w:t>confidence interval (</w:t>
      </w:r>
      <w:r w:rsidR="001A3280">
        <w:rPr>
          <w:rFonts w:cs="Times New Roman"/>
          <w:lang w:val="en-US"/>
        </w:rPr>
        <w:t>CI</w:t>
      </w:r>
      <w:r w:rsidR="006E1924">
        <w:rPr>
          <w:rFonts w:cs="Times New Roman"/>
          <w:lang w:val="en-US"/>
        </w:rPr>
        <w:t>)</w:t>
      </w:r>
      <w:r w:rsidR="001A3280">
        <w:rPr>
          <w:rFonts w:cs="Times New Roman"/>
          <w:lang w:val="en-US"/>
        </w:rPr>
        <w:t xml:space="preserve"> 0.42-0.97 with &gt;3.5 units decrease in BMI, </w:t>
      </w:r>
      <w:r w:rsidR="001A3280" w:rsidRPr="00D85C18">
        <w:rPr>
          <w:rFonts w:cs="Times New Roman"/>
          <w:i/>
          <w:lang w:val="en-US"/>
        </w:rPr>
        <w:t>P</w:t>
      </w:r>
      <w:r w:rsidR="001A3280">
        <w:rPr>
          <w:rFonts w:cs="Times New Roman"/>
          <w:lang w:val="en-US"/>
        </w:rPr>
        <w:t xml:space="preserve"> for trend &lt;0.001).</w:t>
      </w:r>
      <w:r w:rsidR="00ED073F">
        <w:rPr>
          <w:rFonts w:cs="Times New Roman"/>
          <w:lang w:val="en-US"/>
        </w:rPr>
        <w:fldChar w:fldCharType="begin">
          <w:fldData xml:space="preserve">PEVuZE5vdGU+PENpdGU+PEF1dGhvcj5KYWNvYnNvbjwvQXV0aG9yPjxZZWFyPjIwMDY8L1llYXI+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KYWNvYnNvbjwvQXV0aG9yPjxZZWFyPjIwMDY8L1llYXI+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ED073F">
        <w:rPr>
          <w:rFonts w:cs="Times New Roman"/>
          <w:lang w:val="en-US"/>
        </w:rPr>
      </w:r>
      <w:r w:rsidR="00ED073F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3</w:t>
      </w:r>
      <w:r w:rsidR="00ED073F">
        <w:rPr>
          <w:rFonts w:cs="Times New Roman"/>
          <w:lang w:val="en-US"/>
        </w:rPr>
        <w:fldChar w:fldCharType="end"/>
      </w:r>
      <w:r w:rsidR="001A3280">
        <w:rPr>
          <w:rFonts w:cs="Times New Roman"/>
          <w:lang w:val="en-US"/>
        </w:rPr>
        <w:t xml:space="preserve"> </w:t>
      </w:r>
      <w:r w:rsidR="00F87446">
        <w:rPr>
          <w:rFonts w:cs="Times New Roman"/>
          <w:lang w:val="en-US"/>
        </w:rPr>
        <w:t>The HUNT study, a</w:t>
      </w:r>
      <w:r w:rsidR="001A3280">
        <w:rPr>
          <w:rFonts w:cs="Times New Roman"/>
          <w:lang w:val="en-US"/>
        </w:rPr>
        <w:t xml:space="preserve"> prospective population-based cohort study o</w:t>
      </w:r>
      <w:r w:rsidR="008004A4">
        <w:rPr>
          <w:rFonts w:cs="Times New Roman"/>
          <w:lang w:val="en-US"/>
        </w:rPr>
        <w:t>f 29,610 participants also showed</w:t>
      </w:r>
      <w:r w:rsidR="001A3280">
        <w:rPr>
          <w:rFonts w:cs="Times New Roman"/>
          <w:lang w:val="en-US"/>
        </w:rPr>
        <w:t xml:space="preserve"> a dose-dependent association between weight loss and the chance of losing reflux symptoms (OR 2.42, 95% CI 1.88-3.11 with &gt;3.5 units decrease in BMI, </w:t>
      </w:r>
      <w:r w:rsidR="001A3280">
        <w:rPr>
          <w:rFonts w:cs="Times New Roman"/>
          <w:i/>
          <w:lang w:val="en-US"/>
        </w:rPr>
        <w:t>P</w:t>
      </w:r>
      <w:r w:rsidR="001A3280">
        <w:rPr>
          <w:rFonts w:cs="Times New Roman"/>
          <w:lang w:val="en-US"/>
        </w:rPr>
        <w:t xml:space="preserve"> for trend &lt;0.001). In this </w:t>
      </w:r>
      <w:r w:rsidR="008004A4">
        <w:rPr>
          <w:rFonts w:cs="Times New Roman"/>
          <w:lang w:val="en-US"/>
        </w:rPr>
        <w:t xml:space="preserve">study, decrease in BMI was </w:t>
      </w:r>
      <w:r w:rsidR="000E68A2">
        <w:rPr>
          <w:rFonts w:cs="Times New Roman"/>
          <w:lang w:val="en-US"/>
        </w:rPr>
        <w:t xml:space="preserve">also </w:t>
      </w:r>
      <w:r w:rsidR="001A3280">
        <w:rPr>
          <w:rFonts w:cs="Times New Roman"/>
          <w:lang w:val="en-US"/>
        </w:rPr>
        <w:t>as</w:t>
      </w:r>
      <w:r w:rsidR="00DD5E52">
        <w:rPr>
          <w:rFonts w:cs="Times New Roman"/>
          <w:lang w:val="en-US"/>
        </w:rPr>
        <w:t>sociated with an increased chanc</w:t>
      </w:r>
      <w:r w:rsidR="001A3280">
        <w:rPr>
          <w:rFonts w:cs="Times New Roman"/>
          <w:lang w:val="en-US"/>
        </w:rPr>
        <w:t xml:space="preserve">e of losing reflux symptoms with medical treatment (OR 1.98, 95% CI 1.45-2.72 with &gt;3.5 units decrease in BMI and </w:t>
      </w:r>
      <w:r w:rsidR="001A3280" w:rsidRPr="000E68A2">
        <w:rPr>
          <w:rFonts w:cs="Times New Roman"/>
          <w:lang w:val="en-US"/>
        </w:rPr>
        <w:t>no or less than weekly medication</w:t>
      </w:r>
      <w:r w:rsidR="000E68A2">
        <w:rPr>
          <w:rFonts w:cs="Times New Roman"/>
          <w:lang w:val="en-US"/>
        </w:rPr>
        <w:t xml:space="preserve"> compared to</w:t>
      </w:r>
      <w:r w:rsidR="001A3280">
        <w:rPr>
          <w:rFonts w:cs="Times New Roman"/>
          <w:lang w:val="en-US"/>
        </w:rPr>
        <w:t xml:space="preserve"> OR 3.96, 95% CI 2.03-7.65 with &gt;3.5 units decrease in BMI and </w:t>
      </w:r>
      <w:r w:rsidR="001A3280" w:rsidRPr="000E68A2">
        <w:rPr>
          <w:rFonts w:cs="Times New Roman"/>
          <w:lang w:val="en-US"/>
        </w:rPr>
        <w:t>at least weekly medication</w:t>
      </w:r>
      <w:r w:rsidR="001A3280">
        <w:rPr>
          <w:rFonts w:cs="Times New Roman"/>
          <w:lang w:val="en-US"/>
        </w:rPr>
        <w:t>)</w:t>
      </w:r>
      <w:r w:rsidR="001A3280" w:rsidRPr="00CA76EC">
        <w:rPr>
          <w:rFonts w:cs="Times New Roman"/>
          <w:lang w:val="en-US"/>
        </w:rPr>
        <w:t>.</w:t>
      </w:r>
      <w:r w:rsidR="00ED073F">
        <w:rPr>
          <w:rFonts w:cs="Times New Roman"/>
          <w:lang w:val="en-US"/>
        </w:rPr>
        <w:fldChar w:fldCharType="begin">
          <w:fldData xml:space="preserve">PEVuZE5vdGU+PENpdGU+PEF1dGhvcj5OZXNzLUplbnNlbjwvQXV0aG9yPjxZZWFyPjIwMTM8L1ll
YXI+PFJlY051bT4xODg1PC9SZWNOdW0+PERpc3BsYXlUZXh0PjxzdHlsZSBmYWNlPSJzdXBlcnNj
cmlwdCI+NDQ8L3N0eWxlPjwvRGlzcGxheVRleHQ+PHJlY29yZD48cmVjLW51bWJlcj4xODg1PC9y
ZWMtbnVtYmVyPjxmb3JlaWduLWtleXM+PGtleSBhcHA9IkVOIiBkYi1pZD0iZGZlMHo5cnoyc3Qy
OW5lOTl3dXA1cGYyeHJ2NTBwMnNmOXI1IiB0aW1lc3RhbXA9IjAiPjE4OD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SFVOVCBSZXNlYXJjaCBDZW50cmUsIERlcGFydG1lbnQgb2YgUHVibGljIEhlYWx0aCBhbmQg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OZXNzLUplbnNlbjwvQXV0aG9yPjxZZWFyPjIwMTM8L1ll
YXI+PFJlY051bT4xODg1PC9SZWNOdW0+PERpc3BsYXlUZXh0PjxzdHlsZSBmYWNlPSJzdXBlcnNj
cmlwdCI+NDQ8L3N0eWxlPjwvRGlzcGxheVRleHQ+PHJlY29yZD48cmVjLW51bWJlcj4xODg1PC9y
ZWMtbnVtYmVyPjxmb3JlaWduLWtleXM+PGtleSBhcHA9IkVOIiBkYi1pZD0iZGZlMHo5cnoyc3Qy
OW5lOTl3dXA1cGYyeHJ2NTBwMnNmOXI1IiB0aW1lc3RhbXA9IjAiPjE4OD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SFVOVCBSZXNlYXJjaCBDZW50cmUsIERlcGFydG1lbnQgb2YgUHVibGljIEhlYWx0aCBhbmQg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ED073F">
        <w:rPr>
          <w:rFonts w:cs="Times New Roman"/>
          <w:lang w:val="en-US"/>
        </w:rPr>
      </w:r>
      <w:r w:rsidR="00ED073F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4</w:t>
      </w:r>
      <w:r w:rsidR="00ED073F">
        <w:rPr>
          <w:rFonts w:cs="Times New Roman"/>
          <w:lang w:val="en-US"/>
        </w:rPr>
        <w:fldChar w:fldCharType="end"/>
      </w:r>
    </w:p>
    <w:p w:rsidR="005E563D" w:rsidRPr="00291332" w:rsidRDefault="00F87446" w:rsidP="003332A1">
      <w:pPr>
        <w:spacing w:line="480" w:lineRule="auto"/>
        <w:rPr>
          <w:lang w:val="en-US"/>
        </w:rPr>
      </w:pPr>
      <w:r>
        <w:rPr>
          <w:lang w:val="en-US"/>
        </w:rPr>
        <w:t xml:space="preserve">Challenging these results, </w:t>
      </w:r>
      <w:r w:rsidR="00DD5E52">
        <w:rPr>
          <w:lang w:val="en-US"/>
        </w:rPr>
        <w:t>a small RCT showed</w:t>
      </w:r>
      <w:r w:rsidR="00ED073F">
        <w:rPr>
          <w:lang w:val="en-US"/>
        </w:rPr>
        <w:t xml:space="preserve"> that</w:t>
      </w:r>
      <w:r w:rsidR="00ED073F" w:rsidRPr="00291332">
        <w:rPr>
          <w:lang w:val="en-US"/>
        </w:rPr>
        <w:t xml:space="preserve"> weight loss (mean 10.8 kg) did not </w:t>
      </w:r>
      <w:r w:rsidR="00ED073F">
        <w:rPr>
          <w:lang w:val="en-US"/>
        </w:rPr>
        <w:t xml:space="preserve">have </w:t>
      </w:r>
      <w:r w:rsidR="00ED073F">
        <w:rPr>
          <w:rFonts w:cs="Times New Roman"/>
          <w:lang w:val="en-US"/>
        </w:rPr>
        <w:t>significant effect</w:t>
      </w:r>
      <w:r w:rsidR="00F6262E">
        <w:rPr>
          <w:rFonts w:cs="Times New Roman"/>
          <w:lang w:val="en-US"/>
        </w:rPr>
        <w:t>s</w:t>
      </w:r>
      <w:r w:rsidR="00ED073F">
        <w:rPr>
          <w:rFonts w:cs="Times New Roman"/>
          <w:lang w:val="en-US"/>
        </w:rPr>
        <w:t xml:space="preserve"> on symptoms, esophagitis or pH-measurements</w:t>
      </w:r>
      <w:r w:rsidR="00ED073F" w:rsidRPr="00291332">
        <w:rPr>
          <w:lang w:val="en-US"/>
        </w:rPr>
        <w:t xml:space="preserve"> </w:t>
      </w:r>
      <w:r w:rsidR="00ED073F">
        <w:rPr>
          <w:lang w:val="en-US"/>
        </w:rPr>
        <w:t xml:space="preserve">in </w:t>
      </w:r>
      <w:r w:rsidR="00ED073F" w:rsidRPr="00291332">
        <w:rPr>
          <w:lang w:val="en-US"/>
        </w:rPr>
        <w:t xml:space="preserve">obese patients (mean BMI=31.4) with GERD </w:t>
      </w:r>
      <w:r w:rsidR="00F6262E">
        <w:rPr>
          <w:lang w:val="en-US"/>
        </w:rPr>
        <w:t xml:space="preserve">who were </w:t>
      </w:r>
      <w:r w:rsidR="00ED073F" w:rsidRPr="00291332">
        <w:rPr>
          <w:lang w:val="en-US"/>
        </w:rPr>
        <w:t>randomized to</w:t>
      </w:r>
      <w:r w:rsidR="00ED073F">
        <w:rPr>
          <w:lang w:val="en-US"/>
        </w:rPr>
        <w:t xml:space="preserve"> a</w:t>
      </w:r>
      <w:r w:rsidR="00ED073F" w:rsidRPr="00291332">
        <w:rPr>
          <w:lang w:val="en-US"/>
        </w:rPr>
        <w:t xml:space="preserve"> low-caloric diet (430 kcal/day) for 6 months (n=10) or not (n=9).</w:t>
      </w:r>
      <w:r w:rsidR="00ED073F" w:rsidRPr="00291332">
        <w:rPr>
          <w:lang w:val="en-US"/>
        </w:rPr>
        <w:fldChar w:fldCharType="begin">
          <w:fldData xml:space="preserve">PEVuZE5vdGU+PENpdGU+PEF1dGhvcj5LamVsbGluPC9BdXRob3I+PFllYXI+MTk5NjwvWWVhcj48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LamVsbGluPC9BdXRob3I+PFllYXI+MTk5NjwvWWVhcj48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ED073F" w:rsidRPr="00291332">
        <w:rPr>
          <w:lang w:val="en-US"/>
        </w:rPr>
      </w:r>
      <w:r w:rsidR="00ED073F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5</w:t>
      </w:r>
      <w:r w:rsidR="00ED073F" w:rsidRPr="00291332">
        <w:rPr>
          <w:lang w:val="en-US"/>
        </w:rPr>
        <w:fldChar w:fldCharType="end"/>
      </w:r>
      <w:r w:rsidR="00ED073F" w:rsidRPr="00291332">
        <w:rPr>
          <w:lang w:val="en-US"/>
        </w:rPr>
        <w:t xml:space="preserve"> </w:t>
      </w:r>
      <w:r w:rsidR="00ED073F">
        <w:rPr>
          <w:lang w:val="en-US"/>
        </w:rPr>
        <w:t xml:space="preserve"> </w:t>
      </w:r>
      <w:r w:rsidR="00707F76">
        <w:rPr>
          <w:lang w:val="en-US"/>
        </w:rPr>
        <w:t xml:space="preserve"> In </w:t>
      </w:r>
      <w:r w:rsidR="00ED073F">
        <w:rPr>
          <w:lang w:val="en-US"/>
        </w:rPr>
        <w:t xml:space="preserve">addition, </w:t>
      </w:r>
      <w:r>
        <w:rPr>
          <w:lang w:val="en-US"/>
        </w:rPr>
        <w:t>a</w:t>
      </w:r>
      <w:r w:rsidR="003B3F12" w:rsidRPr="00291332">
        <w:rPr>
          <w:lang w:val="en-US"/>
        </w:rPr>
        <w:t xml:space="preserve"> </w:t>
      </w:r>
      <w:r w:rsidR="00A74773" w:rsidRPr="00291332">
        <w:rPr>
          <w:lang w:val="en-US"/>
        </w:rPr>
        <w:t xml:space="preserve">prospective population-based cohort study </w:t>
      </w:r>
      <w:r w:rsidR="00F26137">
        <w:rPr>
          <w:lang w:val="en-US"/>
        </w:rPr>
        <w:t xml:space="preserve">of 637 individuals </w:t>
      </w:r>
      <w:r w:rsidR="00DD5E52">
        <w:rPr>
          <w:lang w:val="en-US"/>
        </w:rPr>
        <w:t>showed</w:t>
      </w:r>
      <w:r w:rsidR="00FE3B12" w:rsidRPr="00291332">
        <w:rPr>
          <w:lang w:val="en-US"/>
        </w:rPr>
        <w:t xml:space="preserve"> no</w:t>
      </w:r>
      <w:r w:rsidR="00A74773" w:rsidRPr="00291332">
        <w:rPr>
          <w:lang w:val="en-US"/>
        </w:rPr>
        <w:t xml:space="preserve"> association between weight loss and </w:t>
      </w:r>
      <w:r w:rsidR="00FE3B12" w:rsidRPr="00291332">
        <w:rPr>
          <w:lang w:val="en-US"/>
        </w:rPr>
        <w:t xml:space="preserve">reflux </w:t>
      </w:r>
      <w:r w:rsidR="00A74773" w:rsidRPr="00291332">
        <w:rPr>
          <w:lang w:val="en-US"/>
        </w:rPr>
        <w:t>symptoms</w:t>
      </w:r>
      <w:r w:rsidR="00FE3B12" w:rsidRPr="00291332">
        <w:rPr>
          <w:lang w:val="en-US"/>
        </w:rPr>
        <w:t>,</w:t>
      </w:r>
      <w:r w:rsidR="003C0C40" w:rsidRPr="00291332">
        <w:rPr>
          <w:lang w:val="en-US"/>
        </w:rPr>
        <w:t xml:space="preserve"> but </w:t>
      </w:r>
      <w:r w:rsidR="008004A4">
        <w:rPr>
          <w:lang w:val="en-US"/>
        </w:rPr>
        <w:t xml:space="preserve">since </w:t>
      </w:r>
      <w:r w:rsidR="003C0C40" w:rsidRPr="00291332">
        <w:rPr>
          <w:lang w:val="en-US"/>
        </w:rPr>
        <w:t>weight loss was self-reported</w:t>
      </w:r>
      <w:r w:rsidR="00ED073F">
        <w:rPr>
          <w:lang w:val="en-US"/>
        </w:rPr>
        <w:t xml:space="preserve"> </w:t>
      </w:r>
      <w:r w:rsidR="008004A4">
        <w:rPr>
          <w:lang w:val="en-US"/>
        </w:rPr>
        <w:t xml:space="preserve">it </w:t>
      </w:r>
      <w:r w:rsidR="003C0C40" w:rsidRPr="00291332">
        <w:rPr>
          <w:lang w:val="en-US"/>
        </w:rPr>
        <w:t xml:space="preserve">might </w:t>
      </w:r>
      <w:r w:rsidR="008004A4">
        <w:rPr>
          <w:lang w:val="en-US"/>
        </w:rPr>
        <w:t xml:space="preserve">be </w:t>
      </w:r>
      <w:r w:rsidR="003C0C40" w:rsidRPr="00291332">
        <w:rPr>
          <w:lang w:val="en-US"/>
        </w:rPr>
        <w:t>overestimate</w:t>
      </w:r>
      <w:r w:rsidR="008004A4">
        <w:rPr>
          <w:lang w:val="en-US"/>
        </w:rPr>
        <w:t>d</w:t>
      </w:r>
      <w:r w:rsidR="003C0C40" w:rsidRPr="00291332">
        <w:rPr>
          <w:lang w:val="en-US"/>
        </w:rPr>
        <w:t>.</w:t>
      </w:r>
      <w:r w:rsidR="00FF7ACD" w:rsidRPr="00291332">
        <w:rPr>
          <w:lang w:val="en-US"/>
        </w:rPr>
        <w:fldChar w:fldCharType="begin">
          <w:fldData xml:space="preserve">PEVuZE5vdGU+PENpdGU+PEF1dGhvcj5DcmVtb25pbmk8L0F1dGhvcj48WWVhcj4yMDA2PC9ZZWFy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DcmVtb25pbmk8L0F1dGhvcj48WWVhcj4yMDA2PC9ZZWFy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FF7ACD" w:rsidRPr="00291332">
        <w:rPr>
          <w:lang w:val="en-US"/>
        </w:rPr>
      </w:r>
      <w:r w:rsidR="00FF7ACD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6</w:t>
      </w:r>
      <w:r w:rsidR="00FF7ACD" w:rsidRPr="00291332">
        <w:rPr>
          <w:lang w:val="en-US"/>
        </w:rPr>
        <w:fldChar w:fldCharType="end"/>
      </w:r>
    </w:p>
    <w:p w:rsidR="00B9657B" w:rsidRPr="00291332" w:rsidRDefault="00B9657B" w:rsidP="003332A1">
      <w:pPr>
        <w:spacing w:line="480" w:lineRule="auto"/>
        <w:rPr>
          <w:rFonts w:cs="Times New Roman"/>
          <w:lang w:val="en-US"/>
        </w:rPr>
      </w:pPr>
    </w:p>
    <w:p w:rsidR="0011097C" w:rsidRPr="00291332" w:rsidRDefault="0011097C" w:rsidP="003332A1">
      <w:pPr>
        <w:pStyle w:val="Heading3"/>
      </w:pPr>
      <w:r w:rsidRPr="00291332">
        <w:t>Tobacco smoking cessation</w:t>
      </w:r>
    </w:p>
    <w:p w:rsidR="004C2EA3" w:rsidRPr="00291332" w:rsidRDefault="00B019C6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A</w:t>
      </w:r>
      <w:r w:rsidR="0011097C" w:rsidRPr="00291332">
        <w:rPr>
          <w:lang w:val="en-US"/>
        </w:rPr>
        <w:t xml:space="preserve"> prospective population-based </w:t>
      </w:r>
      <w:r w:rsidR="00F839B0" w:rsidRPr="00291332">
        <w:rPr>
          <w:lang w:val="en-US"/>
        </w:rPr>
        <w:t xml:space="preserve">cohort </w:t>
      </w:r>
      <w:r w:rsidR="0011097C" w:rsidRPr="00291332">
        <w:rPr>
          <w:lang w:val="en-US"/>
        </w:rPr>
        <w:t xml:space="preserve">study </w:t>
      </w:r>
      <w:r w:rsidR="006E1924">
        <w:rPr>
          <w:lang w:val="en-US"/>
        </w:rPr>
        <w:t xml:space="preserve">(the HUNT study) </w:t>
      </w:r>
      <w:r w:rsidR="00CB53EC" w:rsidRPr="00291332">
        <w:rPr>
          <w:lang w:val="en-US"/>
        </w:rPr>
        <w:t xml:space="preserve">of 29,610 participants </w:t>
      </w:r>
      <w:r w:rsidR="00DD5E52">
        <w:rPr>
          <w:lang w:val="en-US"/>
        </w:rPr>
        <w:t>showed</w:t>
      </w:r>
      <w:r w:rsidR="0011097C" w:rsidRPr="00291332">
        <w:rPr>
          <w:lang w:val="en-US"/>
        </w:rPr>
        <w:t xml:space="preserve"> that smoking cessation</w:t>
      </w:r>
      <w:r w:rsidR="000E68A2">
        <w:rPr>
          <w:lang w:val="en-US"/>
        </w:rPr>
        <w:t xml:space="preserve"> was associated with</w:t>
      </w:r>
      <w:r w:rsidR="0011097C" w:rsidRPr="00291332">
        <w:rPr>
          <w:lang w:val="en-US"/>
        </w:rPr>
        <w:t xml:space="preserve"> </w:t>
      </w:r>
      <w:r w:rsidR="007B21C1" w:rsidRPr="00291332">
        <w:rPr>
          <w:lang w:val="en-US"/>
        </w:rPr>
        <w:t>decreased</w:t>
      </w:r>
      <w:r w:rsidR="0011097C" w:rsidRPr="00291332">
        <w:rPr>
          <w:lang w:val="en-US"/>
        </w:rPr>
        <w:t xml:space="preserve"> </w:t>
      </w:r>
      <w:r w:rsidR="00A26523" w:rsidRPr="00291332">
        <w:rPr>
          <w:lang w:val="en-US"/>
        </w:rPr>
        <w:t xml:space="preserve">severe </w:t>
      </w:r>
      <w:r w:rsidR="0011097C" w:rsidRPr="00291332">
        <w:rPr>
          <w:lang w:val="en-US"/>
        </w:rPr>
        <w:t>reflux symptoms in normal weight individuals on medical treatment</w:t>
      </w:r>
      <w:r w:rsidR="00CB53EC" w:rsidRPr="00291332">
        <w:rPr>
          <w:lang w:val="en-US"/>
        </w:rPr>
        <w:t>, compared to participants who continued smoking</w:t>
      </w:r>
      <w:r w:rsidR="00471C88" w:rsidRPr="00291332">
        <w:rPr>
          <w:lang w:val="en-US"/>
        </w:rPr>
        <w:t xml:space="preserve"> </w:t>
      </w:r>
      <w:r w:rsidR="0033312A">
        <w:rPr>
          <w:lang w:val="en-US"/>
        </w:rPr>
        <w:t xml:space="preserve">daily </w:t>
      </w:r>
      <w:r w:rsidR="00471C88" w:rsidRPr="00291332">
        <w:rPr>
          <w:lang w:val="en-US"/>
        </w:rPr>
        <w:t>(OR</w:t>
      </w:r>
      <w:r w:rsidR="006E1924">
        <w:rPr>
          <w:lang w:val="en-US"/>
        </w:rPr>
        <w:t xml:space="preserve"> </w:t>
      </w:r>
      <w:r w:rsidR="00471C88" w:rsidRPr="00291332">
        <w:rPr>
          <w:lang w:val="en-US"/>
        </w:rPr>
        <w:t>5.67, 95% CI 1.36-23.64)</w:t>
      </w:r>
      <w:r w:rsidR="0011097C" w:rsidRPr="00291332">
        <w:rPr>
          <w:lang w:val="en-US"/>
        </w:rPr>
        <w:t>.</w:t>
      </w:r>
      <w:r w:rsidR="0011097C" w:rsidRPr="00291332">
        <w:rPr>
          <w:lang w:val="en-US"/>
        </w:rPr>
        <w:fldChar w:fldCharType="begin">
          <w:fldData xml:space="preserve">PEVuZE5vdGU+PENpdGU+PEF1dGhvcj5OZXNzLUplbnNlbjwvQXV0aG9yPjxZZWFyPjIwMTQ8L1ll
YXI+PFJlY051bT4xOTc1PC9SZWNOdW0+PERpc3BsYXlUZXh0PjxzdHlsZSBmYWNlPSJzdXBlcnNj
cmlwdCI+NDc8L3N0eWxlPjwvRGlzcGxheVRleHQ+PHJlY29yZD48cmVjLW51bWJlcj4xOTc1PC9y
ZWMtbnVtYmVyPjxmb3JlaWduLWtleXM+PGtleSBhcHA9IkVOIiBkYi1pZD0iZGZlMHo5cnoyc3Qy
OW5lOTl3dXA1cGYyeHJ2NTBwMnNmOXI1IiB0aW1lc3RhbXA9IjAiPjE5Nz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MV0gSFVOVCBSZXNlYXJjaCBDZW50cmUsIERlcGFydG1lbnQgb2YgUHVibGljIEhlYWx0aCBh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OZXNzLUplbnNlbjwvQXV0aG9yPjxZZWFyPjIwMTQ8L1ll
YXI+PFJlY051bT4xOTc1PC9SZWNOdW0+PERpc3BsYXlUZXh0PjxzdHlsZSBmYWNlPSJzdXBlcnNj
cmlwdCI+NDc8L3N0eWxlPjwvRGlzcGxheVRleHQ+PHJlY29yZD48cmVjLW51bWJlcj4xOTc1PC9y
ZWMtbnVtYmVyPjxmb3JlaWduLWtleXM+PGtleSBhcHA9IkVOIiBkYi1pZD0iZGZlMHo5cnoyc3Qy
OW5lOTl3dXA1cGYyeHJ2NTBwMnNmOXI1IiB0aW1lc3RhbXA9IjAiPjE5Nz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MV0gSFVOVCBSZXNlYXJjaCBDZW50cmUsIERlcGFydG1lbnQgb2YgUHVibGljIEhlYWx0aCBh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11097C" w:rsidRPr="00291332">
        <w:rPr>
          <w:lang w:val="en-US"/>
        </w:rPr>
      </w:r>
      <w:r w:rsidR="0011097C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7</w:t>
      </w:r>
      <w:r w:rsidR="0011097C" w:rsidRPr="00291332">
        <w:rPr>
          <w:lang w:val="en-US"/>
        </w:rPr>
        <w:fldChar w:fldCharType="end"/>
      </w:r>
      <w:r w:rsidR="00492988" w:rsidRPr="00291332">
        <w:rPr>
          <w:lang w:val="en-US"/>
        </w:rPr>
        <w:t xml:space="preserve"> </w:t>
      </w:r>
      <w:r w:rsidR="00A26523" w:rsidRPr="00291332">
        <w:rPr>
          <w:lang w:val="en-US"/>
        </w:rPr>
        <w:t xml:space="preserve">However, there </w:t>
      </w:r>
      <w:r w:rsidR="00471C88" w:rsidRPr="00291332">
        <w:rPr>
          <w:lang w:val="en-US"/>
        </w:rPr>
        <w:t xml:space="preserve">was </w:t>
      </w:r>
      <w:r w:rsidR="00A26523" w:rsidRPr="00291332">
        <w:rPr>
          <w:lang w:val="en-US"/>
        </w:rPr>
        <w:t>no</w:t>
      </w:r>
      <w:r w:rsidR="00471C88" w:rsidRPr="00291332">
        <w:rPr>
          <w:lang w:val="en-US"/>
        </w:rPr>
        <w:t xml:space="preserve"> </w:t>
      </w:r>
      <w:r w:rsidR="008004A4">
        <w:rPr>
          <w:lang w:val="en-US"/>
        </w:rPr>
        <w:t>similar</w:t>
      </w:r>
      <w:r w:rsidR="006E1924">
        <w:rPr>
          <w:lang w:val="en-US"/>
        </w:rPr>
        <w:t xml:space="preserve"> </w:t>
      </w:r>
      <w:r w:rsidR="000E68A2">
        <w:rPr>
          <w:lang w:val="en-US"/>
        </w:rPr>
        <w:t xml:space="preserve">association </w:t>
      </w:r>
      <w:r w:rsidR="00A26523" w:rsidRPr="00291332">
        <w:rPr>
          <w:lang w:val="en-US"/>
        </w:rPr>
        <w:t xml:space="preserve">in overweight (BMI 25.0-29.9) or </w:t>
      </w:r>
      <w:r w:rsidR="00A26523" w:rsidRPr="00291332">
        <w:rPr>
          <w:lang w:val="en-US"/>
        </w:rPr>
        <w:lastRenderedPageBreak/>
        <w:t>obese (BMI ≥30.0) individuals (OR</w:t>
      </w:r>
      <w:r w:rsidR="006E1924">
        <w:rPr>
          <w:lang w:val="en-US"/>
        </w:rPr>
        <w:t xml:space="preserve"> </w:t>
      </w:r>
      <w:r w:rsidR="00A26523" w:rsidRPr="00291332">
        <w:rPr>
          <w:lang w:val="en-US"/>
        </w:rPr>
        <w:t>1.24, 95% CI 0.57-2.71 and OR</w:t>
      </w:r>
      <w:r w:rsidR="006E1924">
        <w:rPr>
          <w:lang w:val="en-US"/>
        </w:rPr>
        <w:t xml:space="preserve"> </w:t>
      </w:r>
      <w:r w:rsidR="00A26523" w:rsidRPr="00291332">
        <w:rPr>
          <w:lang w:val="en-US"/>
        </w:rPr>
        <w:t>1.29, 95% CI 0.53-3.17, respectively)</w:t>
      </w:r>
      <w:r w:rsidR="00471C88" w:rsidRPr="00291332">
        <w:rPr>
          <w:lang w:val="en-US"/>
        </w:rPr>
        <w:t>.</w:t>
      </w:r>
      <w:r w:rsidR="00A26523" w:rsidRPr="00291332">
        <w:rPr>
          <w:lang w:val="en-US"/>
        </w:rPr>
        <w:t xml:space="preserve"> </w:t>
      </w:r>
      <w:r w:rsidR="00CB53EC" w:rsidRPr="00291332">
        <w:rPr>
          <w:lang w:val="en-US"/>
        </w:rPr>
        <w:t>A possible explanation</w:t>
      </w:r>
      <w:r w:rsidR="004D62A3" w:rsidRPr="00291332">
        <w:rPr>
          <w:lang w:val="en-US"/>
        </w:rPr>
        <w:t xml:space="preserve"> </w:t>
      </w:r>
      <w:r w:rsidR="006E1924">
        <w:rPr>
          <w:lang w:val="en-US"/>
        </w:rPr>
        <w:t xml:space="preserve">for these findings </w:t>
      </w:r>
      <w:r w:rsidR="004D62A3" w:rsidRPr="00291332">
        <w:rPr>
          <w:lang w:val="en-US"/>
        </w:rPr>
        <w:t>is th</w:t>
      </w:r>
      <w:r w:rsidR="00A93BF3" w:rsidRPr="00291332">
        <w:rPr>
          <w:lang w:val="en-US"/>
        </w:rPr>
        <w:t xml:space="preserve">at </w:t>
      </w:r>
      <w:r w:rsidR="007B21C1" w:rsidRPr="00291332">
        <w:rPr>
          <w:lang w:val="en-US"/>
        </w:rPr>
        <w:t xml:space="preserve">GERD </w:t>
      </w:r>
      <w:r w:rsidR="00C93D3B" w:rsidRPr="00291332">
        <w:rPr>
          <w:lang w:val="en-US"/>
        </w:rPr>
        <w:t>pathophysiology i</w:t>
      </w:r>
      <w:r w:rsidR="00F839B0" w:rsidRPr="00291332">
        <w:rPr>
          <w:lang w:val="en-US"/>
        </w:rPr>
        <w:t xml:space="preserve">n </w:t>
      </w:r>
      <w:r w:rsidR="007B21C1" w:rsidRPr="00291332">
        <w:rPr>
          <w:lang w:val="en-US"/>
        </w:rPr>
        <w:t>obese</w:t>
      </w:r>
      <w:r w:rsidR="007849B9">
        <w:rPr>
          <w:lang w:val="en-US"/>
        </w:rPr>
        <w:t xml:space="preserve"> individuals</w:t>
      </w:r>
      <w:r w:rsidR="007B21C1" w:rsidRPr="00291332">
        <w:rPr>
          <w:lang w:val="en-US"/>
        </w:rPr>
        <w:t xml:space="preserve"> </w:t>
      </w:r>
      <w:r w:rsidR="00171A09" w:rsidRPr="00291332">
        <w:rPr>
          <w:lang w:val="en-US"/>
        </w:rPr>
        <w:t>i</w:t>
      </w:r>
      <w:r w:rsidR="004D62A3" w:rsidRPr="00291332">
        <w:rPr>
          <w:lang w:val="en-US"/>
        </w:rPr>
        <w:t xml:space="preserve">s </w:t>
      </w:r>
      <w:r w:rsidR="00C90C4E" w:rsidRPr="00291332">
        <w:rPr>
          <w:lang w:val="en-US"/>
        </w:rPr>
        <w:t>strongly dictated</w:t>
      </w:r>
      <w:r w:rsidR="004D62A3" w:rsidRPr="00291332">
        <w:rPr>
          <w:lang w:val="en-US"/>
        </w:rPr>
        <w:t xml:space="preserve"> by weight</w:t>
      </w:r>
      <w:r w:rsidR="00C90C4E" w:rsidRPr="00291332">
        <w:rPr>
          <w:lang w:val="en-US"/>
        </w:rPr>
        <w:t>,</w:t>
      </w:r>
      <w:r w:rsidR="004D62A3" w:rsidRPr="00291332">
        <w:rPr>
          <w:lang w:val="en-US"/>
        </w:rPr>
        <w:t xml:space="preserve"> </w:t>
      </w:r>
      <w:r w:rsidR="00C90C4E" w:rsidRPr="00291332">
        <w:rPr>
          <w:lang w:val="en-US"/>
        </w:rPr>
        <w:t xml:space="preserve">while </w:t>
      </w:r>
      <w:r w:rsidR="004D62A3" w:rsidRPr="00291332">
        <w:rPr>
          <w:lang w:val="en-US"/>
        </w:rPr>
        <w:t xml:space="preserve">smoking </w:t>
      </w:r>
      <w:r w:rsidR="00471C88" w:rsidRPr="00291332">
        <w:rPr>
          <w:lang w:val="en-US"/>
        </w:rPr>
        <w:t xml:space="preserve">plays </w:t>
      </w:r>
      <w:r w:rsidR="00171A09" w:rsidRPr="00291332">
        <w:rPr>
          <w:lang w:val="en-US"/>
        </w:rPr>
        <w:t xml:space="preserve">a minor role, </w:t>
      </w:r>
      <w:r w:rsidR="007849B9">
        <w:rPr>
          <w:lang w:val="en-US"/>
        </w:rPr>
        <w:t>but</w:t>
      </w:r>
      <w:r w:rsidR="007849B9" w:rsidRPr="00291332">
        <w:rPr>
          <w:lang w:val="en-US"/>
        </w:rPr>
        <w:t xml:space="preserve"> </w:t>
      </w:r>
      <w:r w:rsidR="004D62A3" w:rsidRPr="00291332">
        <w:rPr>
          <w:lang w:val="en-US"/>
        </w:rPr>
        <w:t xml:space="preserve">smoking </w:t>
      </w:r>
      <w:r w:rsidR="00C90C4E" w:rsidRPr="00291332">
        <w:rPr>
          <w:lang w:val="en-US"/>
        </w:rPr>
        <w:t>is a more</w:t>
      </w:r>
      <w:r w:rsidR="004D62A3" w:rsidRPr="00291332">
        <w:rPr>
          <w:lang w:val="en-US"/>
        </w:rPr>
        <w:t xml:space="preserve"> impor</w:t>
      </w:r>
      <w:r w:rsidR="00171A09" w:rsidRPr="00291332">
        <w:rPr>
          <w:lang w:val="en-US"/>
        </w:rPr>
        <w:t xml:space="preserve">tant </w:t>
      </w:r>
      <w:r w:rsidR="00C90C4E" w:rsidRPr="00291332">
        <w:rPr>
          <w:lang w:val="en-US"/>
        </w:rPr>
        <w:t xml:space="preserve">factor </w:t>
      </w:r>
      <w:r w:rsidR="007B21C1" w:rsidRPr="00291332">
        <w:rPr>
          <w:lang w:val="en-US"/>
        </w:rPr>
        <w:t>in non-obese</w:t>
      </w:r>
      <w:r w:rsidR="00C90C4E" w:rsidRPr="00291332">
        <w:rPr>
          <w:lang w:val="en-US"/>
        </w:rPr>
        <w:t xml:space="preserve"> individuals</w:t>
      </w:r>
      <w:r w:rsidR="004D62A3" w:rsidRPr="00291332">
        <w:rPr>
          <w:lang w:val="en-US"/>
        </w:rPr>
        <w:t>.</w:t>
      </w:r>
      <w:r w:rsidR="00CB53EC" w:rsidRPr="00291332">
        <w:rPr>
          <w:lang w:val="en-US"/>
        </w:rPr>
        <w:t xml:space="preserve"> </w:t>
      </w:r>
    </w:p>
    <w:p w:rsidR="00EB444F" w:rsidRPr="00291332" w:rsidRDefault="00EB444F" w:rsidP="003332A1">
      <w:pPr>
        <w:spacing w:line="480" w:lineRule="auto"/>
        <w:rPr>
          <w:rFonts w:cs="Times New Roman"/>
          <w:lang w:val="en-US"/>
        </w:rPr>
      </w:pPr>
    </w:p>
    <w:p w:rsidR="0011097C" w:rsidRPr="00291332" w:rsidRDefault="0011097C" w:rsidP="003332A1">
      <w:pPr>
        <w:pStyle w:val="Heading3"/>
      </w:pPr>
      <w:r w:rsidRPr="00291332">
        <w:t>Dietary intervention</w:t>
      </w:r>
      <w:r w:rsidR="00C93D3B" w:rsidRPr="00291332">
        <w:t>s</w:t>
      </w:r>
    </w:p>
    <w:p w:rsidR="00785CBA" w:rsidRPr="00291332" w:rsidRDefault="005B1B8A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 xml:space="preserve">A </w:t>
      </w:r>
      <w:r w:rsidR="00D01C67" w:rsidRPr="00291332">
        <w:rPr>
          <w:lang w:val="en-US"/>
        </w:rPr>
        <w:t xml:space="preserve">RCT </w:t>
      </w:r>
      <w:r w:rsidR="005F458A">
        <w:rPr>
          <w:lang w:val="en-US"/>
        </w:rPr>
        <w:t>showed</w:t>
      </w:r>
      <w:r w:rsidRPr="00291332">
        <w:rPr>
          <w:lang w:val="en-US"/>
        </w:rPr>
        <w:t xml:space="preserve"> no influence of </w:t>
      </w:r>
      <w:r w:rsidR="00291332">
        <w:rPr>
          <w:lang w:val="en-US"/>
        </w:rPr>
        <w:t xml:space="preserve">weight loss following a 6 month period of </w:t>
      </w:r>
      <w:r w:rsidR="00D01C67" w:rsidRPr="00291332">
        <w:rPr>
          <w:lang w:val="en-US"/>
        </w:rPr>
        <w:t xml:space="preserve">low-caloric diet </w:t>
      </w:r>
      <w:proofErr w:type="gramStart"/>
      <w:r w:rsidR="00D01C67" w:rsidRPr="00291332">
        <w:rPr>
          <w:lang w:val="en-US"/>
        </w:rPr>
        <w:t>(430 kcal/day)</w:t>
      </w:r>
      <w:proofErr w:type="gramEnd"/>
      <w:r w:rsidR="00D01C67" w:rsidRPr="00291332">
        <w:rPr>
          <w:lang w:val="en-US"/>
        </w:rPr>
        <w:t xml:space="preserve"> </w:t>
      </w:r>
      <w:r w:rsidRPr="00291332">
        <w:rPr>
          <w:lang w:val="en-US"/>
        </w:rPr>
        <w:t xml:space="preserve">on </w:t>
      </w:r>
      <w:r w:rsidR="00D01C67" w:rsidRPr="00291332">
        <w:rPr>
          <w:lang w:val="en-US"/>
        </w:rPr>
        <w:t>GERD.</w:t>
      </w:r>
      <w:r w:rsidR="00D01C67" w:rsidRPr="00291332">
        <w:rPr>
          <w:lang w:val="en-US"/>
        </w:rPr>
        <w:fldChar w:fldCharType="begin">
          <w:fldData xml:space="preserve">PEVuZE5vdGU+PENpdGU+PEF1dGhvcj5LamVsbGluPC9BdXRob3I+PFllYXI+MTk5NjwvWWVhcj48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LamVsbGluPC9BdXRob3I+PFllYXI+MTk5NjwvWWVhcj48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D01C67" w:rsidRPr="00291332">
        <w:rPr>
          <w:lang w:val="en-US"/>
        </w:rPr>
      </w:r>
      <w:r w:rsidR="00D01C67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5</w:t>
      </w:r>
      <w:r w:rsidR="00D01C67" w:rsidRPr="00291332">
        <w:rPr>
          <w:lang w:val="en-US"/>
        </w:rPr>
        <w:fldChar w:fldCharType="end"/>
      </w:r>
      <w:r w:rsidR="003E3859" w:rsidRPr="00291332">
        <w:rPr>
          <w:lang w:val="en-US"/>
        </w:rPr>
        <w:t xml:space="preserve"> </w:t>
      </w:r>
      <w:r w:rsidR="00D01C67" w:rsidRPr="00291332">
        <w:rPr>
          <w:lang w:val="en-US"/>
        </w:rPr>
        <w:t>However, a</w:t>
      </w:r>
      <w:r w:rsidR="00692805" w:rsidRPr="00291332">
        <w:rPr>
          <w:lang w:val="en-US"/>
        </w:rPr>
        <w:t xml:space="preserve"> </w:t>
      </w:r>
      <w:r w:rsidR="000A64EC" w:rsidRPr="00291332">
        <w:rPr>
          <w:lang w:val="en-US"/>
        </w:rPr>
        <w:t xml:space="preserve">small </w:t>
      </w:r>
      <w:r w:rsidR="007B21C1" w:rsidRPr="00291332">
        <w:rPr>
          <w:lang w:val="en-US"/>
        </w:rPr>
        <w:t xml:space="preserve">non-randomized </w:t>
      </w:r>
      <w:r w:rsidR="00692805" w:rsidRPr="00291332">
        <w:rPr>
          <w:lang w:val="en-US"/>
        </w:rPr>
        <w:t xml:space="preserve">study of 8 severely obese patients (mean BMI=43.5) </w:t>
      </w:r>
      <w:r w:rsidR="007B21C1" w:rsidRPr="00291332">
        <w:rPr>
          <w:lang w:val="en-US"/>
        </w:rPr>
        <w:t xml:space="preserve">who lost weight (1.7 kg) on a 4-day very low-carbohydrate diet </w:t>
      </w:r>
      <w:r w:rsidR="00D01C67" w:rsidRPr="00291332">
        <w:rPr>
          <w:lang w:val="en-US"/>
        </w:rPr>
        <w:t xml:space="preserve">(&lt;20g/day) </w:t>
      </w:r>
      <w:r w:rsidR="005F458A">
        <w:rPr>
          <w:lang w:val="en-US"/>
        </w:rPr>
        <w:t xml:space="preserve">showed </w:t>
      </w:r>
      <w:r w:rsidR="007B21C1" w:rsidRPr="00291332">
        <w:rPr>
          <w:lang w:val="en-US"/>
        </w:rPr>
        <w:t xml:space="preserve">a </w:t>
      </w:r>
      <w:r w:rsidR="00785CBA" w:rsidRPr="00291332">
        <w:rPr>
          <w:lang w:val="en-US"/>
        </w:rPr>
        <w:t>decreased total time with pH</w:t>
      </w:r>
      <w:r w:rsidR="006E1924">
        <w:rPr>
          <w:lang w:val="en-US"/>
        </w:rPr>
        <w:t xml:space="preserve"> </w:t>
      </w:r>
      <w:r w:rsidR="00692805" w:rsidRPr="00291332">
        <w:rPr>
          <w:lang w:val="en-US"/>
        </w:rPr>
        <w:t xml:space="preserve">&lt;4 (from 5.1% to 2.5%, </w:t>
      </w:r>
      <w:r w:rsidR="00692805" w:rsidRPr="00291332">
        <w:rPr>
          <w:i/>
          <w:lang w:val="en-US"/>
        </w:rPr>
        <w:t>P</w:t>
      </w:r>
      <w:r w:rsidR="00692805" w:rsidRPr="00291332">
        <w:rPr>
          <w:lang w:val="en-US"/>
        </w:rPr>
        <w:t xml:space="preserve">=0.022) and reflux symptoms score (from 1.28 to 0.72, </w:t>
      </w:r>
      <w:r w:rsidR="00692805" w:rsidRPr="00291332">
        <w:rPr>
          <w:i/>
          <w:lang w:val="en-US"/>
        </w:rPr>
        <w:t>P</w:t>
      </w:r>
      <w:r w:rsidR="00692805" w:rsidRPr="00291332">
        <w:rPr>
          <w:lang w:val="en-US"/>
        </w:rPr>
        <w:t>=0.0004).</w:t>
      </w:r>
      <w:r w:rsidR="00692805" w:rsidRPr="00291332">
        <w:rPr>
          <w:lang w:val="en-US"/>
        </w:rPr>
        <w:fldChar w:fldCharType="begin">
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692805" w:rsidRPr="00291332">
        <w:rPr>
          <w:lang w:val="en-US"/>
        </w:rPr>
      </w:r>
      <w:r w:rsidR="00692805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1</w:t>
      </w:r>
      <w:r w:rsidR="00692805" w:rsidRPr="00291332">
        <w:rPr>
          <w:lang w:val="en-US"/>
        </w:rPr>
        <w:fldChar w:fldCharType="end"/>
      </w:r>
    </w:p>
    <w:p w:rsidR="00184993" w:rsidRPr="00291332" w:rsidRDefault="00B019C6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A</w:t>
      </w:r>
      <w:r w:rsidR="0011097C" w:rsidRPr="00291332">
        <w:rPr>
          <w:lang w:val="en-US"/>
        </w:rPr>
        <w:t xml:space="preserve"> </w:t>
      </w:r>
      <w:r w:rsidR="005170B8" w:rsidRPr="00291332">
        <w:rPr>
          <w:lang w:val="en-US"/>
        </w:rPr>
        <w:t xml:space="preserve">crossover </w:t>
      </w:r>
      <w:r w:rsidR="00785CBA" w:rsidRPr="00291332">
        <w:rPr>
          <w:lang w:val="en-US"/>
        </w:rPr>
        <w:t>RCT</w:t>
      </w:r>
      <w:r w:rsidR="00171A09" w:rsidRPr="00291332">
        <w:rPr>
          <w:lang w:val="en-US"/>
        </w:rPr>
        <w:t xml:space="preserve"> </w:t>
      </w:r>
      <w:r w:rsidR="004307AE" w:rsidRPr="00291332">
        <w:rPr>
          <w:lang w:val="en-US"/>
        </w:rPr>
        <w:t xml:space="preserve">of 30 patients </w:t>
      </w:r>
      <w:r w:rsidR="00184993" w:rsidRPr="00291332">
        <w:rPr>
          <w:lang w:val="en-US"/>
        </w:rPr>
        <w:t>randomized to a late</w:t>
      </w:r>
      <w:r w:rsidR="00412269" w:rsidRPr="00291332">
        <w:rPr>
          <w:lang w:val="en-US"/>
        </w:rPr>
        <w:t xml:space="preserve"> </w:t>
      </w:r>
      <w:r w:rsidR="005F458A">
        <w:rPr>
          <w:lang w:val="en-US"/>
        </w:rPr>
        <w:t xml:space="preserve">meal </w:t>
      </w:r>
      <w:r w:rsidR="005170B8" w:rsidRPr="00291332">
        <w:rPr>
          <w:lang w:val="en-US"/>
        </w:rPr>
        <w:t xml:space="preserve">(2 hours </w:t>
      </w:r>
      <w:r w:rsidR="007B21C1" w:rsidRPr="00291332">
        <w:rPr>
          <w:lang w:val="en-US"/>
        </w:rPr>
        <w:t>before</w:t>
      </w:r>
      <w:r w:rsidR="005170B8" w:rsidRPr="00291332">
        <w:rPr>
          <w:lang w:val="en-US"/>
        </w:rPr>
        <w:t xml:space="preserve"> bed</w:t>
      </w:r>
      <w:r w:rsidR="007B21C1" w:rsidRPr="00291332">
        <w:rPr>
          <w:lang w:val="en-US"/>
        </w:rPr>
        <w:t>time</w:t>
      </w:r>
      <w:r w:rsidR="005170B8" w:rsidRPr="00291332">
        <w:rPr>
          <w:lang w:val="en-US"/>
        </w:rPr>
        <w:t>)</w:t>
      </w:r>
      <w:r w:rsidR="00184993" w:rsidRPr="00291332">
        <w:rPr>
          <w:lang w:val="en-US"/>
        </w:rPr>
        <w:t xml:space="preserve"> or an early meal (6 hours </w:t>
      </w:r>
      <w:r w:rsidR="007B21C1" w:rsidRPr="00291332">
        <w:rPr>
          <w:lang w:val="en-US"/>
        </w:rPr>
        <w:t>before bedtime</w:t>
      </w:r>
      <w:r w:rsidR="00184993" w:rsidRPr="00291332">
        <w:rPr>
          <w:lang w:val="en-US"/>
        </w:rPr>
        <w:t xml:space="preserve">) </w:t>
      </w:r>
      <w:r w:rsidR="005F458A">
        <w:rPr>
          <w:lang w:val="en-US"/>
        </w:rPr>
        <w:t>showed</w:t>
      </w:r>
      <w:r w:rsidR="0011097C" w:rsidRPr="00291332">
        <w:rPr>
          <w:lang w:val="en-US"/>
        </w:rPr>
        <w:t xml:space="preserve"> more </w:t>
      </w:r>
      <w:r w:rsidR="004307AE" w:rsidRPr="00291332">
        <w:rPr>
          <w:lang w:val="en-US"/>
        </w:rPr>
        <w:t xml:space="preserve">pH-verified </w:t>
      </w:r>
      <w:r w:rsidR="0011097C" w:rsidRPr="00291332">
        <w:rPr>
          <w:lang w:val="en-US"/>
        </w:rPr>
        <w:t xml:space="preserve">supine reflux </w:t>
      </w:r>
      <w:r w:rsidR="005170B8" w:rsidRPr="00291332">
        <w:rPr>
          <w:lang w:val="en-US"/>
        </w:rPr>
        <w:t>after the late evening meal</w:t>
      </w:r>
      <w:r w:rsidR="0011097C" w:rsidRPr="00291332">
        <w:rPr>
          <w:lang w:val="en-US"/>
        </w:rPr>
        <w:t xml:space="preserve"> </w:t>
      </w:r>
      <w:r w:rsidR="00171A09" w:rsidRPr="00291332">
        <w:rPr>
          <w:lang w:val="en-US"/>
        </w:rPr>
        <w:t>(</w:t>
      </w:r>
      <w:r w:rsidR="00C90A81" w:rsidRPr="00291332">
        <w:rPr>
          <w:lang w:val="en-US"/>
        </w:rPr>
        <w:t>mean change 5.2</w:t>
      </w:r>
      <w:r w:rsidR="00E935A6" w:rsidRPr="00291332">
        <w:rPr>
          <w:lang w:val="en-US"/>
        </w:rPr>
        <w:t>%</w:t>
      </w:r>
      <w:r w:rsidR="00C90A81" w:rsidRPr="00291332">
        <w:rPr>
          <w:lang w:val="en-US"/>
        </w:rPr>
        <w:t xml:space="preserve">, </w:t>
      </w:r>
      <w:r w:rsidR="00D85C18" w:rsidRPr="00291332">
        <w:rPr>
          <w:i/>
          <w:lang w:val="en-US"/>
        </w:rPr>
        <w:t>P</w:t>
      </w:r>
      <w:r w:rsidR="004307AE" w:rsidRPr="00291332">
        <w:rPr>
          <w:lang w:val="en-US"/>
        </w:rPr>
        <w:t>=0.002)</w:t>
      </w:r>
      <w:r w:rsidR="0011097C" w:rsidRPr="00291332">
        <w:rPr>
          <w:lang w:val="en-US"/>
        </w:rPr>
        <w:t>.</w:t>
      </w:r>
      <w:r w:rsidR="0011097C" w:rsidRPr="00291332">
        <w:rPr>
          <w:lang w:val="en-US"/>
        </w:rPr>
        <w:fldChar w:fldCharType="begin">
          <w:fldData xml:space="preserve">PEVuZE5vdGU+PENpdGU+PEF1dGhvcj5QaWVzbWFuPC9BdXRob3I+PFllYXI+MjAwNzwvWWVhcj48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QaWVzbWFuPC9BdXRob3I+PFllYXI+MjAwNzwvWWVhcj48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11097C" w:rsidRPr="00291332">
        <w:rPr>
          <w:lang w:val="en-US"/>
        </w:rPr>
      </w:r>
      <w:r w:rsidR="0011097C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8</w:t>
      </w:r>
      <w:r w:rsidR="0011097C" w:rsidRPr="00291332">
        <w:rPr>
          <w:lang w:val="en-US"/>
        </w:rPr>
        <w:fldChar w:fldCharType="end"/>
      </w:r>
    </w:p>
    <w:p w:rsidR="0008648D" w:rsidRPr="00291332" w:rsidRDefault="0008648D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 xml:space="preserve">A </w:t>
      </w:r>
      <w:r w:rsidR="00431636" w:rsidRPr="00291332">
        <w:rPr>
          <w:lang w:val="en-US"/>
        </w:rPr>
        <w:t>RCT</w:t>
      </w:r>
      <w:r w:rsidR="00C90A81" w:rsidRPr="00291332">
        <w:rPr>
          <w:lang w:val="en-US"/>
        </w:rPr>
        <w:t xml:space="preserve"> </w:t>
      </w:r>
      <w:r w:rsidR="001917B3" w:rsidRPr="00291332">
        <w:rPr>
          <w:lang w:val="en-US"/>
        </w:rPr>
        <w:t xml:space="preserve">that </w:t>
      </w:r>
      <w:r w:rsidR="000D593A" w:rsidRPr="00291332">
        <w:rPr>
          <w:lang w:val="en-US"/>
        </w:rPr>
        <w:t xml:space="preserve">compared </w:t>
      </w:r>
      <w:r w:rsidR="00A34166" w:rsidRPr="00291332">
        <w:rPr>
          <w:lang w:val="en-US"/>
        </w:rPr>
        <w:t>p</w:t>
      </w:r>
      <w:r w:rsidR="00C90A81" w:rsidRPr="00291332">
        <w:rPr>
          <w:lang w:val="en-US"/>
        </w:rPr>
        <w:t>atients</w:t>
      </w:r>
      <w:r w:rsidR="0011097C" w:rsidRPr="00291332">
        <w:rPr>
          <w:lang w:val="en-US"/>
        </w:rPr>
        <w:t xml:space="preserve"> </w:t>
      </w:r>
      <w:r w:rsidR="00A34166" w:rsidRPr="00291332">
        <w:rPr>
          <w:lang w:val="en-US"/>
        </w:rPr>
        <w:t xml:space="preserve">using a dietary fiber product (n=15) </w:t>
      </w:r>
      <w:r w:rsidR="000D593A" w:rsidRPr="00291332">
        <w:rPr>
          <w:lang w:val="en-US"/>
        </w:rPr>
        <w:t>with</w:t>
      </w:r>
      <w:r w:rsidR="00A34166" w:rsidRPr="00291332">
        <w:rPr>
          <w:lang w:val="en-US"/>
        </w:rPr>
        <w:t xml:space="preserve"> placebo (n=15) </w:t>
      </w:r>
      <w:r w:rsidR="000D593A" w:rsidRPr="00291332">
        <w:rPr>
          <w:lang w:val="en-US"/>
        </w:rPr>
        <w:t xml:space="preserve">for 2 weeks, </w:t>
      </w:r>
      <w:r w:rsidR="005F458A">
        <w:rPr>
          <w:lang w:val="en-US"/>
        </w:rPr>
        <w:t>showed</w:t>
      </w:r>
      <w:r w:rsidR="0011097C" w:rsidRPr="00291332">
        <w:rPr>
          <w:lang w:val="en-US"/>
        </w:rPr>
        <w:t xml:space="preserve"> </w:t>
      </w:r>
      <w:r w:rsidR="007849B9">
        <w:rPr>
          <w:lang w:val="en-US"/>
        </w:rPr>
        <w:t xml:space="preserve">an </w:t>
      </w:r>
      <w:r w:rsidR="00A34166" w:rsidRPr="00291332">
        <w:rPr>
          <w:lang w:val="en-US"/>
        </w:rPr>
        <w:t>increased number of</w:t>
      </w:r>
      <w:r w:rsidR="00335AD9" w:rsidRPr="00291332">
        <w:rPr>
          <w:lang w:val="en-US"/>
        </w:rPr>
        <w:t xml:space="preserve"> days with</w:t>
      </w:r>
      <w:r w:rsidR="00A34166" w:rsidRPr="00291332">
        <w:rPr>
          <w:lang w:val="en-US"/>
        </w:rPr>
        <w:t>out</w:t>
      </w:r>
      <w:r w:rsidR="00335AD9" w:rsidRPr="00291332">
        <w:rPr>
          <w:lang w:val="en-US"/>
        </w:rPr>
        <w:t xml:space="preserve"> heartburn </w:t>
      </w:r>
      <w:r w:rsidR="00A34166" w:rsidRPr="00291332">
        <w:rPr>
          <w:lang w:val="en-US"/>
        </w:rPr>
        <w:t xml:space="preserve">(mean 1.87 and 0.73, respectively, </w:t>
      </w:r>
      <w:r w:rsidR="00A34166" w:rsidRPr="00291332">
        <w:rPr>
          <w:i/>
          <w:lang w:val="en-US"/>
        </w:rPr>
        <w:t>P</w:t>
      </w:r>
      <w:r w:rsidR="006E1924">
        <w:rPr>
          <w:i/>
          <w:lang w:val="en-US"/>
        </w:rPr>
        <w:t xml:space="preserve"> </w:t>
      </w:r>
      <w:r w:rsidR="00A34166" w:rsidRPr="00291332">
        <w:rPr>
          <w:lang w:val="en-US"/>
        </w:rPr>
        <w:t xml:space="preserve">&lt;0.05) </w:t>
      </w:r>
      <w:r w:rsidR="00335AD9" w:rsidRPr="00291332">
        <w:rPr>
          <w:lang w:val="en-US"/>
        </w:rPr>
        <w:t xml:space="preserve">and </w:t>
      </w:r>
      <w:r w:rsidR="00A34166" w:rsidRPr="00291332">
        <w:rPr>
          <w:lang w:val="en-US"/>
        </w:rPr>
        <w:t xml:space="preserve">reduced </w:t>
      </w:r>
      <w:r w:rsidR="00335AD9" w:rsidRPr="00291332">
        <w:rPr>
          <w:lang w:val="en-US"/>
        </w:rPr>
        <w:t>severity score (</w:t>
      </w:r>
      <w:r w:rsidR="00A34166" w:rsidRPr="00291332">
        <w:rPr>
          <w:lang w:val="en-US"/>
        </w:rPr>
        <w:t xml:space="preserve">mean 7.7 and 13.3, respectively, </w:t>
      </w:r>
      <w:r w:rsidR="00D85C18" w:rsidRPr="00291332">
        <w:rPr>
          <w:i/>
          <w:lang w:val="en-US"/>
        </w:rPr>
        <w:t>P</w:t>
      </w:r>
      <w:r w:rsidR="006E1924">
        <w:rPr>
          <w:i/>
          <w:lang w:val="en-US"/>
        </w:rPr>
        <w:t xml:space="preserve"> </w:t>
      </w:r>
      <w:r w:rsidR="00335AD9" w:rsidRPr="00291332">
        <w:rPr>
          <w:lang w:val="en-US"/>
        </w:rPr>
        <w:t>&lt;0.05)</w:t>
      </w:r>
      <w:r w:rsidR="000D593A" w:rsidRPr="00291332">
        <w:rPr>
          <w:lang w:val="en-US"/>
        </w:rPr>
        <w:t xml:space="preserve"> in the fiber group</w:t>
      </w:r>
      <w:r w:rsidR="0011097C" w:rsidRPr="00291332">
        <w:rPr>
          <w:lang w:val="en-US"/>
        </w:rPr>
        <w:t>.</w:t>
      </w:r>
      <w:r w:rsidR="0011097C" w:rsidRPr="00291332">
        <w:rPr>
          <w:lang w:val="en-US"/>
        </w:rPr>
        <w:fldChar w:fldCharType="begin"/>
      </w:r>
      <w:r w:rsidR="00F76EE5">
        <w:rPr>
          <w:lang w:val="en-US"/>
        </w:rPr>
        <w:instrText xml:space="preserve"> ADDIN EN.CITE &lt;EndNote&gt;&lt;Cite&gt;&lt;Author&gt;DiSilvestro&lt;/Author&gt;&lt;Year&gt;2011&lt;/Year&gt;&lt;RecNum&gt;3016&lt;/RecNum&gt;&lt;DisplayText&gt;&lt;style face="superscript"&gt;49&lt;/style&gt;&lt;/DisplayText&gt;&lt;record&gt;&lt;rec-number&gt;3016&lt;/rec-number&gt;&lt;foreign-keys&gt;&lt;key app="EN" db-id="dfe0z9rz2st29ne99wup5pf2xrv50p2sf9r5" timestamp="1406709406"&gt;3016&lt;/key&gt;&lt;/foreign-keys&gt;&lt;ref-type name="Journal Article"&gt;17&lt;/ref-type&gt;&lt;contributors&gt;&lt;authors&gt;&lt;author&gt;DiSilvestro, R. A.&lt;/author&gt;&lt;author&gt;Verbruggen, M. A.&lt;/author&gt;&lt;author&gt;Offutt, E. J.&lt;/author&gt;&lt;/authors&gt;&lt;/contributors&gt;&lt;auth-address&gt;Columbus Nutraceuticals Consulting Inc., Dublin, OH 43016-9062, USA. studies@columbus.rr.com&lt;/auth-address&gt;&lt;titles&gt;&lt;title&gt;Anti-heartburn effects of a fenugreek fiber product&lt;/title&gt;&lt;secondary-title&gt;Phytother Res&lt;/secondary-title&gt;&lt;alt-title&gt;Phytotherapy research : PTR&lt;/alt-title&gt;&lt;/titles&gt;&lt;periodical&gt;&lt;full-title&gt;Phytotherapy Research&lt;/full-title&gt;&lt;abbr-1&gt;Phytother. Res.&lt;/abbr-1&gt;&lt;abbr-2&gt;Phytother Res&lt;/abbr-2&gt;&lt;/periodical&gt;&lt;pages&gt;88-91&lt;/pages&gt;&lt;volume&gt;25&lt;/volume&gt;&lt;number&gt;1&lt;/number&gt;&lt;keywords&gt;&lt;keyword&gt;Adult&lt;/keyword&gt;&lt;keyword&gt;Dietary Fiber/*therapeutic use&lt;/keyword&gt;&lt;keyword&gt;Female&lt;/keyword&gt;&lt;keyword&gt;Heartburn/*drug therapy&lt;/keyword&gt;&lt;keyword&gt;Humans&lt;/keyword&gt;&lt;keyword&gt;Male&lt;/keyword&gt;&lt;keyword&gt;Middle Aged&lt;/keyword&gt;&lt;keyword&gt;Pilot Projects&lt;/keyword&gt;&lt;keyword&gt;Trigonella/*chemistry&lt;/keyword&gt;&lt;/keywords&gt;&lt;dates&gt;&lt;year&gt;2011&lt;/year&gt;&lt;pub-dates&gt;&lt;date&gt;Jan&lt;/date&gt;&lt;/pub-dates&gt;&lt;/dates&gt;&lt;isbn&gt;1099-1573 (Electronic)&amp;#xD;0951-418X (Linking)&lt;/isbn&gt;&lt;accession-num&gt;20623611&lt;/accession-num&gt;&lt;label&gt;gerd&amp;#xD;treatment&amp;#xD;diet&lt;/label&gt;&lt;urls&gt;&lt;related-urls&gt;&lt;url&gt;http://www.ncbi.nlm.nih.gov/pubmed/20623611&lt;/url&gt;&lt;url&gt;http://onlinelibrary.wiley.com/store/10.1002/ptr.3229/asset/3229_ftp.pdf?v=1&amp;amp;t=hy8egyx0&amp;amp;s=f9aae66a13a76d707ddc54c567d9df5daa8122a3&lt;/url&gt;&lt;/related-urls&gt;&lt;/urls&gt;&lt;electronic-resource-num&gt;10.1002/ptr.3229&lt;/electronic-resource-num&gt;&lt;/record&gt;&lt;/Cite&gt;&lt;/EndNote&gt;</w:instrText>
      </w:r>
      <w:r w:rsidR="0011097C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49</w:t>
      </w:r>
      <w:r w:rsidR="0011097C" w:rsidRPr="00291332">
        <w:rPr>
          <w:lang w:val="en-US"/>
        </w:rPr>
        <w:fldChar w:fldCharType="end"/>
      </w:r>
    </w:p>
    <w:p w:rsidR="00C47CBB" w:rsidRDefault="00431636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A</w:t>
      </w:r>
      <w:r w:rsidR="0011097C" w:rsidRPr="00291332">
        <w:rPr>
          <w:lang w:val="en-US"/>
        </w:rPr>
        <w:t xml:space="preserve"> systematic review </w:t>
      </w:r>
      <w:r w:rsidR="001917B3" w:rsidRPr="00291332">
        <w:rPr>
          <w:lang w:val="en-US"/>
        </w:rPr>
        <w:t xml:space="preserve">based on observational studies </w:t>
      </w:r>
      <w:r w:rsidR="005F458A">
        <w:rPr>
          <w:lang w:val="en-US"/>
        </w:rPr>
        <w:t>showed</w:t>
      </w:r>
      <w:r w:rsidR="0011097C" w:rsidRPr="00291332">
        <w:rPr>
          <w:lang w:val="en-US"/>
        </w:rPr>
        <w:t xml:space="preserve"> no evidence of carbonated beverages promoting GERD</w:t>
      </w:r>
      <w:r w:rsidR="00B019C6" w:rsidRPr="00291332">
        <w:rPr>
          <w:lang w:val="en-US"/>
        </w:rPr>
        <w:t>.</w:t>
      </w:r>
      <w:r w:rsidR="0011097C" w:rsidRPr="00291332">
        <w:rPr>
          <w:lang w:val="en-US"/>
        </w:rPr>
        <w:fldChar w:fldCharType="begin">
          <w:fldData xml:space="preserve">PEVuZE5vdGU+PENpdGU+PEF1dGhvcj5Kb2huc29uPC9BdXRob3I+PFllYXI+MjAxMDwvWWVhcj48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Kb2huc29uPC9BdXRob3I+PFllYXI+MjAxMDwvWWVhcj48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11097C" w:rsidRPr="00291332">
        <w:rPr>
          <w:lang w:val="en-US"/>
        </w:rPr>
      </w:r>
      <w:r w:rsidR="0011097C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50</w:t>
      </w:r>
      <w:r w:rsidR="0011097C" w:rsidRPr="00291332">
        <w:rPr>
          <w:lang w:val="en-US"/>
        </w:rPr>
        <w:fldChar w:fldCharType="end"/>
      </w:r>
    </w:p>
    <w:p w:rsidR="0011097C" w:rsidRPr="00291332" w:rsidRDefault="003917F7" w:rsidP="003332A1">
      <w:pPr>
        <w:spacing w:line="480" w:lineRule="auto"/>
        <w:rPr>
          <w:lang w:val="en-US"/>
        </w:rPr>
      </w:pPr>
      <w:r w:rsidRPr="00291332">
        <w:rPr>
          <w:lang w:val="en-US"/>
        </w:rPr>
        <w:t>Regarding</w:t>
      </w:r>
      <w:r w:rsidR="0011097C" w:rsidRPr="00291332">
        <w:rPr>
          <w:lang w:val="en-US"/>
        </w:rPr>
        <w:t xml:space="preserve"> other </w:t>
      </w:r>
      <w:r w:rsidR="001917B3" w:rsidRPr="00291332">
        <w:rPr>
          <w:lang w:val="en-US"/>
        </w:rPr>
        <w:t xml:space="preserve">potential </w:t>
      </w:r>
      <w:r w:rsidR="0011097C" w:rsidRPr="00291332">
        <w:rPr>
          <w:lang w:val="en-US"/>
        </w:rPr>
        <w:t xml:space="preserve">dietary interventions </w:t>
      </w:r>
      <w:r w:rsidRPr="00291332">
        <w:rPr>
          <w:lang w:val="en-US"/>
        </w:rPr>
        <w:t>there were no</w:t>
      </w:r>
      <w:r w:rsidR="006306C7" w:rsidRPr="00291332">
        <w:rPr>
          <w:lang w:val="en-US"/>
        </w:rPr>
        <w:t xml:space="preserve"> studies</w:t>
      </w:r>
      <w:r w:rsidRPr="00291332">
        <w:rPr>
          <w:lang w:val="en-US"/>
        </w:rPr>
        <w:t xml:space="preserve"> meeting the search criteria</w:t>
      </w:r>
      <w:r w:rsidR="006306C7" w:rsidRPr="00291332">
        <w:rPr>
          <w:lang w:val="en-US"/>
        </w:rPr>
        <w:t>.</w:t>
      </w:r>
    </w:p>
    <w:p w:rsidR="00431636" w:rsidRPr="00291332" w:rsidRDefault="00431636" w:rsidP="003332A1">
      <w:pPr>
        <w:spacing w:line="480" w:lineRule="auto"/>
        <w:rPr>
          <w:lang w:val="en-US"/>
        </w:rPr>
      </w:pPr>
    </w:p>
    <w:p w:rsidR="00C9666A" w:rsidRPr="00291332" w:rsidRDefault="00C9666A" w:rsidP="003332A1">
      <w:pPr>
        <w:pStyle w:val="Heading3"/>
      </w:pPr>
      <w:r w:rsidRPr="00291332">
        <w:t>Head of bed elevation</w:t>
      </w:r>
    </w:p>
    <w:p w:rsidR="00C9666A" w:rsidRPr="00291332" w:rsidRDefault="00FF51C1" w:rsidP="003332A1">
      <w:pPr>
        <w:spacing w:line="480" w:lineRule="auto"/>
        <w:rPr>
          <w:rFonts w:cs="Times New Roman"/>
          <w:lang w:val="en-US"/>
        </w:rPr>
      </w:pPr>
      <w:r w:rsidRPr="00291332">
        <w:rPr>
          <w:rFonts w:cs="Times New Roman"/>
          <w:lang w:val="en-US"/>
        </w:rPr>
        <w:lastRenderedPageBreak/>
        <w:t xml:space="preserve">A </w:t>
      </w:r>
      <w:r w:rsidR="00642EE7" w:rsidRPr="00291332">
        <w:rPr>
          <w:rFonts w:cs="Times New Roman"/>
          <w:lang w:val="en-US"/>
        </w:rPr>
        <w:t xml:space="preserve">crossover </w:t>
      </w:r>
      <w:r w:rsidR="00785CBA" w:rsidRPr="00291332">
        <w:rPr>
          <w:rFonts w:cs="Times New Roman"/>
          <w:lang w:val="en-US"/>
        </w:rPr>
        <w:t>RCT</w:t>
      </w:r>
      <w:r w:rsidR="0011097C" w:rsidRPr="00291332">
        <w:rPr>
          <w:rFonts w:cs="Times New Roman"/>
          <w:lang w:val="en-US"/>
        </w:rPr>
        <w:t xml:space="preserve"> of 15 </w:t>
      </w:r>
      <w:r w:rsidRPr="00291332">
        <w:rPr>
          <w:rFonts w:cs="Times New Roman"/>
          <w:lang w:val="en-US"/>
        </w:rPr>
        <w:t xml:space="preserve">GERD </w:t>
      </w:r>
      <w:r w:rsidR="0011097C" w:rsidRPr="00291332">
        <w:rPr>
          <w:rFonts w:cs="Times New Roman"/>
          <w:lang w:val="en-US"/>
        </w:rPr>
        <w:t>participants</w:t>
      </w:r>
      <w:r w:rsidR="00431636" w:rsidRPr="00291332">
        <w:rPr>
          <w:rFonts w:cs="Times New Roman"/>
          <w:lang w:val="en-US"/>
        </w:rPr>
        <w:t>,</w:t>
      </w:r>
      <w:r w:rsidR="00642EE7" w:rsidRPr="00291332">
        <w:rPr>
          <w:rFonts w:cs="Times New Roman"/>
          <w:lang w:val="en-US"/>
        </w:rPr>
        <w:t xml:space="preserve"> </w:t>
      </w:r>
      <w:r w:rsidR="00FA0A4E">
        <w:rPr>
          <w:rFonts w:cs="Times New Roman"/>
          <w:lang w:val="en-US"/>
        </w:rPr>
        <w:t xml:space="preserve">showed that </w:t>
      </w:r>
      <w:r w:rsidR="00642EE7" w:rsidRPr="00291332">
        <w:rPr>
          <w:rFonts w:cs="Times New Roman"/>
          <w:lang w:val="en-US"/>
        </w:rPr>
        <w:t xml:space="preserve">elevation of the head of the bed by a </w:t>
      </w:r>
      <w:r w:rsidRPr="00291332">
        <w:rPr>
          <w:rFonts w:cs="Times New Roman"/>
          <w:lang w:val="en-US"/>
        </w:rPr>
        <w:t xml:space="preserve">10 inch </w:t>
      </w:r>
      <w:r w:rsidR="00642EE7" w:rsidRPr="00291332">
        <w:rPr>
          <w:rFonts w:cs="Times New Roman"/>
          <w:lang w:val="en-US"/>
        </w:rPr>
        <w:t>wedge decreased</w:t>
      </w:r>
      <w:r w:rsidRPr="00291332">
        <w:rPr>
          <w:rFonts w:cs="Times New Roman"/>
          <w:lang w:val="en-US"/>
        </w:rPr>
        <w:t xml:space="preserve"> </w:t>
      </w:r>
      <w:r w:rsidR="00642EE7" w:rsidRPr="00291332">
        <w:rPr>
          <w:rFonts w:cs="Times New Roman"/>
          <w:lang w:val="en-US"/>
        </w:rPr>
        <w:t>esophageal pH</w:t>
      </w:r>
      <w:r w:rsidR="006E1924">
        <w:rPr>
          <w:rFonts w:cs="Times New Roman"/>
          <w:lang w:val="en-US"/>
        </w:rPr>
        <w:t xml:space="preserve"> </w:t>
      </w:r>
      <w:r w:rsidR="00642EE7" w:rsidRPr="00291332">
        <w:rPr>
          <w:rFonts w:cs="Times New Roman"/>
          <w:lang w:val="en-US"/>
        </w:rPr>
        <w:t xml:space="preserve">&lt;4 </w:t>
      </w:r>
      <w:r w:rsidRPr="00291332">
        <w:rPr>
          <w:rFonts w:cs="Times New Roman"/>
          <w:lang w:val="en-US"/>
        </w:rPr>
        <w:t xml:space="preserve">time </w:t>
      </w:r>
      <w:r w:rsidR="00642EE7" w:rsidRPr="00291332">
        <w:rPr>
          <w:rFonts w:cs="Times New Roman"/>
          <w:lang w:val="en-US"/>
        </w:rPr>
        <w:t xml:space="preserve">compared to </w:t>
      </w:r>
      <w:r w:rsidR="000E68A2">
        <w:rPr>
          <w:rFonts w:cs="Times New Roman"/>
          <w:lang w:val="en-US"/>
        </w:rPr>
        <w:t xml:space="preserve">a </w:t>
      </w:r>
      <w:r w:rsidR="00642EE7" w:rsidRPr="00291332">
        <w:rPr>
          <w:rFonts w:cs="Times New Roman"/>
          <w:lang w:val="en-US"/>
        </w:rPr>
        <w:t>flat position (</w:t>
      </w:r>
      <w:r w:rsidR="002D4639" w:rsidRPr="00291332">
        <w:rPr>
          <w:rFonts w:cs="Times New Roman"/>
          <w:lang w:val="en-US"/>
        </w:rPr>
        <w:t>15</w:t>
      </w:r>
      <w:r w:rsidR="00642EE7" w:rsidRPr="00291332">
        <w:rPr>
          <w:rFonts w:cs="Times New Roman"/>
          <w:lang w:val="en-US"/>
        </w:rPr>
        <w:t xml:space="preserve">% </w:t>
      </w:r>
      <w:r w:rsidR="002D4639" w:rsidRPr="00291332">
        <w:rPr>
          <w:rFonts w:cs="Times New Roman"/>
          <w:lang w:val="en-US"/>
        </w:rPr>
        <w:t>and 21</w:t>
      </w:r>
      <w:r w:rsidR="00642EE7" w:rsidRPr="00291332">
        <w:rPr>
          <w:rFonts w:cs="Times New Roman"/>
          <w:lang w:val="en-US"/>
        </w:rPr>
        <w:t>%,</w:t>
      </w:r>
      <w:r w:rsidR="002D4639" w:rsidRPr="00291332">
        <w:rPr>
          <w:rFonts w:cs="Times New Roman"/>
          <w:lang w:val="en-US"/>
        </w:rPr>
        <w:t xml:space="preserve"> respectively,</w:t>
      </w:r>
      <w:r w:rsidR="00642EE7" w:rsidRPr="00291332">
        <w:rPr>
          <w:rFonts w:cs="Times New Roman"/>
          <w:lang w:val="en-US"/>
        </w:rPr>
        <w:t xml:space="preserve"> </w:t>
      </w:r>
      <w:r w:rsidR="00D85C18" w:rsidRPr="00291332">
        <w:rPr>
          <w:rFonts w:cs="Times New Roman"/>
          <w:i/>
          <w:lang w:val="en-US"/>
        </w:rPr>
        <w:t>P</w:t>
      </w:r>
      <w:r w:rsidR="006E1924">
        <w:rPr>
          <w:rFonts w:cs="Times New Roman"/>
          <w:i/>
          <w:lang w:val="en-US"/>
        </w:rPr>
        <w:t xml:space="preserve"> </w:t>
      </w:r>
      <w:r w:rsidR="00BC3A1D" w:rsidRPr="00291332">
        <w:rPr>
          <w:rFonts w:cs="Times New Roman"/>
          <w:lang w:val="en-US"/>
        </w:rPr>
        <w:t>&lt;0.05)</w:t>
      </w:r>
      <w:r w:rsidR="004636A2" w:rsidRPr="00291332">
        <w:rPr>
          <w:rFonts w:cs="Times New Roman"/>
          <w:lang w:val="en-US"/>
        </w:rPr>
        <w:t>.</w:t>
      </w:r>
      <w:r w:rsidR="00492988" w:rsidRPr="00291332">
        <w:rPr>
          <w:rFonts w:cs="Times New Roman"/>
          <w:lang w:val="en-US"/>
        </w:rPr>
        <w:fldChar w:fldCharType="begin">
          <w:fldData xml:space="preserve">PEVuZE5vdGU+PENpdGU+PEF1dGhvcj5IYW1pbHRvbjwvQXV0aG9yPjxZZWFyPjE5ODg8L1llYXI+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IYW1pbHRvbjwvQXV0aG9yPjxZZWFyPjE5ODg8L1llYXI+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492988" w:rsidRPr="00291332">
        <w:rPr>
          <w:rFonts w:cs="Times New Roman"/>
          <w:lang w:val="en-US"/>
        </w:rPr>
      </w:r>
      <w:r w:rsidR="00492988" w:rsidRPr="00291332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51</w:t>
      </w:r>
      <w:r w:rsidR="00492988" w:rsidRPr="00291332">
        <w:rPr>
          <w:rFonts w:cs="Times New Roman"/>
          <w:lang w:val="en-US"/>
        </w:rPr>
        <w:fldChar w:fldCharType="end"/>
      </w:r>
    </w:p>
    <w:p w:rsidR="00C9666A" w:rsidRPr="00291332" w:rsidRDefault="00C9666A" w:rsidP="003332A1">
      <w:pPr>
        <w:spacing w:line="480" w:lineRule="auto"/>
        <w:rPr>
          <w:lang w:val="en-US"/>
        </w:rPr>
      </w:pPr>
    </w:p>
    <w:p w:rsidR="00EB7E25" w:rsidRPr="00291332" w:rsidRDefault="00EB7E25" w:rsidP="003332A1">
      <w:pPr>
        <w:pStyle w:val="Heading1"/>
      </w:pPr>
      <w:r w:rsidRPr="00291332">
        <w:t>DISCUSSION</w:t>
      </w:r>
    </w:p>
    <w:p w:rsidR="00BA3E2A" w:rsidRPr="00291332" w:rsidRDefault="006A37EA" w:rsidP="003332A1">
      <w:pPr>
        <w:spacing w:line="480" w:lineRule="auto"/>
        <w:rPr>
          <w:lang w:val="en-US"/>
        </w:rPr>
      </w:pPr>
      <w:r w:rsidRPr="00291332">
        <w:rPr>
          <w:rFonts w:cs="Times New Roman"/>
          <w:lang w:val="en-US"/>
        </w:rPr>
        <w:t>RCTs</w:t>
      </w:r>
      <w:r w:rsidR="007C237C" w:rsidRPr="00291332">
        <w:rPr>
          <w:rFonts w:cs="Times New Roman"/>
          <w:lang w:val="en-US"/>
        </w:rPr>
        <w:t xml:space="preserve"> </w:t>
      </w:r>
      <w:r w:rsidR="008004A4">
        <w:rPr>
          <w:rFonts w:cs="Times New Roman"/>
          <w:lang w:val="en-US"/>
        </w:rPr>
        <w:t>have shown</w:t>
      </w:r>
      <w:r w:rsidR="00107039" w:rsidRPr="00291332">
        <w:rPr>
          <w:rFonts w:cs="Times New Roman"/>
          <w:lang w:val="en-US"/>
        </w:rPr>
        <w:t xml:space="preserve"> </w:t>
      </w:r>
      <w:r w:rsidR="00FB7A19" w:rsidRPr="00291332">
        <w:rPr>
          <w:rFonts w:cs="Times New Roman"/>
          <w:lang w:val="en-US"/>
        </w:rPr>
        <w:t xml:space="preserve">reduced </w:t>
      </w:r>
      <w:r w:rsidR="00107039" w:rsidRPr="00291332">
        <w:rPr>
          <w:rFonts w:cs="Times New Roman"/>
          <w:lang w:val="en-US"/>
        </w:rPr>
        <w:t>reflux symptoms and esophageal acid exposure with</w:t>
      </w:r>
      <w:r w:rsidR="007C237C" w:rsidRPr="00291332">
        <w:rPr>
          <w:rFonts w:cs="Times New Roman"/>
          <w:lang w:val="en-US"/>
        </w:rPr>
        <w:t xml:space="preserve"> </w:t>
      </w:r>
      <w:r w:rsidR="00E358FE" w:rsidRPr="00291332">
        <w:rPr>
          <w:rFonts w:cs="Times New Roman"/>
          <w:lang w:val="en-US"/>
        </w:rPr>
        <w:t>weight loss</w:t>
      </w:r>
      <w:proofErr w:type="gramStart"/>
      <w:r w:rsidR="006E1924">
        <w:rPr>
          <w:rFonts w:cs="Times New Roman"/>
          <w:lang w:val="en-US"/>
        </w:rPr>
        <w:t>,</w:t>
      </w:r>
      <w:proofErr w:type="gramEnd"/>
      <w:r w:rsidR="0018232F" w:rsidRPr="00291332">
        <w:rPr>
          <w:rFonts w:cs="Times New Roman"/>
          <w:lang w:val="en-US"/>
        </w:rPr>
        <w:fldChar w:fldCharType="begin">
          <w:fldData xml:space="preserve">PEVuZE5vdGU+PENpdGU+PEF1dGhvcj5NYXRodXMtVmxpZWdlbjwvQXV0aG9yPjxZZWFyPjE5OTY8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=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NYXRodXMtVmxpZWdlbjwvQXV0aG9yPjxZZWFyPjE5OTY8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=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18232F" w:rsidRPr="00291332">
        <w:rPr>
          <w:rFonts w:cs="Times New Roman"/>
          <w:lang w:val="en-US"/>
        </w:rPr>
      </w:r>
      <w:r w:rsidR="0018232F" w:rsidRPr="00291332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37-40</w:t>
      </w:r>
      <w:r w:rsidR="0018232F" w:rsidRPr="00291332">
        <w:rPr>
          <w:rFonts w:cs="Times New Roman"/>
          <w:lang w:val="en-US"/>
        </w:rPr>
        <w:fldChar w:fldCharType="end"/>
      </w:r>
      <w:r w:rsidR="00107039" w:rsidRPr="00291332">
        <w:rPr>
          <w:rFonts w:cs="Times New Roman"/>
          <w:lang w:val="en-US"/>
        </w:rPr>
        <w:t xml:space="preserve"> </w:t>
      </w:r>
      <w:r w:rsidR="006E1924">
        <w:rPr>
          <w:rFonts w:cs="Times New Roman"/>
          <w:lang w:val="en-US"/>
        </w:rPr>
        <w:t xml:space="preserve">findings supported by well-designed observational studies showing </w:t>
      </w:r>
      <w:r w:rsidR="006E1924">
        <w:rPr>
          <w:lang w:val="en-US"/>
        </w:rPr>
        <w:t>a</w:t>
      </w:r>
      <w:r w:rsidR="006E1924" w:rsidRPr="00291332">
        <w:rPr>
          <w:lang w:val="en-US"/>
        </w:rPr>
        <w:t xml:space="preserve"> dose-dependent decreased </w:t>
      </w:r>
      <w:r w:rsidR="006E1924">
        <w:rPr>
          <w:lang w:val="en-US"/>
        </w:rPr>
        <w:t xml:space="preserve">presence of </w:t>
      </w:r>
      <w:r w:rsidR="006E1924" w:rsidRPr="00291332">
        <w:rPr>
          <w:lang w:val="en-US"/>
        </w:rPr>
        <w:t>reflux symptoms</w:t>
      </w:r>
      <w:r w:rsidR="006E1924">
        <w:rPr>
          <w:lang w:val="en-US"/>
        </w:rPr>
        <w:t xml:space="preserve"> following </w:t>
      </w:r>
      <w:r w:rsidR="006E1924" w:rsidRPr="00291332">
        <w:rPr>
          <w:lang w:val="en-US"/>
        </w:rPr>
        <w:t>weight reduction</w:t>
      </w:r>
      <w:r w:rsidR="006E1924">
        <w:rPr>
          <w:lang w:val="en-US"/>
        </w:rPr>
        <w:t>. A</w:t>
      </w:r>
      <w:r w:rsidR="007C237C" w:rsidRPr="00291332">
        <w:rPr>
          <w:rFonts w:cs="Times New Roman"/>
          <w:lang w:val="en-US"/>
        </w:rPr>
        <w:t xml:space="preserve"> </w:t>
      </w:r>
      <w:r w:rsidR="005E563D" w:rsidRPr="00291332">
        <w:rPr>
          <w:rFonts w:cs="Times New Roman"/>
          <w:lang w:val="en-US"/>
        </w:rPr>
        <w:t xml:space="preserve">large prospective </w:t>
      </w:r>
      <w:r w:rsidR="003D0D2A" w:rsidRPr="00291332">
        <w:rPr>
          <w:rFonts w:cs="Times New Roman"/>
          <w:lang w:val="en-US"/>
        </w:rPr>
        <w:t xml:space="preserve">observational </w:t>
      </w:r>
      <w:r w:rsidR="007C237C" w:rsidRPr="00291332">
        <w:rPr>
          <w:rFonts w:cs="Times New Roman"/>
          <w:lang w:val="en-US"/>
        </w:rPr>
        <w:t xml:space="preserve">study </w:t>
      </w:r>
      <w:r w:rsidR="005F458A">
        <w:rPr>
          <w:rFonts w:cs="Times New Roman"/>
          <w:lang w:val="en-US"/>
        </w:rPr>
        <w:t>showed</w:t>
      </w:r>
      <w:r w:rsidR="00107039" w:rsidRPr="00291332">
        <w:rPr>
          <w:rFonts w:cs="Times New Roman"/>
          <w:lang w:val="en-US"/>
        </w:rPr>
        <w:t xml:space="preserve"> </w:t>
      </w:r>
      <w:r w:rsidR="000B2E47" w:rsidRPr="00291332">
        <w:rPr>
          <w:rFonts w:cs="Times New Roman"/>
          <w:lang w:val="en-US"/>
        </w:rPr>
        <w:t xml:space="preserve">reduced </w:t>
      </w:r>
      <w:r w:rsidR="00107039" w:rsidRPr="00291332">
        <w:rPr>
          <w:rFonts w:cs="Times New Roman"/>
          <w:lang w:val="en-US"/>
        </w:rPr>
        <w:t>r</w:t>
      </w:r>
      <w:r w:rsidR="007C237C" w:rsidRPr="00291332">
        <w:rPr>
          <w:rFonts w:cs="Times New Roman"/>
          <w:lang w:val="en-US"/>
        </w:rPr>
        <w:t>eflux symptoms with</w:t>
      </w:r>
      <w:r w:rsidR="00E358FE" w:rsidRPr="00291332">
        <w:rPr>
          <w:rFonts w:cs="Times New Roman"/>
          <w:lang w:val="en-US"/>
        </w:rPr>
        <w:t xml:space="preserve"> tobacco smoking cessation in normal weight individuals</w:t>
      </w:r>
      <w:r w:rsidR="0018232F" w:rsidRPr="00291332">
        <w:rPr>
          <w:rFonts w:cs="Times New Roman"/>
          <w:lang w:val="en-US"/>
        </w:rPr>
        <w:t>.</w:t>
      </w:r>
      <w:r w:rsidR="0018232F" w:rsidRPr="00291332">
        <w:rPr>
          <w:rFonts w:cs="Times New Roman"/>
          <w:lang w:val="en-US"/>
        </w:rPr>
        <w:fldChar w:fldCharType="begin">
          <w:fldData xml:space="preserve">PEVuZE5vdGU+PENpdGU+PEF1dGhvcj5OZXNzLUplbnNlbjwvQXV0aG9yPjxZZWFyPjIwMTQ8L1ll
YXI+PFJlY051bT4xOTc1PC9SZWNOdW0+PERpc3BsYXlUZXh0PjxzdHlsZSBmYWNlPSJzdXBlcnNj
cmlwdCI+NDc8L3N0eWxlPjwvRGlzcGxheVRleHQ+PHJlY29yZD48cmVjLW51bWJlcj4xOTc1PC9y
ZWMtbnVtYmVyPjxmb3JlaWduLWtleXM+PGtleSBhcHA9IkVOIiBkYi1pZD0iZGZlMHo5cnoyc3Qy
OW5lOTl3dXA1cGYyeHJ2NTBwMnNmOXI1IiB0aW1lc3RhbXA9IjAiPjE5Nz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MV0gSFVOVCBSZXNlYXJjaCBDZW50cmUsIERlcGFydG1lbnQgb2YgUHVibGljIEhlYWx0aCBh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OZXNzLUplbnNlbjwvQXV0aG9yPjxZZWFyPjIwMTQ8L1ll
YXI+PFJlY051bT4xOTc1PC9SZWNOdW0+PERpc3BsYXlUZXh0PjxzdHlsZSBmYWNlPSJzdXBlcnNj
cmlwdCI+NDc8L3N0eWxlPjwvRGlzcGxheVRleHQ+PHJlY29yZD48cmVjLW51bWJlcj4xOTc1PC9y
ZWMtbnVtYmVyPjxmb3JlaWduLWtleXM+PGtleSBhcHA9IkVOIiBkYi1pZD0iZGZlMHo5cnoyc3Qy
OW5lOTl3dXA1cGYyeHJ2NTBwMnNmOXI1IiB0aW1lc3RhbXA9IjAiPjE5Nz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MV0gSFVOVCBSZXNlYXJjaCBDZW50cmUsIERlcGFydG1lbnQgb2YgUHVibGljIEhlYWx0aCBh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18232F" w:rsidRPr="00291332">
        <w:rPr>
          <w:rFonts w:cs="Times New Roman"/>
          <w:lang w:val="en-US"/>
        </w:rPr>
      </w:r>
      <w:r w:rsidR="0018232F" w:rsidRPr="00291332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7</w:t>
      </w:r>
      <w:r w:rsidR="0018232F" w:rsidRPr="00291332">
        <w:rPr>
          <w:rFonts w:cs="Times New Roman"/>
          <w:lang w:val="en-US"/>
        </w:rPr>
        <w:fldChar w:fldCharType="end"/>
      </w:r>
      <w:r w:rsidR="007C237C" w:rsidRPr="00291332">
        <w:rPr>
          <w:rFonts w:cs="Times New Roman"/>
          <w:lang w:val="en-US"/>
        </w:rPr>
        <w:t xml:space="preserve"> </w:t>
      </w:r>
      <w:r w:rsidRPr="00291332">
        <w:rPr>
          <w:rFonts w:cs="Times New Roman"/>
          <w:lang w:val="en-US"/>
        </w:rPr>
        <w:t>RCTs</w:t>
      </w:r>
      <w:r w:rsidR="007C237C" w:rsidRPr="00291332">
        <w:rPr>
          <w:rFonts w:cs="Times New Roman"/>
          <w:lang w:val="en-US"/>
        </w:rPr>
        <w:t xml:space="preserve"> </w:t>
      </w:r>
      <w:r w:rsidR="00107039" w:rsidRPr="00291332">
        <w:rPr>
          <w:rFonts w:cs="Times New Roman"/>
          <w:lang w:val="en-US"/>
        </w:rPr>
        <w:t xml:space="preserve">also </w:t>
      </w:r>
      <w:r w:rsidR="005F458A">
        <w:rPr>
          <w:rFonts w:cs="Times New Roman"/>
          <w:lang w:val="en-US"/>
        </w:rPr>
        <w:t>showed</w:t>
      </w:r>
      <w:r w:rsidR="007C237C" w:rsidRPr="00291332">
        <w:rPr>
          <w:rFonts w:cs="Times New Roman"/>
          <w:lang w:val="en-US"/>
        </w:rPr>
        <w:t xml:space="preserve"> that</w:t>
      </w:r>
      <w:r w:rsidR="00E358FE" w:rsidRPr="00291332">
        <w:rPr>
          <w:rFonts w:cs="Times New Roman"/>
          <w:lang w:val="en-US"/>
        </w:rPr>
        <w:t xml:space="preserve"> early evening meals</w:t>
      </w:r>
      <w:r w:rsidR="0018232F" w:rsidRPr="00291332">
        <w:rPr>
          <w:rFonts w:cs="Times New Roman"/>
          <w:lang w:val="en-US"/>
        </w:rPr>
        <w:fldChar w:fldCharType="begin">
          <w:fldData xml:space="preserve">PEVuZE5vdGU+PENpdGU+PEF1dGhvcj5QaWVzbWFuPC9BdXRob3I+PFllYXI+MjAwNzwvWWVhcj48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QaWVzbWFuPC9BdXRob3I+PFllYXI+MjAwNzwvWWVhcj48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18232F" w:rsidRPr="00291332">
        <w:rPr>
          <w:rFonts w:cs="Times New Roman"/>
          <w:lang w:val="en-US"/>
        </w:rPr>
      </w:r>
      <w:r w:rsidR="0018232F" w:rsidRPr="00291332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8</w:t>
      </w:r>
      <w:r w:rsidR="0018232F" w:rsidRPr="00291332">
        <w:rPr>
          <w:rFonts w:cs="Times New Roman"/>
          <w:lang w:val="en-US"/>
        </w:rPr>
        <w:fldChar w:fldCharType="end"/>
      </w:r>
      <w:r w:rsidR="007C237C" w:rsidRPr="00291332">
        <w:rPr>
          <w:rFonts w:cs="Times New Roman"/>
          <w:lang w:val="en-US"/>
        </w:rPr>
        <w:t xml:space="preserve"> and head of </w:t>
      </w:r>
      <w:r w:rsidR="005E563D" w:rsidRPr="00291332">
        <w:rPr>
          <w:rFonts w:cs="Times New Roman"/>
          <w:lang w:val="en-US"/>
        </w:rPr>
        <w:t xml:space="preserve">the </w:t>
      </w:r>
      <w:r w:rsidR="007C237C" w:rsidRPr="00291332">
        <w:rPr>
          <w:rFonts w:cs="Times New Roman"/>
          <w:lang w:val="en-US"/>
        </w:rPr>
        <w:t>bed elevation</w:t>
      </w:r>
      <w:r w:rsidR="0018232F" w:rsidRPr="00291332">
        <w:rPr>
          <w:rFonts w:cs="Times New Roman"/>
          <w:lang w:val="en-US"/>
        </w:rPr>
        <w:fldChar w:fldCharType="begin">
          <w:fldData xml:space="preserve">PEVuZE5vdGU+PENpdGU+PEF1dGhvcj5IYW1pbHRvbjwvQXV0aG9yPjxZZWFyPjE5ODg8L1llYXI+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IYW1pbHRvbjwvQXV0aG9yPjxZZWFyPjE5ODg8L1llYXI+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18232F" w:rsidRPr="00291332">
        <w:rPr>
          <w:rFonts w:cs="Times New Roman"/>
          <w:lang w:val="en-US"/>
        </w:rPr>
      </w:r>
      <w:r w:rsidR="0018232F" w:rsidRPr="00291332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51</w:t>
      </w:r>
      <w:r w:rsidR="0018232F" w:rsidRPr="00291332">
        <w:rPr>
          <w:rFonts w:cs="Times New Roman"/>
          <w:lang w:val="en-US"/>
        </w:rPr>
        <w:fldChar w:fldCharType="end"/>
      </w:r>
      <w:r w:rsidR="007C237C" w:rsidRPr="00291332">
        <w:rPr>
          <w:rFonts w:cs="Times New Roman"/>
          <w:lang w:val="en-US"/>
        </w:rPr>
        <w:t xml:space="preserve"> </w:t>
      </w:r>
      <w:r w:rsidR="000B2E47" w:rsidRPr="00291332">
        <w:rPr>
          <w:rFonts w:cs="Times New Roman"/>
          <w:lang w:val="en-US"/>
        </w:rPr>
        <w:t xml:space="preserve">decreased the </w:t>
      </w:r>
      <w:r w:rsidR="007C237C" w:rsidRPr="00291332">
        <w:rPr>
          <w:rFonts w:cs="Times New Roman"/>
          <w:lang w:val="en-US"/>
        </w:rPr>
        <w:t>esophageal acid exposure</w:t>
      </w:r>
      <w:r w:rsidR="000B2E47" w:rsidRPr="00291332">
        <w:rPr>
          <w:rFonts w:cs="Times New Roman"/>
          <w:lang w:val="en-US"/>
        </w:rPr>
        <w:t xml:space="preserve"> time</w:t>
      </w:r>
      <w:r w:rsidR="007C237C" w:rsidRPr="00291332">
        <w:rPr>
          <w:rFonts w:cs="Times New Roman"/>
          <w:lang w:val="en-US"/>
        </w:rPr>
        <w:t>, and</w:t>
      </w:r>
      <w:r w:rsidR="00E358FE" w:rsidRPr="00291332">
        <w:rPr>
          <w:rFonts w:cs="Times New Roman"/>
          <w:lang w:val="en-US"/>
        </w:rPr>
        <w:t xml:space="preserve"> dietary fiber </w:t>
      </w:r>
      <w:r w:rsidR="00E86DF7" w:rsidRPr="00291332">
        <w:rPr>
          <w:rFonts w:cs="Times New Roman"/>
          <w:lang w:val="en-US"/>
        </w:rPr>
        <w:t xml:space="preserve">decreased </w:t>
      </w:r>
      <w:r w:rsidR="00E358FE" w:rsidRPr="00291332">
        <w:rPr>
          <w:rFonts w:cs="Times New Roman"/>
          <w:lang w:val="en-US"/>
        </w:rPr>
        <w:t>reflux symptom</w:t>
      </w:r>
      <w:r w:rsidR="005E563D" w:rsidRPr="00291332">
        <w:rPr>
          <w:rFonts w:cs="Times New Roman"/>
          <w:lang w:val="en-US"/>
        </w:rPr>
        <w:t>s.</w:t>
      </w:r>
      <w:r w:rsidR="0018232F" w:rsidRPr="00291332">
        <w:rPr>
          <w:rFonts w:cs="Times New Roman"/>
          <w:lang w:val="en-US"/>
        </w:rPr>
        <w:fldChar w:fldCharType="begin"/>
      </w:r>
      <w:r w:rsidR="00F76EE5">
        <w:rPr>
          <w:rFonts w:cs="Times New Roman"/>
          <w:lang w:val="en-US"/>
        </w:rPr>
        <w:instrText xml:space="preserve"> ADDIN EN.CITE &lt;EndNote&gt;&lt;Cite&gt;&lt;Author&gt;DiSilvestro&lt;/Author&gt;&lt;Year&gt;2011&lt;/Year&gt;&lt;RecNum&gt;3016&lt;/RecNum&gt;&lt;DisplayText&gt;&lt;style face="superscript"&gt;49&lt;/style&gt;&lt;/DisplayText&gt;&lt;record&gt;&lt;rec-number&gt;3016&lt;/rec-number&gt;&lt;foreign-keys&gt;&lt;key app="EN" db-id="dfe0z9rz2st29ne99wup5pf2xrv50p2sf9r5" timestamp="1406709406"&gt;3016&lt;/key&gt;&lt;/foreign-keys&gt;&lt;ref-type name="Journal Article"&gt;17&lt;/ref-type&gt;&lt;contributors&gt;&lt;authors&gt;&lt;author&gt;DiSilvestro, R. A.&lt;/author&gt;&lt;author&gt;Verbruggen, M. A.&lt;/author&gt;&lt;author&gt;Offutt, E. J.&lt;/author&gt;&lt;/authors&gt;&lt;/contributors&gt;&lt;auth-address&gt;Columbus Nutraceuticals Consulting Inc., Dublin, OH 43016-9062, USA. studies@columbus.rr.com&lt;/auth-address&gt;&lt;titles&gt;&lt;title&gt;Anti-heartburn effects of a fenugreek fiber product&lt;/title&gt;&lt;secondary-title&gt;Phytother Res&lt;/secondary-title&gt;&lt;alt-title&gt;Phytotherapy research : PTR&lt;/alt-title&gt;&lt;/titles&gt;&lt;periodical&gt;&lt;full-title&gt;Phytotherapy Research&lt;/full-title&gt;&lt;abbr-1&gt;Phytother. Res.&lt;/abbr-1&gt;&lt;abbr-2&gt;Phytother Res&lt;/abbr-2&gt;&lt;/periodical&gt;&lt;pages&gt;88-91&lt;/pages&gt;&lt;volume&gt;25&lt;/volume&gt;&lt;number&gt;1&lt;/number&gt;&lt;keywords&gt;&lt;keyword&gt;Adult&lt;/keyword&gt;&lt;keyword&gt;Dietary Fiber/*therapeutic use&lt;/keyword&gt;&lt;keyword&gt;Female&lt;/keyword&gt;&lt;keyword&gt;Heartburn/*drug therapy&lt;/keyword&gt;&lt;keyword&gt;Humans&lt;/keyword&gt;&lt;keyword&gt;Male&lt;/keyword&gt;&lt;keyword&gt;Middle Aged&lt;/keyword&gt;&lt;keyword&gt;Pilot Projects&lt;/keyword&gt;&lt;keyword&gt;Trigonella/*chemistry&lt;/keyword&gt;&lt;/keywords&gt;&lt;dates&gt;&lt;year&gt;2011&lt;/year&gt;&lt;pub-dates&gt;&lt;date&gt;Jan&lt;/date&gt;&lt;/pub-dates&gt;&lt;/dates&gt;&lt;isbn&gt;1099-1573 (Electronic)&amp;#xD;0951-418X (Linking)&lt;/isbn&gt;&lt;accession-num&gt;20623611&lt;/accession-num&gt;&lt;label&gt;gerd&amp;#xD;treatment&amp;#xD;diet&lt;/label&gt;&lt;urls&gt;&lt;related-urls&gt;&lt;url&gt;http://www.ncbi.nlm.nih.gov/pubmed/20623611&lt;/url&gt;&lt;url&gt;http://onlinelibrary.wiley.com/store/10.1002/ptr.3229/asset/3229_ftp.pdf?v=1&amp;amp;t=hy8egyx0&amp;amp;s=f9aae66a13a76d707ddc54c567d9df5daa8122a3&lt;/url&gt;&lt;/related-urls&gt;&lt;/urls&gt;&lt;electronic-resource-num&gt;10.1002/ptr.3229&lt;/electronic-resource-num&gt;&lt;/record&gt;&lt;/Cite&gt;&lt;/EndNote&gt;</w:instrText>
      </w:r>
      <w:r w:rsidR="0018232F" w:rsidRPr="00291332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9</w:t>
      </w:r>
      <w:r w:rsidR="0018232F" w:rsidRPr="00291332">
        <w:rPr>
          <w:rFonts w:cs="Times New Roman"/>
          <w:lang w:val="en-US"/>
        </w:rPr>
        <w:fldChar w:fldCharType="end"/>
      </w:r>
    </w:p>
    <w:p w:rsidR="008711E5" w:rsidRDefault="009227E4" w:rsidP="00C86EB3">
      <w:pPr>
        <w:spacing w:line="480" w:lineRule="auto"/>
        <w:rPr>
          <w:lang w:val="en-US"/>
        </w:rPr>
      </w:pPr>
      <w:r w:rsidRPr="00291332">
        <w:rPr>
          <w:rFonts w:cs="Times New Roman"/>
          <w:lang w:val="en-US"/>
        </w:rPr>
        <w:t xml:space="preserve">Based on the present review, we believe that the evidence of lifestyle modifications in GERD has been strengthened </w:t>
      </w:r>
      <w:r>
        <w:rPr>
          <w:rFonts w:cs="Times New Roman"/>
          <w:lang w:val="en-US"/>
        </w:rPr>
        <w:t>compared to the statements in</w:t>
      </w:r>
      <w:r w:rsidR="00295F54">
        <w:rPr>
          <w:lang w:val="en-US"/>
        </w:rPr>
        <w:t xml:space="preserve"> the </w:t>
      </w:r>
      <w:r w:rsidR="006853B7">
        <w:rPr>
          <w:lang w:val="en-US"/>
        </w:rPr>
        <w:t xml:space="preserve">three </w:t>
      </w:r>
      <w:r w:rsidR="00295F54">
        <w:rPr>
          <w:lang w:val="en-US"/>
        </w:rPr>
        <w:t xml:space="preserve">current treatment </w:t>
      </w:r>
      <w:r w:rsidR="002D198A">
        <w:rPr>
          <w:lang w:val="en-US"/>
        </w:rPr>
        <w:t>guidelines.</w:t>
      </w:r>
      <w:r w:rsidR="00295F54">
        <w:rPr>
          <w:lang w:val="en-US"/>
        </w:rPr>
        <w:fldChar w:fldCharType="begin">
          <w:fldData xml:space="preserve">PEVuZE5vdGU+PENpdGU+PEF1dGhvcj5Bcm1zdHJvbmc8L0F1dGhvcj48WWVhcj4yMDA1PC9ZZWFy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Bcm1zdHJvbmc8L0F1dGhvcj48WWVhcj4yMDA1PC9ZZWFy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295F54">
        <w:rPr>
          <w:lang w:val="en-US"/>
        </w:rPr>
      </w:r>
      <w:r w:rsidR="00295F54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24,34-36</w:t>
      </w:r>
      <w:r w:rsidR="00295F54">
        <w:rPr>
          <w:lang w:val="en-US"/>
        </w:rPr>
        <w:fldChar w:fldCharType="end"/>
      </w:r>
      <w:r w:rsidR="002D198A">
        <w:rPr>
          <w:lang w:val="en-US"/>
        </w:rPr>
        <w:t xml:space="preserve"> </w:t>
      </w:r>
      <w:r>
        <w:rPr>
          <w:lang w:val="en-US"/>
        </w:rPr>
        <w:t>T</w:t>
      </w:r>
      <w:r w:rsidR="00EB008E" w:rsidRPr="00291332">
        <w:rPr>
          <w:lang w:val="en-US"/>
        </w:rPr>
        <w:t xml:space="preserve">he CAG </w:t>
      </w:r>
      <w:proofErr w:type="gramStart"/>
      <w:r w:rsidR="00EB008E" w:rsidRPr="00291332">
        <w:rPr>
          <w:lang w:val="en-US"/>
        </w:rPr>
        <w:t>guideline</w:t>
      </w:r>
      <w:proofErr w:type="gramEnd"/>
      <w:r w:rsidR="00EB008E">
        <w:rPr>
          <w:lang w:val="en-US"/>
        </w:rPr>
        <w:t xml:space="preserve"> </w:t>
      </w:r>
      <w:r w:rsidR="005F458A">
        <w:rPr>
          <w:lang w:val="en-US"/>
        </w:rPr>
        <w:t>concludes</w:t>
      </w:r>
      <w:r w:rsidR="00EB008E" w:rsidRPr="00291332">
        <w:rPr>
          <w:lang w:val="en-US"/>
        </w:rPr>
        <w:t xml:space="preserve"> that </w:t>
      </w:r>
      <w:r>
        <w:rPr>
          <w:lang w:val="en-US"/>
        </w:rPr>
        <w:t xml:space="preserve">lifestyle </w:t>
      </w:r>
      <w:r w:rsidR="00295F54">
        <w:rPr>
          <w:lang w:val="en-US"/>
        </w:rPr>
        <w:t xml:space="preserve">modifications </w:t>
      </w:r>
      <w:r w:rsidR="003624C6" w:rsidRPr="00291332">
        <w:rPr>
          <w:lang w:val="en-US"/>
        </w:rPr>
        <w:t xml:space="preserve">are ineffective for frequent or severe reflux symptoms and </w:t>
      </w:r>
      <w:r w:rsidR="00295F54">
        <w:rPr>
          <w:lang w:val="en-US"/>
        </w:rPr>
        <w:t xml:space="preserve">that </w:t>
      </w:r>
      <w:r w:rsidR="003624C6" w:rsidRPr="00291332">
        <w:rPr>
          <w:lang w:val="en-US"/>
        </w:rPr>
        <w:t>data are insufficient to support lifestyle modifications in mild reflux.</w:t>
      </w:r>
      <w:r w:rsidR="00DC35EE" w:rsidRPr="00291332">
        <w:rPr>
          <w:lang w:val="en-US"/>
        </w:rPr>
        <w:fldChar w:fldCharType="begin">
          <w:fldData xml:space="preserve">PEVuZE5vdGU+PENpdGU+PEF1dGhvcj5Bcm1zdHJvbmc8L0F1dGhvcj48WWVhcj4yMDA1PC9ZZWFy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</w:fldData>
        </w:fldChar>
      </w:r>
      <w:r w:rsidR="001B460F">
        <w:rPr>
          <w:lang w:val="en-US"/>
        </w:rPr>
        <w:instrText xml:space="preserve"> ADDIN EN.CITE </w:instrText>
      </w:r>
      <w:r w:rsidR="001B460F">
        <w:rPr>
          <w:lang w:val="en-US"/>
        </w:rPr>
        <w:fldChar w:fldCharType="begin">
          <w:fldData xml:space="preserve">PEVuZE5vdGU+PENpdGU+PEF1dGhvcj5Bcm1zdHJvbmc8L0F1dGhvcj48WWVhcj4yMDA1PC9ZZWFy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</w:fldData>
        </w:fldChar>
      </w:r>
      <w:r w:rsidR="001B460F">
        <w:rPr>
          <w:lang w:val="en-US"/>
        </w:rPr>
        <w:instrText xml:space="preserve"> ADDIN EN.CITE.DATA </w:instrText>
      </w:r>
      <w:r w:rsidR="001B460F">
        <w:rPr>
          <w:lang w:val="en-US"/>
        </w:rPr>
      </w:r>
      <w:r w:rsidR="001B460F">
        <w:rPr>
          <w:lang w:val="en-US"/>
        </w:rPr>
        <w:fldChar w:fldCharType="end"/>
      </w:r>
      <w:r w:rsidR="00DC35EE" w:rsidRPr="00291332">
        <w:rPr>
          <w:lang w:val="en-US"/>
        </w:rPr>
      </w:r>
      <w:r w:rsidR="00DC35EE" w:rsidRPr="00291332">
        <w:rPr>
          <w:lang w:val="en-US"/>
        </w:rPr>
        <w:fldChar w:fldCharType="separate"/>
      </w:r>
      <w:r w:rsidR="001B460F" w:rsidRPr="001B460F">
        <w:rPr>
          <w:noProof/>
          <w:vertAlign w:val="superscript"/>
          <w:lang w:val="en-US"/>
        </w:rPr>
        <w:t>24</w:t>
      </w:r>
      <w:r w:rsidR="00DC35EE" w:rsidRPr="00291332">
        <w:rPr>
          <w:lang w:val="en-US"/>
        </w:rPr>
        <w:fldChar w:fldCharType="end"/>
      </w:r>
      <w:r w:rsidR="00C90B81" w:rsidRPr="00291332">
        <w:rPr>
          <w:lang w:val="en-US"/>
        </w:rPr>
        <w:t xml:space="preserve"> </w:t>
      </w:r>
      <w:r w:rsidR="002D198A">
        <w:rPr>
          <w:lang w:val="en-US"/>
        </w:rPr>
        <w:t xml:space="preserve"> </w:t>
      </w:r>
      <w:r w:rsidR="002D198A" w:rsidRPr="00291332">
        <w:rPr>
          <w:rFonts w:cs="Times New Roman"/>
          <w:lang w:val="en-US"/>
        </w:rPr>
        <w:t xml:space="preserve">The </w:t>
      </w:r>
      <w:r w:rsidR="002D198A" w:rsidRPr="00291332">
        <w:rPr>
          <w:lang w:val="en-US"/>
        </w:rPr>
        <w:t>AGA guideline</w:t>
      </w:r>
      <w:r w:rsidR="005F458A">
        <w:rPr>
          <w:lang w:val="en-US"/>
        </w:rPr>
        <w:t xml:space="preserve"> </w:t>
      </w:r>
      <w:r w:rsidR="002D198A" w:rsidRPr="00291332">
        <w:rPr>
          <w:rFonts w:cs="Times New Roman"/>
          <w:lang w:val="en-US"/>
        </w:rPr>
        <w:t>recommends weight loss in obese GERD patients and elevation of the head of the bed in patients experiencing reflux symptoms when recumbent, while other lifestyle modifications should be individually tailored.</w:t>
      </w:r>
      <w:r w:rsidR="002D198A" w:rsidRPr="00291332">
        <w:rPr>
          <w:lang w:val="en-US"/>
        </w:rPr>
        <w:fldChar w:fldCharType="begin">
          <w:fldData xml:space="preserve">PEVuZE5vdGU+PENpdGU+PEF1dGhvcj5LYWhyaWxhczwvQXV0aG9yPjxZZWFyPjIwMDg8L1llYXI+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</w:fldData>
        </w:fldChar>
      </w:r>
      <w:r w:rsidR="00F76EE5">
        <w:rPr>
          <w:lang w:val="en-US"/>
        </w:rPr>
        <w:instrText xml:space="preserve"> ADDIN EN.CITE </w:instrText>
      </w:r>
      <w:r w:rsidR="00F76EE5">
        <w:rPr>
          <w:lang w:val="en-US"/>
        </w:rPr>
        <w:fldChar w:fldCharType="begin">
          <w:fldData xml:space="preserve">PEVuZE5vdGU+PENpdGU+PEF1dGhvcj5LYWhyaWxhczwvQXV0aG9yPjxZZWFyPjIwMDg8L1llYXI+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</w:fldData>
        </w:fldChar>
      </w:r>
      <w:r w:rsidR="00F76EE5">
        <w:rPr>
          <w:lang w:val="en-US"/>
        </w:rPr>
        <w:instrText xml:space="preserve"> ADDIN EN.CITE.DATA </w:instrText>
      </w:r>
      <w:r w:rsidR="00F76EE5">
        <w:rPr>
          <w:lang w:val="en-US"/>
        </w:rPr>
      </w:r>
      <w:r w:rsidR="00F76EE5">
        <w:rPr>
          <w:lang w:val="en-US"/>
        </w:rPr>
        <w:fldChar w:fldCharType="end"/>
      </w:r>
      <w:r w:rsidR="002D198A" w:rsidRPr="00291332">
        <w:rPr>
          <w:lang w:val="en-US"/>
        </w:rPr>
      </w:r>
      <w:r w:rsidR="002D198A" w:rsidRPr="00291332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4,35</w:t>
      </w:r>
      <w:r w:rsidR="002D198A" w:rsidRPr="00291332">
        <w:rPr>
          <w:lang w:val="en-US"/>
        </w:rPr>
        <w:fldChar w:fldCharType="end"/>
      </w:r>
      <w:r w:rsidR="002D198A">
        <w:rPr>
          <w:lang w:val="en-US"/>
        </w:rPr>
        <w:t xml:space="preserve"> </w:t>
      </w:r>
      <w:r w:rsidR="00C83E64">
        <w:rPr>
          <w:lang w:val="en-US"/>
        </w:rPr>
        <w:t xml:space="preserve">The </w:t>
      </w:r>
      <w:r w:rsidR="004F4C66">
        <w:rPr>
          <w:lang w:val="en-US"/>
        </w:rPr>
        <w:t xml:space="preserve">ACG </w:t>
      </w:r>
      <w:r w:rsidR="00C83E64">
        <w:rPr>
          <w:lang w:val="en-US"/>
        </w:rPr>
        <w:t xml:space="preserve">guideline </w:t>
      </w:r>
      <w:r w:rsidR="008711E5">
        <w:rPr>
          <w:lang w:val="en-US"/>
        </w:rPr>
        <w:t>supports avoidance of meals two to three hours before bedtime, in addition to weight loss and head of bed elevation</w:t>
      </w:r>
      <w:r w:rsidR="00C83E64">
        <w:rPr>
          <w:lang w:val="en-US"/>
        </w:rPr>
        <w:t>.</w:t>
      </w:r>
      <w:r w:rsidR="008711E5">
        <w:rPr>
          <w:lang w:val="en-US"/>
        </w:rPr>
        <w:t xml:space="preserve"> However, it does not recommend elimination of food that can trigger reflux.</w:t>
      </w:r>
      <w:r w:rsidR="00ED073F">
        <w:rPr>
          <w:lang w:val="en-US"/>
        </w:rPr>
        <w:fldChar w:fldCharType="begin"/>
      </w:r>
      <w:r w:rsidR="00F76EE5">
        <w:rPr>
          <w:lang w:val="en-US"/>
        </w:rPr>
        <w:instrText xml:space="preserve"> ADDIN EN.CITE &lt;EndNote&gt;&lt;Cite&gt;&lt;Author&gt;Katz&lt;/Author&gt;&lt;Year&gt;2013&lt;/Year&gt;&lt;RecNum&gt;1997&lt;/RecNum&gt;&lt;DisplayText&gt;&lt;style face="superscript"&gt;36&lt;/style&gt;&lt;/DisplayText&gt;&lt;record&gt;&lt;rec-number&gt;1997&lt;/rec-number&gt;&lt;foreign-keys&gt;&lt;key app="EN" db-id="dfe0z9rz2st29ne99wup5pf2xrv50p2sf9r5" timestamp="0"&gt;1997&lt;/key&gt;&lt;/foreign-keys&gt;&lt;ref-type name="Journal Article"&gt;17&lt;/ref-type&gt;&lt;contributors&gt;&lt;authors&gt;&lt;author&gt;Katz, P. O.&lt;/author&gt;&lt;author&gt;Gerson, L. B.&lt;/author&gt;&lt;author&gt;Vela, M. F.&lt;/author&gt;&lt;/authors&gt;&lt;/contributors&gt;&lt;auth-address&gt;Division of Gastroenterology, Einstein Medical Center, Philadelphia, Pennsylvania, USA.&lt;/auth-address&gt;&lt;titles&gt;&lt;title&gt;Guidelines for the diagnosis and management of gastroesophageal reflux disease&lt;/title&gt;&lt;secondary-title&gt;Am J Gastroenterol&lt;/secondary-title&gt;&lt;alt-title&gt;The American journal of gastroenterology&lt;/alt-title&gt;&lt;/titles&gt;&lt;periodical&gt;&lt;full-title&gt;American Journal of Gastroenterology&lt;/full-title&gt;&lt;abbr-1&gt;Am. J. Gastroenterol.&lt;/abbr-1&gt;&lt;abbr-2&gt;Am J Gastroenterol&lt;/abbr-2&gt;&lt;/periodical&gt;&lt;pages&gt;308-28; quiz 329&lt;/pages&gt;&lt;volume&gt;108&lt;/volume&gt;&lt;number&gt;3&lt;/number&gt;&lt;keywords&gt;&lt;keyword&gt;Gastroesophageal Reflux/*diagnosis/*therapy&lt;/keyword&gt;&lt;keyword&gt;Histamine Antagonists/*therapeutic use&lt;/keyword&gt;&lt;keyword&gt;Humans&lt;/keyword&gt;&lt;keyword&gt;Manometry&lt;/keyword&gt;&lt;keyword&gt;Practice Guidelines as Topic&lt;/keyword&gt;&lt;keyword&gt;Proton Pump Inhibitors/*therapeutic use&lt;/keyword&gt;&lt;/keywords&gt;&lt;dates&gt;&lt;year&gt;2013&lt;/year&gt;&lt;pub-dates&gt;&lt;date&gt;Mar&lt;/date&gt;&lt;/pub-dates&gt;&lt;/dates&gt;&lt;isbn&gt;1572-0241 (Electronic)&amp;#xD;0002-9270 (Linking)&lt;/isbn&gt;&lt;accession-num&gt;23419381&lt;/accession-num&gt;&lt;label&gt;gerd&amp;#xD;diagnosis AND treatment&amp;#xD;guideline&lt;/label&gt;&lt;urls&gt;&lt;related-urls&gt;&lt;url&gt;http://www.ncbi.nlm.nih.gov/pubmed/23419381&lt;/url&gt;&lt;url&gt;http://www.nature.com/ajg/journal/v108/n3/pdf/ajg2012444a.pdf&lt;/url&gt;&lt;/related-urls&gt;&lt;/urls&gt;&lt;electronic-resource-num&gt;10.1038/ajg.2012.444&lt;/electronic-resource-num&gt;&lt;/record&gt;&lt;/Cite&gt;&lt;/EndNote&gt;</w:instrText>
      </w:r>
      <w:r w:rsidR="00ED073F">
        <w:rPr>
          <w:lang w:val="en-US"/>
        </w:rPr>
        <w:fldChar w:fldCharType="separate"/>
      </w:r>
      <w:r w:rsidR="00F76EE5" w:rsidRPr="00F76EE5">
        <w:rPr>
          <w:noProof/>
          <w:vertAlign w:val="superscript"/>
          <w:lang w:val="en-US"/>
        </w:rPr>
        <w:t>36</w:t>
      </w:r>
      <w:r w:rsidR="00ED073F">
        <w:rPr>
          <w:lang w:val="en-US"/>
        </w:rPr>
        <w:fldChar w:fldCharType="end"/>
      </w:r>
    </w:p>
    <w:p w:rsidR="00180719" w:rsidRPr="00291332" w:rsidRDefault="009227E4" w:rsidP="00C86EB3">
      <w:pPr>
        <w:spacing w:line="480" w:lineRule="auto"/>
        <w:rPr>
          <w:rFonts w:cs="Times New Roman"/>
          <w:lang w:val="en-US"/>
        </w:rPr>
      </w:pPr>
      <w:r>
        <w:rPr>
          <w:lang w:val="en-US"/>
        </w:rPr>
        <w:t xml:space="preserve">We believe </w:t>
      </w:r>
      <w:r w:rsidR="00365644" w:rsidRPr="00291332">
        <w:rPr>
          <w:rFonts w:cs="Times New Roman"/>
          <w:lang w:val="en-US"/>
        </w:rPr>
        <w:t xml:space="preserve">that </w:t>
      </w:r>
      <w:r w:rsidR="006E1924">
        <w:rPr>
          <w:rFonts w:cs="Times New Roman"/>
          <w:lang w:val="en-US"/>
        </w:rPr>
        <w:t xml:space="preserve">patients suffering from GERD </w:t>
      </w:r>
      <w:r w:rsidR="00365644" w:rsidRPr="00291332">
        <w:rPr>
          <w:rFonts w:cs="Times New Roman"/>
          <w:lang w:val="en-US"/>
        </w:rPr>
        <w:t xml:space="preserve">should be recommended </w:t>
      </w:r>
      <w:r w:rsidR="006E1924">
        <w:rPr>
          <w:rFonts w:cs="Times New Roman"/>
          <w:lang w:val="en-US"/>
        </w:rPr>
        <w:t xml:space="preserve">to lose </w:t>
      </w:r>
      <w:r w:rsidR="006E1924" w:rsidRPr="00291332">
        <w:rPr>
          <w:rFonts w:cs="Times New Roman"/>
          <w:lang w:val="en-US"/>
        </w:rPr>
        <w:t xml:space="preserve">weight </w:t>
      </w:r>
      <w:r w:rsidR="006E1924">
        <w:rPr>
          <w:rFonts w:cs="Times New Roman"/>
          <w:lang w:val="en-US"/>
        </w:rPr>
        <w:t>if they are</w:t>
      </w:r>
      <w:r w:rsidR="006A37EA" w:rsidRPr="00291332">
        <w:rPr>
          <w:rFonts w:cs="Times New Roman"/>
          <w:lang w:val="en-US"/>
        </w:rPr>
        <w:t xml:space="preserve"> </w:t>
      </w:r>
      <w:r w:rsidR="00402C37" w:rsidRPr="00291332">
        <w:rPr>
          <w:rFonts w:cs="Times New Roman"/>
          <w:lang w:val="en-US"/>
        </w:rPr>
        <w:t>obese</w:t>
      </w:r>
      <w:r w:rsidR="00365644" w:rsidRPr="00291332">
        <w:rPr>
          <w:rFonts w:cs="Times New Roman"/>
          <w:lang w:val="en-US"/>
        </w:rPr>
        <w:t xml:space="preserve">, </w:t>
      </w:r>
      <w:r w:rsidR="006A37EA" w:rsidRPr="00291332">
        <w:rPr>
          <w:rFonts w:cs="Times New Roman"/>
          <w:lang w:val="en-US"/>
        </w:rPr>
        <w:t xml:space="preserve">that </w:t>
      </w:r>
      <w:r w:rsidR="001F3CDB" w:rsidRPr="00291332">
        <w:rPr>
          <w:rFonts w:cs="Times New Roman"/>
          <w:lang w:val="en-US"/>
        </w:rPr>
        <w:t xml:space="preserve">tobacco smoking cessation </w:t>
      </w:r>
      <w:r w:rsidR="00365644" w:rsidRPr="00291332">
        <w:rPr>
          <w:rFonts w:cs="Times New Roman"/>
          <w:lang w:val="en-US"/>
        </w:rPr>
        <w:t xml:space="preserve">and increased dietary fiber </w:t>
      </w:r>
      <w:r w:rsidR="000C6154">
        <w:rPr>
          <w:rFonts w:cs="Times New Roman"/>
          <w:lang w:val="en-US"/>
        </w:rPr>
        <w:t>should be</w:t>
      </w:r>
      <w:r w:rsidR="000C6154" w:rsidRPr="00291332">
        <w:rPr>
          <w:rFonts w:cs="Times New Roman"/>
          <w:lang w:val="en-US"/>
        </w:rPr>
        <w:t xml:space="preserve"> </w:t>
      </w:r>
      <w:r w:rsidR="00365644" w:rsidRPr="00291332">
        <w:rPr>
          <w:rFonts w:cs="Times New Roman"/>
          <w:lang w:val="en-US"/>
        </w:rPr>
        <w:t xml:space="preserve">encouraged </w:t>
      </w:r>
      <w:r w:rsidR="00405856" w:rsidRPr="00291332">
        <w:rPr>
          <w:rFonts w:cs="Times New Roman"/>
          <w:lang w:val="en-US"/>
        </w:rPr>
        <w:t xml:space="preserve">and </w:t>
      </w:r>
      <w:r w:rsidR="00592076" w:rsidRPr="00291332">
        <w:rPr>
          <w:rFonts w:cs="Times New Roman"/>
          <w:lang w:val="en-US"/>
        </w:rPr>
        <w:t xml:space="preserve">that </w:t>
      </w:r>
      <w:r w:rsidR="00365644" w:rsidRPr="00291332">
        <w:rPr>
          <w:rFonts w:cs="Times New Roman"/>
          <w:lang w:val="en-US"/>
        </w:rPr>
        <w:t xml:space="preserve">late evening meals </w:t>
      </w:r>
      <w:r w:rsidR="00592076" w:rsidRPr="00291332">
        <w:rPr>
          <w:rFonts w:cs="Times New Roman"/>
          <w:lang w:val="en-US"/>
        </w:rPr>
        <w:t xml:space="preserve">should be avoided </w:t>
      </w:r>
      <w:r w:rsidR="00365644" w:rsidRPr="00291332">
        <w:rPr>
          <w:rFonts w:cs="Times New Roman"/>
          <w:lang w:val="en-US"/>
        </w:rPr>
        <w:t xml:space="preserve">and head of the bed </w:t>
      </w:r>
      <w:r w:rsidR="00405856" w:rsidRPr="00291332">
        <w:rPr>
          <w:rFonts w:cs="Times New Roman"/>
          <w:lang w:val="en-US"/>
        </w:rPr>
        <w:t>elevation</w:t>
      </w:r>
      <w:r w:rsidR="006A37EA" w:rsidRPr="00291332">
        <w:rPr>
          <w:rFonts w:cs="Times New Roman"/>
          <w:lang w:val="en-US"/>
        </w:rPr>
        <w:t xml:space="preserve"> </w:t>
      </w:r>
      <w:r w:rsidR="00592076" w:rsidRPr="00291332">
        <w:rPr>
          <w:rFonts w:cs="Times New Roman"/>
          <w:lang w:val="en-US"/>
        </w:rPr>
        <w:t>recommended for p</w:t>
      </w:r>
      <w:r w:rsidR="00365644" w:rsidRPr="00291332">
        <w:rPr>
          <w:rFonts w:cs="Times New Roman"/>
          <w:lang w:val="en-US"/>
        </w:rPr>
        <w:t>atient</w:t>
      </w:r>
      <w:r w:rsidR="00592076" w:rsidRPr="00291332">
        <w:rPr>
          <w:rFonts w:cs="Times New Roman"/>
          <w:lang w:val="en-US"/>
        </w:rPr>
        <w:t xml:space="preserve">s with </w:t>
      </w:r>
      <w:r w:rsidR="00365644" w:rsidRPr="00291332">
        <w:rPr>
          <w:rFonts w:cs="Times New Roman"/>
          <w:lang w:val="en-US"/>
        </w:rPr>
        <w:t>supine reflux.</w:t>
      </w:r>
      <w:r w:rsidR="0096200E">
        <w:rPr>
          <w:rFonts w:cs="Times New Roman"/>
          <w:lang w:val="en-US"/>
        </w:rPr>
        <w:t xml:space="preserve"> </w:t>
      </w:r>
      <w:r w:rsidR="00347D23">
        <w:rPr>
          <w:rFonts w:cs="Times New Roman"/>
          <w:lang w:val="en-US"/>
        </w:rPr>
        <w:t xml:space="preserve">Based on the pathophysiologic mechanisms, weight loss in obese patients will </w:t>
      </w:r>
      <w:r w:rsidR="00347D23">
        <w:rPr>
          <w:rFonts w:cs="Times New Roman"/>
          <w:lang w:val="en-US"/>
        </w:rPr>
        <w:lastRenderedPageBreak/>
        <w:t>presumably reduce the increased pressure on the gastroesophageal junction, reducing reflux.</w:t>
      </w:r>
      <w:r w:rsidR="006A0487">
        <w:rPr>
          <w:rFonts w:cs="Times New Roman"/>
          <w:lang w:val="en-US"/>
        </w:rPr>
        <w:fldChar w:fldCharType="begin">
          <w:fldData xml:space="preserve">PEVuZE5vdGU+PENpdGU+PEF1dGhvcj5QYW5kb2xmaW5vPC9BdXRob3I+PFllYXI+MjAwNjwvWWVh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==
</w:fldData>
        </w:fldChar>
      </w:r>
      <w:r w:rsidR="006A0487">
        <w:rPr>
          <w:rFonts w:cs="Times New Roman"/>
          <w:lang w:val="en-US"/>
        </w:rPr>
        <w:instrText xml:space="preserve"> ADDIN EN.CITE </w:instrText>
      </w:r>
      <w:r w:rsidR="006A0487">
        <w:rPr>
          <w:rFonts w:cs="Times New Roman"/>
          <w:lang w:val="en-US"/>
        </w:rPr>
        <w:fldChar w:fldCharType="begin">
          <w:fldData xml:space="preserve">PEVuZE5vdGU+PENpdGU+PEF1dGhvcj5QYW5kb2xmaW5vPC9BdXRob3I+PFllYXI+MjAwNjwvWWVh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==
</w:fldData>
        </w:fldChar>
      </w:r>
      <w:r w:rsidR="006A0487">
        <w:rPr>
          <w:rFonts w:cs="Times New Roman"/>
          <w:lang w:val="en-US"/>
        </w:rPr>
        <w:instrText xml:space="preserve"> ADDIN EN.CITE.DATA </w:instrText>
      </w:r>
      <w:r w:rsidR="006A0487">
        <w:rPr>
          <w:rFonts w:cs="Times New Roman"/>
          <w:lang w:val="en-US"/>
        </w:rPr>
      </w:r>
      <w:r w:rsidR="006A0487">
        <w:rPr>
          <w:rFonts w:cs="Times New Roman"/>
          <w:lang w:val="en-US"/>
        </w:rPr>
        <w:fldChar w:fldCharType="end"/>
      </w:r>
      <w:r w:rsidR="006A0487">
        <w:rPr>
          <w:rFonts w:cs="Times New Roman"/>
          <w:lang w:val="en-US"/>
        </w:rPr>
      </w:r>
      <w:r w:rsidR="006A0487">
        <w:rPr>
          <w:rFonts w:cs="Times New Roman"/>
          <w:lang w:val="en-US"/>
        </w:rPr>
        <w:fldChar w:fldCharType="separate"/>
      </w:r>
      <w:r w:rsidR="006A0487" w:rsidRPr="006A0487">
        <w:rPr>
          <w:rFonts w:cs="Times New Roman"/>
          <w:noProof/>
          <w:vertAlign w:val="superscript"/>
          <w:lang w:val="en-US"/>
        </w:rPr>
        <w:t>12</w:t>
      </w:r>
      <w:r w:rsidR="006A0487">
        <w:rPr>
          <w:rFonts w:cs="Times New Roman"/>
          <w:lang w:val="en-US"/>
        </w:rPr>
        <w:fldChar w:fldCharType="end"/>
      </w:r>
      <w:r w:rsidR="00347D23">
        <w:rPr>
          <w:rFonts w:cs="Times New Roman"/>
          <w:lang w:val="en-US"/>
        </w:rPr>
        <w:t xml:space="preserve"> Smoking cessation will normalize the lower esophageal sphincter pressure </w:t>
      </w:r>
      <w:r w:rsidR="00075010">
        <w:rPr>
          <w:rFonts w:cs="Times New Roman"/>
          <w:lang w:val="en-US"/>
        </w:rPr>
        <w:t>and</w:t>
      </w:r>
      <w:r w:rsidR="00347D23">
        <w:rPr>
          <w:rFonts w:cs="Times New Roman"/>
          <w:lang w:val="en-US"/>
        </w:rPr>
        <w:t xml:space="preserve"> salivary bicarbonate production.</w:t>
      </w:r>
      <w:r w:rsidR="006A0487">
        <w:rPr>
          <w:rFonts w:cs="Times New Roman"/>
          <w:lang w:val="en-US"/>
        </w:rPr>
        <w:fldChar w:fldCharType="begin">
          <w:fldData xml:space="preserve">PEVuZE5vdGU+PENpdGU+PEF1dGhvcj5LYWhyaWxhczwvQXV0aG9yPjxZZWFyPjE5ODk8L1llYXI+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</w:fldData>
        </w:fldChar>
      </w:r>
      <w:r w:rsidR="006A0487">
        <w:rPr>
          <w:rFonts w:cs="Times New Roman"/>
          <w:lang w:val="en-US"/>
        </w:rPr>
        <w:instrText xml:space="preserve"> ADDIN EN.CITE </w:instrText>
      </w:r>
      <w:r w:rsidR="006A0487">
        <w:rPr>
          <w:rFonts w:cs="Times New Roman"/>
          <w:lang w:val="en-US"/>
        </w:rPr>
        <w:fldChar w:fldCharType="begin">
          <w:fldData xml:space="preserve">PEVuZE5vdGU+PENpdGU+PEF1dGhvcj5LYWhyaWxhczwvQXV0aG9yPjxZZWFyPjE5ODk8L1llYXI+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</w:fldData>
        </w:fldChar>
      </w:r>
      <w:r w:rsidR="006A0487">
        <w:rPr>
          <w:rFonts w:cs="Times New Roman"/>
          <w:lang w:val="en-US"/>
        </w:rPr>
        <w:instrText xml:space="preserve"> ADDIN EN.CITE.DATA </w:instrText>
      </w:r>
      <w:r w:rsidR="006A0487">
        <w:rPr>
          <w:rFonts w:cs="Times New Roman"/>
          <w:lang w:val="en-US"/>
        </w:rPr>
      </w:r>
      <w:r w:rsidR="006A0487">
        <w:rPr>
          <w:rFonts w:cs="Times New Roman"/>
          <w:lang w:val="en-US"/>
        </w:rPr>
        <w:fldChar w:fldCharType="end"/>
      </w:r>
      <w:r w:rsidR="006A0487">
        <w:rPr>
          <w:rFonts w:cs="Times New Roman"/>
          <w:lang w:val="en-US"/>
        </w:rPr>
      </w:r>
      <w:r w:rsidR="006A0487">
        <w:rPr>
          <w:rFonts w:cs="Times New Roman"/>
          <w:lang w:val="en-US"/>
        </w:rPr>
        <w:fldChar w:fldCharType="separate"/>
      </w:r>
      <w:r w:rsidR="006A0487" w:rsidRPr="006A0487">
        <w:rPr>
          <w:rFonts w:cs="Times New Roman"/>
          <w:noProof/>
          <w:vertAlign w:val="superscript"/>
          <w:lang w:val="en-US"/>
        </w:rPr>
        <w:t>13,14</w:t>
      </w:r>
      <w:r w:rsidR="006A0487">
        <w:rPr>
          <w:rFonts w:cs="Times New Roman"/>
          <w:lang w:val="en-US"/>
        </w:rPr>
        <w:fldChar w:fldCharType="end"/>
      </w:r>
      <w:r w:rsidR="00347D23">
        <w:rPr>
          <w:rFonts w:cs="Times New Roman"/>
          <w:lang w:val="en-US"/>
        </w:rPr>
        <w:t xml:space="preserve"> </w:t>
      </w:r>
      <w:r w:rsidR="00A02FAE">
        <w:rPr>
          <w:rFonts w:cs="Times New Roman"/>
          <w:lang w:val="en-US"/>
        </w:rPr>
        <w:t xml:space="preserve"> </w:t>
      </w:r>
      <w:r w:rsidR="00347D23">
        <w:rPr>
          <w:rFonts w:cs="Times New Roman"/>
          <w:lang w:val="en-US"/>
        </w:rPr>
        <w:t xml:space="preserve">It is </w:t>
      </w:r>
      <w:r w:rsidR="0096200E" w:rsidRPr="0096200E">
        <w:rPr>
          <w:rFonts w:cs="Times New Roman"/>
          <w:lang w:val="en-US"/>
        </w:rPr>
        <w:t xml:space="preserve">speculated that dietary fiber expand with water </w:t>
      </w:r>
      <w:r w:rsidR="00870081">
        <w:rPr>
          <w:rFonts w:cs="Times New Roman"/>
          <w:lang w:val="en-US"/>
        </w:rPr>
        <w:t xml:space="preserve">to </w:t>
      </w:r>
      <w:r w:rsidR="0096200E" w:rsidRPr="0096200E">
        <w:rPr>
          <w:rFonts w:cs="Times New Roman"/>
          <w:lang w:val="en-US"/>
        </w:rPr>
        <w:t>form a barrier to</w:t>
      </w:r>
      <w:r w:rsidR="00075010">
        <w:rPr>
          <w:rFonts w:cs="Times New Roman"/>
          <w:lang w:val="en-US"/>
        </w:rPr>
        <w:t xml:space="preserve"> the</w:t>
      </w:r>
      <w:r w:rsidR="0096200E" w:rsidRPr="0096200E">
        <w:rPr>
          <w:rFonts w:cs="Times New Roman"/>
          <w:lang w:val="en-US"/>
        </w:rPr>
        <w:t xml:space="preserve"> acid rising into the esophagus.</w:t>
      </w:r>
      <w:r w:rsidR="006A0487">
        <w:rPr>
          <w:rFonts w:cs="Times New Roman"/>
          <w:lang w:val="en-US"/>
        </w:rPr>
        <w:fldChar w:fldCharType="begin"/>
      </w:r>
      <w:r w:rsidR="00F76EE5">
        <w:rPr>
          <w:rFonts w:cs="Times New Roman"/>
          <w:lang w:val="en-US"/>
        </w:rPr>
        <w:instrText xml:space="preserve"> ADDIN EN.CITE &lt;EndNote&gt;&lt;Cite&gt;&lt;Author&gt;DiSilvestro&lt;/Author&gt;&lt;Year&gt;2011&lt;/Year&gt;&lt;RecNum&gt;3016&lt;/RecNum&gt;&lt;DisplayText&gt;&lt;style face="superscript"&gt;49&lt;/style&gt;&lt;/DisplayText&gt;&lt;record&gt;&lt;rec-number&gt;3016&lt;/rec-number&gt;&lt;foreign-keys&gt;&lt;key app="EN" db-id="dfe0z9rz2st29ne99wup5pf2xrv50p2sf9r5" timestamp="1406709406"&gt;3016&lt;/key&gt;&lt;/foreign-keys&gt;&lt;ref-type name="Journal Article"&gt;17&lt;/ref-type&gt;&lt;contributors&gt;&lt;authors&gt;&lt;author&gt;DiSilvestro, R. A.&lt;/author&gt;&lt;author&gt;Verbruggen, M. A.&lt;/author&gt;&lt;author&gt;Offutt, E. J.&lt;/author&gt;&lt;/authors&gt;&lt;/contributors&gt;&lt;auth-address&gt;Columbus Nutraceuticals Consulting Inc., Dublin, OH 43016-9062, USA. studies@columbus.rr.com&lt;/auth-address&gt;&lt;titles&gt;&lt;title&gt;Anti-heartburn effects of a fenugreek fiber product&lt;/title&gt;&lt;secondary-title&gt;Phytother Res&lt;/secondary-title&gt;&lt;alt-title&gt;Phytotherapy research : PTR&lt;/alt-title&gt;&lt;/titles&gt;&lt;periodical&gt;&lt;full-title&gt;Phytotherapy Research&lt;/full-title&gt;&lt;abbr-1&gt;Phytother. Res.&lt;/abbr-1&gt;&lt;abbr-2&gt;Phytother Res&lt;/abbr-2&gt;&lt;/periodical&gt;&lt;pages&gt;88-91&lt;/pages&gt;&lt;volume&gt;25&lt;/volume&gt;&lt;number&gt;1&lt;/number&gt;&lt;keywords&gt;&lt;keyword&gt;Adult&lt;/keyword&gt;&lt;keyword&gt;Dietary Fiber/*therapeutic use&lt;/keyword&gt;&lt;keyword&gt;Female&lt;/keyword&gt;&lt;keyword&gt;Heartburn/*drug therapy&lt;/keyword&gt;&lt;keyword&gt;Humans&lt;/keyword&gt;&lt;keyword&gt;Male&lt;/keyword&gt;&lt;keyword&gt;Middle Aged&lt;/keyword&gt;&lt;keyword&gt;Pilot Projects&lt;/keyword&gt;&lt;keyword&gt;Trigonella/*chemistry&lt;/keyword&gt;&lt;/keywords&gt;&lt;dates&gt;&lt;year&gt;2011&lt;/year&gt;&lt;pub-dates&gt;&lt;date&gt;Jan&lt;/date&gt;&lt;/pub-dates&gt;&lt;/dates&gt;&lt;isbn&gt;1099-1573 (Electronic)&amp;#xD;0951-418X (Linking)&lt;/isbn&gt;&lt;accession-num&gt;20623611&lt;/accession-num&gt;&lt;label&gt;gerd&amp;#xD;treatment&amp;#xD;diet&lt;/label&gt;&lt;urls&gt;&lt;related-urls&gt;&lt;url&gt;http://www.ncbi.nlm.nih.gov/pubmed/20623611&lt;/url&gt;&lt;url&gt;http://onlinelibrary.wiley.com/store/10.1002/ptr.3229/asset/3229_ftp.pdf?v=1&amp;amp;t=hy8egyx0&amp;amp;s=f9aae66a13a76d707ddc54c567d9df5daa8122a3&lt;/url&gt;&lt;/related-urls&gt;&lt;/urls&gt;&lt;electronic-resource-num&gt;10.1002/ptr.3229&lt;/electronic-resource-num&gt;&lt;/record&gt;&lt;/Cite&gt;&lt;/EndNote&gt;</w:instrText>
      </w:r>
      <w:r w:rsidR="006A0487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9</w:t>
      </w:r>
      <w:r w:rsidR="006A0487">
        <w:rPr>
          <w:rFonts w:cs="Times New Roman"/>
          <w:lang w:val="en-US"/>
        </w:rPr>
        <w:fldChar w:fldCharType="end"/>
      </w:r>
      <w:r w:rsidR="0096200E" w:rsidRPr="0096200E">
        <w:rPr>
          <w:rFonts w:cs="Times New Roman"/>
          <w:lang w:val="en-US"/>
        </w:rPr>
        <w:t xml:space="preserve"> </w:t>
      </w:r>
      <w:r w:rsidR="00075010">
        <w:rPr>
          <w:rFonts w:cs="Times New Roman"/>
          <w:lang w:val="en-US"/>
        </w:rPr>
        <w:t>Avoiding late evening meals and head of the bed elevation will reduce nighttime supine reflux.</w:t>
      </w:r>
      <w:r w:rsidR="006A0487">
        <w:rPr>
          <w:rFonts w:cs="Times New Roman"/>
          <w:lang w:val="en-US"/>
        </w:rPr>
        <w:fldChar w:fldCharType="begin">
          <w:fldData xml:space="preserve">PEVuZE5vdGU+PENpdGU+PEF1dGhvcj5QaWVzbWFuPC9BdXRob3I+PFllYXI+MjAwNzwvWWVhcj48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QaWVzbWFuPC9BdXRob3I+PFllYXI+MjAwNzwvWWVhcj48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6A0487">
        <w:rPr>
          <w:rFonts w:cs="Times New Roman"/>
          <w:lang w:val="en-US"/>
        </w:rPr>
      </w:r>
      <w:r w:rsidR="006A0487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8,51</w:t>
      </w:r>
      <w:r w:rsidR="006A0487">
        <w:rPr>
          <w:rFonts w:cs="Times New Roman"/>
          <w:lang w:val="en-US"/>
        </w:rPr>
        <w:fldChar w:fldCharType="end"/>
      </w:r>
      <w:r w:rsidR="00075010">
        <w:rPr>
          <w:rFonts w:cs="Times New Roman"/>
          <w:lang w:val="en-US"/>
        </w:rPr>
        <w:t xml:space="preserve"> </w:t>
      </w:r>
      <w:proofErr w:type="gramStart"/>
      <w:r w:rsidR="00D441FA">
        <w:rPr>
          <w:rFonts w:cs="Times New Roman"/>
          <w:lang w:val="en-US"/>
        </w:rPr>
        <w:t>Any</w:t>
      </w:r>
      <w:proofErr w:type="gramEnd"/>
      <w:r w:rsidR="00195226">
        <w:rPr>
          <w:rFonts w:cs="Times New Roman"/>
          <w:lang w:val="en-US"/>
        </w:rPr>
        <w:t xml:space="preserve"> effect of a </w:t>
      </w:r>
      <w:r w:rsidR="00195226" w:rsidRPr="00195226">
        <w:rPr>
          <w:rFonts w:cs="Times New Roman"/>
          <w:lang w:val="en-US"/>
        </w:rPr>
        <w:t xml:space="preserve">very low-carbohydrate diet </w:t>
      </w:r>
      <w:r w:rsidR="00195226">
        <w:rPr>
          <w:rFonts w:cs="Times New Roman"/>
          <w:lang w:val="en-US"/>
        </w:rPr>
        <w:t>is uncertain, as the study included cannot separate the effects of weight loss from those of the diet.</w:t>
      </w:r>
      <w:r w:rsidR="006A0487">
        <w:rPr>
          <w:rFonts w:cs="Times New Roman"/>
          <w:lang w:val="en-US"/>
        </w:rPr>
        <w:fldChar w:fldCharType="begin">
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6A0487">
        <w:rPr>
          <w:rFonts w:cs="Times New Roman"/>
          <w:lang w:val="en-US"/>
        </w:rPr>
      </w:r>
      <w:r w:rsidR="006A0487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1</w:t>
      </w:r>
      <w:r w:rsidR="006A0487">
        <w:rPr>
          <w:rFonts w:cs="Times New Roman"/>
          <w:lang w:val="en-US"/>
        </w:rPr>
        <w:fldChar w:fldCharType="end"/>
      </w:r>
      <w:r w:rsidR="00195226">
        <w:rPr>
          <w:rFonts w:cs="Times New Roman"/>
          <w:lang w:val="en-US"/>
        </w:rPr>
        <w:t xml:space="preserve"> However, a small case series showed a </w:t>
      </w:r>
      <w:r w:rsidR="00195226" w:rsidRPr="00195226">
        <w:rPr>
          <w:rFonts w:cs="Times New Roman"/>
          <w:lang w:val="en-US"/>
        </w:rPr>
        <w:t>significant and almost immediate resolution of GERD symptoms in obese individuals initiating a very low-carbohydrate diet</w:t>
      </w:r>
      <w:r w:rsidR="00641E64">
        <w:rPr>
          <w:rFonts w:cs="Times New Roman"/>
          <w:lang w:val="en-US"/>
        </w:rPr>
        <w:t>.</w:t>
      </w:r>
      <w:r w:rsidR="00641E64">
        <w:rPr>
          <w:rFonts w:cs="Times New Roman"/>
          <w:lang w:val="en-US"/>
        </w:rPr>
        <w:fldChar w:fldCharType="begin"/>
      </w:r>
      <w:r w:rsidR="00F76EE5">
        <w:rPr>
          <w:rFonts w:cs="Times New Roman"/>
          <w:lang w:val="en-US"/>
        </w:rPr>
        <w:instrText xml:space="preserve"> ADDIN EN.CITE &lt;EndNote&gt;&lt;Cite&gt;&lt;Author&gt;Yancy&lt;/Author&gt;&lt;Year&gt;2001&lt;/Year&gt;&lt;RecNum&gt;1334&lt;/RecNum&gt;&lt;DisplayText&gt;&lt;style face="superscript"&gt;52&lt;/style&gt;&lt;/DisplayText&gt;&lt;record&gt;&lt;rec-number&gt;1334&lt;/rec-number&gt;&lt;foreign-keys&gt;&lt;key app="EN" db-id="dfe0z9rz2st29ne99wup5pf2xrv50p2sf9r5" timestamp="0"&gt;1334&lt;/key&gt;&lt;/foreign-keys&gt;&lt;ref-type name="Journal Article"&gt;17&lt;/ref-type&gt;&lt;contributors&gt;&lt;authors&gt;&lt;author&gt;Yancy, W. S., Jr.&lt;/author&gt;&lt;author&gt;Provenzale, D.&lt;/author&gt;&lt;author&gt;Westman, E. C.&lt;/author&gt;&lt;/authors&gt;&lt;/contributors&gt;&lt;auth-address&gt;Center for Health Services Research in Primary Care, Veterans&amp;apos; Affairs Medical Center, Division of General Medicine, Department of Medicine, Duke University Medical Center, Durham, NC, USA.&lt;/auth-address&gt;&lt;titles&gt;&lt;title&gt;Improvement of gastroesophageal reflux disease after initiation of a low-carbohydrate diet: five brief case reports&lt;/title&gt;&lt;secondary-title&gt;Alternative Therapies in Health and Medicine&lt;/secondary-title&gt;&lt;/titles&gt;&lt;periodical&gt;&lt;full-title&gt;Alternative Therapies in Health and Medicine&lt;/full-title&gt;&lt;abbr-1&gt;Altern. Ther. Health Med.&lt;/abbr-1&gt;&lt;abbr-2&gt;Altern Ther Health Med&lt;/abbr-2&gt;&lt;abbr-3&gt;Alternative Therapies in Health &amp;amp; Medicine&lt;/abbr-3&gt;&lt;/periodical&gt;&lt;pages&gt;120, 116-9&lt;/pages&gt;&lt;volume&gt;7&lt;/volume&gt;&lt;number&gt;6&lt;/number&gt;&lt;edition&gt;2001/11/20&lt;/edition&gt;&lt;keywords&gt;&lt;keyword&gt;Adult&lt;/keyword&gt;&lt;keyword&gt;Dietary Carbohydrates/*administration &amp;amp; dosage&lt;/keyword&gt;&lt;keyword&gt;Female&lt;/keyword&gt;&lt;keyword&gt;Gastroesophageal Reflux/*diet therapy&lt;/keyword&gt;&lt;keyword&gt;Humans&lt;/keyword&gt;&lt;keyword&gt;Male&lt;/keyword&gt;&lt;keyword&gt;Middle Aged&lt;/keyword&gt;&lt;/keywords&gt;&lt;dates&gt;&lt;year&gt;2001&lt;/year&gt;&lt;pub-dates&gt;&lt;date&gt;Nov-Dec&lt;/date&gt;&lt;/pub-dates&gt;&lt;/dates&gt;&lt;isbn&gt;1078-6791 (Print)&amp;#xD;1078-6791 (Linking)&lt;/isbn&gt;&lt;accession-num&gt;11712463&lt;/accession-num&gt;&lt;label&gt;gerd&amp;#xD;treatment&amp;#xD;lifestyle&amp;#xD;diet&amp;#xD;bmi&lt;/label&gt;&lt;urls&gt;&lt;related-urls&gt;&lt;url&gt;http://www.ncbi.nlm.nih.gov/pubmed/11712463&lt;/url&gt;&lt;/related-urls&gt;&lt;/urls&gt;&lt;language&gt;eng&lt;/language&gt;&lt;/record&gt;&lt;/Cite&gt;&lt;/EndNote&gt;</w:instrText>
      </w:r>
      <w:r w:rsidR="00641E64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52</w:t>
      </w:r>
      <w:r w:rsidR="00641E64">
        <w:rPr>
          <w:rFonts w:cs="Times New Roman"/>
          <w:lang w:val="en-US"/>
        </w:rPr>
        <w:fldChar w:fldCharType="end"/>
      </w:r>
      <w:r w:rsidR="00641E64">
        <w:rPr>
          <w:rFonts w:cs="Times New Roman"/>
          <w:lang w:val="en-US"/>
        </w:rPr>
        <w:t xml:space="preserve"> </w:t>
      </w:r>
      <w:r w:rsidR="008532DF" w:rsidRPr="00291332">
        <w:rPr>
          <w:lang w:val="en-US"/>
        </w:rPr>
        <w:t>Lifestyle intervention</w:t>
      </w:r>
      <w:r w:rsidR="00402C37" w:rsidRPr="00291332">
        <w:rPr>
          <w:lang w:val="en-US"/>
        </w:rPr>
        <w:t>s</w:t>
      </w:r>
      <w:r w:rsidR="008532DF" w:rsidRPr="00291332">
        <w:rPr>
          <w:lang w:val="en-US"/>
        </w:rPr>
        <w:t xml:space="preserve">, especially weight loss and tobacco smoking cessation, </w:t>
      </w:r>
      <w:r w:rsidR="00402C37" w:rsidRPr="00291332">
        <w:rPr>
          <w:lang w:val="en-US"/>
        </w:rPr>
        <w:t xml:space="preserve">are </w:t>
      </w:r>
      <w:r w:rsidR="008532DF" w:rsidRPr="00291332">
        <w:rPr>
          <w:lang w:val="en-US"/>
        </w:rPr>
        <w:t>also benef</w:t>
      </w:r>
      <w:r w:rsidR="008532DF" w:rsidRPr="00291332">
        <w:rPr>
          <w:rFonts w:cs="Times New Roman"/>
          <w:lang w:val="en-US"/>
        </w:rPr>
        <w:t xml:space="preserve">icial from other </w:t>
      </w:r>
      <w:r w:rsidR="007871BC">
        <w:rPr>
          <w:rFonts w:cs="Times New Roman"/>
          <w:lang w:val="en-US"/>
        </w:rPr>
        <w:t>perspectives</w:t>
      </w:r>
      <w:r w:rsidR="008532DF" w:rsidRPr="00291332">
        <w:rPr>
          <w:rFonts w:cs="Times New Roman"/>
          <w:lang w:val="en-US"/>
        </w:rPr>
        <w:t>, including low economic costs, no harmful side-effects and overall health benefits</w:t>
      </w:r>
      <w:r w:rsidR="00405856" w:rsidRPr="00291332">
        <w:rPr>
          <w:rFonts w:cs="Times New Roman"/>
          <w:lang w:val="en-US"/>
        </w:rPr>
        <w:t>.</w:t>
      </w:r>
      <w:r w:rsidRPr="00291332">
        <w:rPr>
          <w:rFonts w:cs="Times New Roman"/>
          <w:lang w:val="en-US"/>
        </w:rPr>
        <w:t xml:space="preserve"> </w:t>
      </w:r>
      <w:r w:rsidR="00D03CC4" w:rsidRPr="00D03CC4">
        <w:rPr>
          <w:rFonts w:cs="Times New Roman"/>
          <w:lang w:val="en-US"/>
        </w:rPr>
        <w:t xml:space="preserve">In addition, </w:t>
      </w:r>
      <w:r w:rsidR="00D03CC4">
        <w:rPr>
          <w:rFonts w:cs="Times New Roman"/>
          <w:lang w:val="en-US"/>
        </w:rPr>
        <w:t>observational studies have shown that</w:t>
      </w:r>
      <w:r w:rsidR="00D03CC4" w:rsidRPr="00D03CC4">
        <w:rPr>
          <w:rFonts w:cs="Times New Roman"/>
          <w:lang w:val="en-US"/>
        </w:rPr>
        <w:t xml:space="preserve"> weight loss and tobacco smoking cessation </w:t>
      </w:r>
      <w:r w:rsidR="00D03CC4">
        <w:rPr>
          <w:rFonts w:cs="Times New Roman"/>
          <w:lang w:val="en-US"/>
        </w:rPr>
        <w:t>are</w:t>
      </w:r>
      <w:r w:rsidR="00D03CC4" w:rsidRPr="00D03CC4">
        <w:rPr>
          <w:rFonts w:cs="Times New Roman"/>
          <w:lang w:val="en-US"/>
        </w:rPr>
        <w:t xml:space="preserve"> associated with improved success with medical treatment</w:t>
      </w:r>
      <w:r w:rsidR="006A0487">
        <w:rPr>
          <w:rFonts w:cs="Times New Roman"/>
          <w:lang w:val="en-US"/>
        </w:rPr>
        <w:t>.</w:t>
      </w:r>
      <w:r w:rsidR="006A0487">
        <w:rPr>
          <w:rFonts w:cs="Times New Roman"/>
          <w:lang w:val="en-US"/>
        </w:rPr>
        <w:fldChar w:fldCharType="begin">
          <w:fldData xml:space="preserve">PEVuZE5vdGU+PENpdGU+PEF1dGhvcj5OZXNzLUplbnNlbjwvQXV0aG9yPjxZZWFyPjIwMTM8L1ll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MV0gSFVOVCBSZXNlYXJjaCBDZW50cmUsIERlcGFydG1lbnQgb2YgUHVibGljIEhlYWx0aCBh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</w:fldData>
        </w:fldChar>
      </w:r>
      <w:r w:rsidR="00F76EE5">
        <w:rPr>
          <w:rFonts w:cs="Times New Roman"/>
          <w:lang w:val="en-US"/>
        </w:rPr>
        <w:instrText xml:space="preserve"> ADDIN EN.CITE </w:instrText>
      </w:r>
      <w:r w:rsidR="00F76EE5">
        <w:rPr>
          <w:rFonts w:cs="Times New Roman"/>
          <w:lang w:val="en-US"/>
        </w:rPr>
        <w:fldChar w:fldCharType="begin">
          <w:fldData xml:space="preserve">PEVuZE5vdGU+PENpdGU+PEF1dGhvcj5OZXNzLUplbnNlbjwvQXV0aG9yPjxZZWFyPjIwMTM8L1ll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MV0gSFVOVCBSZXNlYXJjaCBDZW50cmUsIERlcGFydG1lbnQgb2YgUHVibGljIEhlYWx0aCBh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</w:fldData>
        </w:fldChar>
      </w:r>
      <w:r w:rsidR="00F76EE5">
        <w:rPr>
          <w:rFonts w:cs="Times New Roman"/>
          <w:lang w:val="en-US"/>
        </w:rPr>
        <w:instrText xml:space="preserve"> ADDIN EN.CITE.DATA </w:instrText>
      </w:r>
      <w:r w:rsidR="00F76EE5">
        <w:rPr>
          <w:rFonts w:cs="Times New Roman"/>
          <w:lang w:val="en-US"/>
        </w:rPr>
      </w:r>
      <w:r w:rsidR="00F76EE5">
        <w:rPr>
          <w:rFonts w:cs="Times New Roman"/>
          <w:lang w:val="en-US"/>
        </w:rPr>
        <w:fldChar w:fldCharType="end"/>
      </w:r>
      <w:r w:rsidR="006A0487">
        <w:rPr>
          <w:rFonts w:cs="Times New Roman"/>
          <w:lang w:val="en-US"/>
        </w:rPr>
      </w:r>
      <w:r w:rsidR="006A0487">
        <w:rPr>
          <w:rFonts w:cs="Times New Roman"/>
          <w:lang w:val="en-US"/>
        </w:rPr>
        <w:fldChar w:fldCharType="separate"/>
      </w:r>
      <w:r w:rsidR="00F76EE5" w:rsidRPr="00F76EE5">
        <w:rPr>
          <w:rFonts w:cs="Times New Roman"/>
          <w:noProof/>
          <w:vertAlign w:val="superscript"/>
          <w:lang w:val="en-US"/>
        </w:rPr>
        <w:t>44,47</w:t>
      </w:r>
      <w:r w:rsidR="006A0487">
        <w:rPr>
          <w:rFonts w:cs="Times New Roman"/>
          <w:lang w:val="en-US"/>
        </w:rPr>
        <w:fldChar w:fldCharType="end"/>
      </w:r>
    </w:p>
    <w:p w:rsidR="00592076" w:rsidRPr="00291332" w:rsidRDefault="009C2615" w:rsidP="003332A1">
      <w:pPr>
        <w:spacing w:line="480" w:lineRule="auto"/>
        <w:rPr>
          <w:lang w:val="en-US"/>
        </w:rPr>
      </w:pPr>
      <w:r>
        <w:rPr>
          <w:rFonts w:cs="Times New Roman"/>
          <w:lang w:val="en-US"/>
        </w:rPr>
        <w:t>Extensive data exists on the effects of acid inhibiting medication</w:t>
      </w:r>
      <w:r w:rsidR="00037D1C">
        <w:rPr>
          <w:rFonts w:cs="Times New Roman"/>
          <w:lang w:val="en-US"/>
        </w:rPr>
        <w:t xml:space="preserve"> in GERD</w:t>
      </w:r>
      <w:r>
        <w:rPr>
          <w:rFonts w:cs="Times New Roman"/>
          <w:lang w:val="en-US"/>
        </w:rPr>
        <w:t xml:space="preserve">, opposed to </w:t>
      </w:r>
      <w:r w:rsidR="004D2926" w:rsidRPr="00291332">
        <w:rPr>
          <w:rFonts w:cs="Times New Roman"/>
          <w:lang w:val="en-US"/>
        </w:rPr>
        <w:t xml:space="preserve">only </w:t>
      </w:r>
      <w:r w:rsidR="00D441FA">
        <w:rPr>
          <w:rFonts w:cs="Times New Roman"/>
          <w:lang w:val="en-US"/>
        </w:rPr>
        <w:t>few</w:t>
      </w:r>
      <w:r w:rsidR="004D2926" w:rsidRPr="00291332">
        <w:rPr>
          <w:rFonts w:cs="Times New Roman"/>
          <w:lang w:val="en-US"/>
        </w:rPr>
        <w:t xml:space="preserve"> </w:t>
      </w:r>
      <w:r w:rsidR="00142E96">
        <w:rPr>
          <w:rFonts w:cs="Times New Roman"/>
          <w:lang w:val="en-US"/>
        </w:rPr>
        <w:t xml:space="preserve">and heterogeneous </w:t>
      </w:r>
      <w:r w:rsidR="006A37EA" w:rsidRPr="00291332">
        <w:rPr>
          <w:rFonts w:cs="Times New Roman"/>
          <w:lang w:val="en-US"/>
        </w:rPr>
        <w:t>RCTs</w:t>
      </w:r>
      <w:r w:rsidR="004D2926" w:rsidRPr="00291332">
        <w:rPr>
          <w:rFonts w:cs="Times New Roman"/>
          <w:lang w:val="en-US"/>
        </w:rPr>
        <w:t xml:space="preserve"> or observational studies of lifestyle intervention</w:t>
      </w:r>
      <w:r>
        <w:rPr>
          <w:rFonts w:cs="Times New Roman"/>
          <w:lang w:val="en-US"/>
        </w:rPr>
        <w:t>.</w:t>
      </w:r>
      <w:r w:rsidR="004D2926" w:rsidRPr="00291332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Commercial interests are probably the main reason for this imbalance of studies</w:t>
      </w:r>
      <w:r w:rsidR="00D441FA">
        <w:rPr>
          <w:rFonts w:cs="Times New Roman"/>
          <w:lang w:val="en-US"/>
        </w:rPr>
        <w:t>. N</w:t>
      </w:r>
      <w:r>
        <w:rPr>
          <w:rFonts w:cs="Times New Roman"/>
          <w:lang w:val="en-US"/>
        </w:rPr>
        <w:t xml:space="preserve">on-commercial funding should focus on performing </w:t>
      </w:r>
      <w:r w:rsidR="004D2926" w:rsidRPr="00291332">
        <w:rPr>
          <w:rFonts w:cs="Times New Roman"/>
          <w:lang w:val="en-US"/>
        </w:rPr>
        <w:t xml:space="preserve">larger </w:t>
      </w:r>
      <w:r w:rsidR="006A37EA" w:rsidRPr="00291332">
        <w:rPr>
          <w:rFonts w:cs="Times New Roman"/>
          <w:lang w:val="en-US"/>
        </w:rPr>
        <w:t>RCTs</w:t>
      </w:r>
      <w:r w:rsidR="004D2926" w:rsidRPr="00291332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on lifestyle interventions </w:t>
      </w:r>
      <w:r w:rsidR="004D2926" w:rsidRPr="00291332">
        <w:rPr>
          <w:rFonts w:cs="Times New Roman"/>
          <w:lang w:val="en-US"/>
        </w:rPr>
        <w:t>to verify the</w:t>
      </w:r>
      <w:r w:rsidR="0015178E" w:rsidRPr="00291332">
        <w:rPr>
          <w:rFonts w:cs="Times New Roman"/>
          <w:lang w:val="en-US"/>
        </w:rPr>
        <w:t>se</w:t>
      </w:r>
      <w:r w:rsidR="004D2926" w:rsidRPr="00291332">
        <w:rPr>
          <w:rFonts w:cs="Times New Roman"/>
          <w:lang w:val="en-US"/>
        </w:rPr>
        <w:t xml:space="preserve"> results</w:t>
      </w:r>
      <w:r w:rsidR="00142E9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and </w:t>
      </w:r>
      <w:r w:rsidR="00142E96">
        <w:rPr>
          <w:rFonts w:cs="Times New Roman"/>
          <w:lang w:val="en-US"/>
        </w:rPr>
        <w:t>get more reliable conclusion</w:t>
      </w:r>
      <w:r w:rsidR="004D2926" w:rsidRPr="00291332">
        <w:rPr>
          <w:rFonts w:cs="Times New Roman"/>
          <w:lang w:val="en-US"/>
        </w:rPr>
        <w:t xml:space="preserve">. </w:t>
      </w:r>
      <w:r w:rsidR="006A37EA" w:rsidRPr="00291332">
        <w:rPr>
          <w:rFonts w:cs="Times New Roman"/>
          <w:lang w:val="en-US"/>
        </w:rPr>
        <w:t>Nevertheless</w:t>
      </w:r>
      <w:r w:rsidR="00592076" w:rsidRPr="00291332">
        <w:rPr>
          <w:rFonts w:cs="Times New Roman"/>
          <w:lang w:val="en-US"/>
        </w:rPr>
        <w:t xml:space="preserve">, the </w:t>
      </w:r>
      <w:r w:rsidR="006A37EA" w:rsidRPr="00291332">
        <w:rPr>
          <w:rFonts w:cs="Times New Roman"/>
          <w:lang w:val="en-US"/>
        </w:rPr>
        <w:t xml:space="preserve">available </w:t>
      </w:r>
      <w:r w:rsidR="0015178E" w:rsidRPr="00291332">
        <w:rPr>
          <w:rFonts w:cs="Times New Roman"/>
          <w:lang w:val="en-US"/>
        </w:rPr>
        <w:t>evidence is</w:t>
      </w:r>
      <w:r w:rsidR="00592076" w:rsidRPr="00291332">
        <w:rPr>
          <w:rFonts w:cs="Times New Roman"/>
          <w:lang w:val="en-US"/>
        </w:rPr>
        <w:t xml:space="preserve"> </w:t>
      </w:r>
      <w:r w:rsidR="006E1924">
        <w:rPr>
          <w:rFonts w:cs="Times New Roman"/>
          <w:lang w:val="en-US"/>
        </w:rPr>
        <w:t xml:space="preserve">reasonably </w:t>
      </w:r>
      <w:r w:rsidR="00592076" w:rsidRPr="00291332">
        <w:rPr>
          <w:rFonts w:cs="Times New Roman"/>
          <w:lang w:val="en-US"/>
        </w:rPr>
        <w:t xml:space="preserve">consistent </w:t>
      </w:r>
      <w:r w:rsidR="00402C37" w:rsidRPr="00291332">
        <w:rPr>
          <w:rFonts w:cs="Times New Roman"/>
          <w:lang w:val="en-US"/>
        </w:rPr>
        <w:t>and supported by</w:t>
      </w:r>
      <w:r w:rsidR="00592076" w:rsidRPr="00291332">
        <w:rPr>
          <w:rFonts w:cs="Times New Roman"/>
          <w:lang w:val="en-US"/>
        </w:rPr>
        <w:t xml:space="preserve"> </w:t>
      </w:r>
      <w:r w:rsidR="0015178E" w:rsidRPr="00291332">
        <w:rPr>
          <w:rFonts w:cs="Times New Roman"/>
          <w:lang w:val="en-US"/>
        </w:rPr>
        <w:t xml:space="preserve">the </w:t>
      </w:r>
      <w:r w:rsidR="00592076" w:rsidRPr="00291332">
        <w:rPr>
          <w:rFonts w:cs="Times New Roman"/>
          <w:lang w:val="en-US"/>
        </w:rPr>
        <w:t>pathophysiolog</w:t>
      </w:r>
      <w:r w:rsidR="0015178E" w:rsidRPr="00291332">
        <w:rPr>
          <w:rFonts w:cs="Times New Roman"/>
          <w:lang w:val="en-US"/>
        </w:rPr>
        <w:t>y</w:t>
      </w:r>
      <w:r w:rsidR="00592076" w:rsidRPr="00291332">
        <w:rPr>
          <w:rFonts w:cs="Times New Roman"/>
          <w:lang w:val="en-US"/>
        </w:rPr>
        <w:t xml:space="preserve"> and epidemiolog</w:t>
      </w:r>
      <w:r w:rsidR="0015178E" w:rsidRPr="00291332">
        <w:rPr>
          <w:rFonts w:cs="Times New Roman"/>
          <w:lang w:val="en-US"/>
        </w:rPr>
        <w:t>y</w:t>
      </w:r>
      <w:r w:rsidR="00592076" w:rsidRPr="00291332">
        <w:rPr>
          <w:rFonts w:cs="Times New Roman"/>
          <w:lang w:val="en-US"/>
        </w:rPr>
        <w:t xml:space="preserve">. </w:t>
      </w:r>
      <w:r w:rsidR="00402C37" w:rsidRPr="00291332">
        <w:rPr>
          <w:rFonts w:cs="Times New Roman"/>
          <w:lang w:val="en-US"/>
        </w:rPr>
        <w:t>The</w:t>
      </w:r>
      <w:r w:rsidR="004D2926" w:rsidRPr="00291332">
        <w:rPr>
          <w:rFonts w:cs="Times New Roman"/>
          <w:lang w:val="en-US"/>
        </w:rPr>
        <w:t xml:space="preserve"> effect</w:t>
      </w:r>
      <w:r w:rsidR="00402C37" w:rsidRPr="00291332">
        <w:rPr>
          <w:rFonts w:cs="Times New Roman"/>
          <w:lang w:val="en-US"/>
        </w:rPr>
        <w:t xml:space="preserve">s of </w:t>
      </w:r>
      <w:r w:rsidR="000D13BE" w:rsidRPr="00291332">
        <w:rPr>
          <w:rFonts w:cs="Times New Roman"/>
          <w:lang w:val="en-US"/>
        </w:rPr>
        <w:t xml:space="preserve">these </w:t>
      </w:r>
      <w:r w:rsidR="00402C37" w:rsidRPr="00291332">
        <w:rPr>
          <w:rFonts w:cs="Times New Roman"/>
          <w:lang w:val="en-US"/>
        </w:rPr>
        <w:t>interventions</w:t>
      </w:r>
      <w:r w:rsidR="004D2926" w:rsidRPr="00291332">
        <w:rPr>
          <w:rFonts w:cs="Times New Roman"/>
          <w:lang w:val="en-US"/>
        </w:rPr>
        <w:t xml:space="preserve"> on </w:t>
      </w:r>
      <w:r w:rsidR="00997ECF" w:rsidRPr="00291332">
        <w:rPr>
          <w:rFonts w:cs="Times New Roman"/>
          <w:lang w:val="en-US"/>
        </w:rPr>
        <w:t xml:space="preserve">reflux </w:t>
      </w:r>
      <w:r w:rsidR="004D2926" w:rsidRPr="00291332">
        <w:rPr>
          <w:rFonts w:cs="Times New Roman"/>
          <w:lang w:val="en-US"/>
        </w:rPr>
        <w:t>symptoms, acid exposure and endoscopic findings should be assessed</w:t>
      </w:r>
      <w:r w:rsidR="00592076" w:rsidRPr="00291332">
        <w:rPr>
          <w:rFonts w:cs="Times New Roman"/>
          <w:lang w:val="en-US"/>
        </w:rPr>
        <w:t xml:space="preserve"> in future studies</w:t>
      </w:r>
      <w:r w:rsidR="004D2926" w:rsidRPr="00291332">
        <w:rPr>
          <w:rFonts w:cs="Times New Roman"/>
          <w:lang w:val="en-US"/>
        </w:rPr>
        <w:t>.</w:t>
      </w:r>
      <w:r w:rsidR="00592076" w:rsidRPr="00291332">
        <w:rPr>
          <w:rFonts w:cs="Times New Roman"/>
          <w:lang w:val="en-US"/>
        </w:rPr>
        <w:t xml:space="preserve"> </w:t>
      </w:r>
      <w:r w:rsidR="008532DF" w:rsidRPr="00291332">
        <w:rPr>
          <w:rFonts w:cs="Times New Roman"/>
          <w:lang w:val="en-US"/>
        </w:rPr>
        <w:t xml:space="preserve">As </w:t>
      </w:r>
      <w:r w:rsidR="000D13BE" w:rsidRPr="00291332">
        <w:rPr>
          <w:rFonts w:cs="Times New Roman"/>
          <w:lang w:val="en-US"/>
        </w:rPr>
        <w:t xml:space="preserve">obesity </w:t>
      </w:r>
      <w:r w:rsidR="008532DF" w:rsidRPr="00291332">
        <w:rPr>
          <w:rFonts w:cs="Times New Roman"/>
          <w:lang w:val="en-US"/>
        </w:rPr>
        <w:t xml:space="preserve">and smoking are risk factors of GERD, reduced prevalence of </w:t>
      </w:r>
      <w:r w:rsidR="000D13BE" w:rsidRPr="00291332">
        <w:rPr>
          <w:rFonts w:cs="Times New Roman"/>
          <w:lang w:val="en-US"/>
        </w:rPr>
        <w:t>these exposures</w:t>
      </w:r>
      <w:r w:rsidR="008532DF" w:rsidRPr="00291332">
        <w:rPr>
          <w:rFonts w:cs="Times New Roman"/>
          <w:lang w:val="en-US"/>
        </w:rPr>
        <w:t xml:space="preserve"> in the populations could also reduce the </w:t>
      </w:r>
      <w:r w:rsidR="006E1924">
        <w:rPr>
          <w:rFonts w:cs="Times New Roman"/>
          <w:lang w:val="en-US"/>
        </w:rPr>
        <w:t>incidence</w:t>
      </w:r>
      <w:r w:rsidR="006E1924" w:rsidRPr="00291332">
        <w:rPr>
          <w:rFonts w:cs="Times New Roman"/>
          <w:lang w:val="en-US"/>
        </w:rPr>
        <w:t xml:space="preserve"> </w:t>
      </w:r>
      <w:r w:rsidR="008532DF" w:rsidRPr="00291332">
        <w:rPr>
          <w:rFonts w:cs="Times New Roman"/>
          <w:lang w:val="en-US"/>
        </w:rPr>
        <w:t xml:space="preserve">of GERD. </w:t>
      </w:r>
    </w:p>
    <w:p w:rsidR="00493EEE" w:rsidRPr="00291332" w:rsidRDefault="00493EEE" w:rsidP="003332A1">
      <w:pPr>
        <w:spacing w:line="480" w:lineRule="auto"/>
        <w:rPr>
          <w:rFonts w:cs="Times New Roman"/>
          <w:b/>
          <w:lang w:val="en-US"/>
        </w:rPr>
      </w:pPr>
    </w:p>
    <w:p w:rsidR="00A92FBC" w:rsidRPr="00291332" w:rsidRDefault="00A92FBC" w:rsidP="003332A1">
      <w:pPr>
        <w:pStyle w:val="Heading1"/>
      </w:pPr>
      <w:r w:rsidRPr="00291332">
        <w:t>CONCLUSIONS</w:t>
      </w:r>
    </w:p>
    <w:p w:rsidR="00A92FBC" w:rsidRPr="00291332" w:rsidRDefault="0087656E" w:rsidP="003332A1">
      <w:pPr>
        <w:spacing w:line="480" w:lineRule="auto"/>
        <w:rPr>
          <w:rFonts w:cs="Times New Roman"/>
          <w:lang w:val="en-US"/>
        </w:rPr>
      </w:pPr>
      <w:r>
        <w:rPr>
          <w:rFonts w:cs="Times New Roman"/>
          <w:lang w:val="en-US"/>
        </w:rPr>
        <w:t>Recent e</w:t>
      </w:r>
      <w:r w:rsidR="008763CD" w:rsidRPr="00291332">
        <w:rPr>
          <w:rFonts w:cs="Times New Roman"/>
          <w:lang w:val="en-US"/>
        </w:rPr>
        <w:t xml:space="preserve">vidence </w:t>
      </w:r>
      <w:r>
        <w:rPr>
          <w:rFonts w:cs="Times New Roman"/>
          <w:lang w:val="en-US"/>
        </w:rPr>
        <w:t>supports</w:t>
      </w:r>
      <w:r w:rsidRPr="00291332">
        <w:rPr>
          <w:rFonts w:cs="Times New Roman"/>
          <w:lang w:val="en-US"/>
        </w:rPr>
        <w:t xml:space="preserve"> </w:t>
      </w:r>
      <w:r w:rsidR="005C76E3" w:rsidRPr="00291332">
        <w:rPr>
          <w:rFonts w:cs="Times New Roman"/>
          <w:lang w:val="en-US"/>
        </w:rPr>
        <w:t xml:space="preserve">lifestyle intervention </w:t>
      </w:r>
      <w:r w:rsidR="000D13BE" w:rsidRPr="00291332">
        <w:rPr>
          <w:rFonts w:cs="Times New Roman"/>
          <w:lang w:val="en-US"/>
        </w:rPr>
        <w:t xml:space="preserve">in the </w:t>
      </w:r>
      <w:r w:rsidR="00823E46" w:rsidRPr="00291332">
        <w:rPr>
          <w:rFonts w:cs="Times New Roman"/>
          <w:lang w:val="en-US"/>
        </w:rPr>
        <w:t>treatment of</w:t>
      </w:r>
      <w:r w:rsidR="005C76E3" w:rsidRPr="00291332">
        <w:rPr>
          <w:rFonts w:cs="Times New Roman"/>
          <w:lang w:val="en-US"/>
        </w:rPr>
        <w:t xml:space="preserve"> GERD</w:t>
      </w:r>
      <w:r>
        <w:rPr>
          <w:rFonts w:cs="Times New Roman"/>
          <w:lang w:val="en-US"/>
        </w:rPr>
        <w:t>. These include</w:t>
      </w:r>
      <w:r w:rsidR="008763CD" w:rsidRPr="00291332">
        <w:rPr>
          <w:rFonts w:cs="Times New Roman"/>
          <w:lang w:val="en-US"/>
        </w:rPr>
        <w:t xml:space="preserve"> weight loss, tobacco smoking cessation, </w:t>
      </w:r>
      <w:r w:rsidR="004A07DF">
        <w:rPr>
          <w:lang w:val="en-US"/>
        </w:rPr>
        <w:t>a</w:t>
      </w:r>
      <w:r w:rsidR="004A07DF">
        <w:rPr>
          <w:lang w:val="en-US"/>
        </w:rPr>
        <w:t>voiding late evening meals</w:t>
      </w:r>
      <w:r w:rsidR="004A07DF">
        <w:rPr>
          <w:lang w:val="en-US"/>
        </w:rPr>
        <w:t xml:space="preserve">, </w:t>
      </w:r>
      <w:bookmarkStart w:id="0" w:name="_GoBack"/>
      <w:bookmarkEnd w:id="0"/>
      <w:r w:rsidR="008763CD" w:rsidRPr="00291332">
        <w:rPr>
          <w:rFonts w:cs="Times New Roman"/>
          <w:lang w:val="en-US"/>
        </w:rPr>
        <w:t xml:space="preserve">and head of </w:t>
      </w:r>
      <w:r w:rsidR="00727A32" w:rsidRPr="00291332">
        <w:rPr>
          <w:rFonts w:cs="Times New Roman"/>
          <w:lang w:val="en-US"/>
        </w:rPr>
        <w:t xml:space="preserve">the </w:t>
      </w:r>
      <w:r w:rsidR="008763CD" w:rsidRPr="00291332">
        <w:rPr>
          <w:rFonts w:cs="Times New Roman"/>
          <w:lang w:val="en-US"/>
        </w:rPr>
        <w:t xml:space="preserve">bed elevation. </w:t>
      </w:r>
      <w:r w:rsidR="006A37EA" w:rsidRPr="00291332">
        <w:rPr>
          <w:rFonts w:cs="Times New Roman"/>
          <w:lang w:val="en-US"/>
        </w:rPr>
        <w:t xml:space="preserve">Meanwhile, </w:t>
      </w:r>
      <w:r w:rsidR="006A37EA" w:rsidRPr="00291332">
        <w:rPr>
          <w:rFonts w:cs="Times New Roman"/>
          <w:lang w:val="en-US"/>
        </w:rPr>
        <w:lastRenderedPageBreak/>
        <w:t>the</w:t>
      </w:r>
      <w:r w:rsidR="008763CD" w:rsidRPr="00291332">
        <w:rPr>
          <w:rFonts w:cs="Times New Roman"/>
          <w:lang w:val="en-US"/>
        </w:rPr>
        <w:t xml:space="preserve"> awareness of </w:t>
      </w:r>
      <w:r w:rsidR="003F667D" w:rsidRPr="00291332">
        <w:rPr>
          <w:rFonts w:cs="Times New Roman"/>
          <w:lang w:val="en-US"/>
        </w:rPr>
        <w:t xml:space="preserve">adverse </w:t>
      </w:r>
      <w:r w:rsidR="008763CD" w:rsidRPr="00291332">
        <w:rPr>
          <w:rFonts w:cs="Times New Roman"/>
          <w:lang w:val="en-US"/>
        </w:rPr>
        <w:t xml:space="preserve">effects of medical treatment has increased, questioning </w:t>
      </w:r>
      <w:r w:rsidR="006E1924">
        <w:rPr>
          <w:rFonts w:cs="Times New Roman"/>
          <w:lang w:val="en-US"/>
        </w:rPr>
        <w:t xml:space="preserve">long-term and </w:t>
      </w:r>
      <w:r w:rsidR="008763CD" w:rsidRPr="00291332">
        <w:rPr>
          <w:rFonts w:cs="Times New Roman"/>
          <w:lang w:val="en-US"/>
        </w:rPr>
        <w:t>continuous PPI</w:t>
      </w:r>
      <w:r w:rsidR="000D13BE" w:rsidRPr="00291332">
        <w:rPr>
          <w:rFonts w:cs="Times New Roman"/>
          <w:lang w:val="en-US"/>
        </w:rPr>
        <w:t xml:space="preserve"> therapy</w:t>
      </w:r>
      <w:r w:rsidR="00A44BCC">
        <w:rPr>
          <w:rFonts w:cs="Times New Roman"/>
          <w:lang w:val="en-US"/>
        </w:rPr>
        <w:t>, at least</w:t>
      </w:r>
      <w:r w:rsidR="008763CD" w:rsidRPr="00291332">
        <w:rPr>
          <w:rFonts w:cs="Times New Roman"/>
          <w:lang w:val="en-US"/>
        </w:rPr>
        <w:t xml:space="preserve"> in mild </w:t>
      </w:r>
      <w:r w:rsidR="006A37EA" w:rsidRPr="00291332">
        <w:rPr>
          <w:rFonts w:cs="Times New Roman"/>
          <w:lang w:val="en-US"/>
        </w:rPr>
        <w:t>GERD</w:t>
      </w:r>
      <w:r w:rsidR="00A44BCC">
        <w:rPr>
          <w:rFonts w:cs="Times New Roman"/>
          <w:lang w:val="en-US"/>
        </w:rPr>
        <w:t>.</w:t>
      </w:r>
    </w:p>
    <w:p w:rsidR="00493EEE" w:rsidRPr="00291332" w:rsidRDefault="00493EEE" w:rsidP="003332A1">
      <w:pPr>
        <w:spacing w:line="480" w:lineRule="auto"/>
        <w:rPr>
          <w:b/>
          <w:lang w:val="en-US"/>
        </w:rPr>
      </w:pPr>
    </w:p>
    <w:p w:rsidR="001F510B" w:rsidRPr="00291332" w:rsidRDefault="001F510B" w:rsidP="003332A1">
      <w:pPr>
        <w:pStyle w:val="Heading1"/>
      </w:pPr>
      <w:r w:rsidRPr="00291332">
        <w:t>REFERENCES</w:t>
      </w:r>
    </w:p>
    <w:p w:rsidR="00577C4D" w:rsidRPr="00577C4D" w:rsidRDefault="00195222" w:rsidP="00577C4D">
      <w:pPr>
        <w:pStyle w:val="EndNoteBibliography"/>
        <w:spacing w:after="0"/>
        <w:ind w:left="720" w:hanging="720"/>
      </w:pPr>
      <w:r w:rsidRPr="002F5E87">
        <w:fldChar w:fldCharType="begin"/>
      </w:r>
      <w:r w:rsidRPr="00D513F7">
        <w:instrText xml:space="preserve"> ADDIN EN.REFLIST </w:instrText>
      </w:r>
      <w:r w:rsidRPr="002F5E87">
        <w:fldChar w:fldCharType="separate"/>
      </w:r>
      <w:r w:rsidR="00577C4D" w:rsidRPr="00577C4D">
        <w:t>1.</w:t>
      </w:r>
      <w:r w:rsidR="00577C4D" w:rsidRPr="00577C4D">
        <w:tab/>
        <w:t xml:space="preserve">El-Serag HB, Sweet S, Winchester CC, Dent J. Update on the epidemiology of gastro-oesophageal reflux disease: a systematic review. </w:t>
      </w:r>
      <w:r w:rsidR="00577C4D" w:rsidRPr="00577C4D">
        <w:rPr>
          <w:i/>
        </w:rPr>
        <w:t xml:space="preserve">Gut. </w:t>
      </w:r>
      <w:r w:rsidR="00577C4D" w:rsidRPr="00577C4D">
        <w:t>2014;63(6):871-880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.</w:t>
      </w:r>
      <w:r w:rsidRPr="00577C4D">
        <w:tab/>
        <w:t xml:space="preserve">Ronkainen J, Aro P, Storskrubb T, et al. Gastro-oesophageal reflux symptoms and health-related quality of life in the adult general population--the Kalixanda study. </w:t>
      </w:r>
      <w:r w:rsidRPr="00577C4D">
        <w:rPr>
          <w:i/>
        </w:rPr>
        <w:t xml:space="preserve">Aliment. Pharmacol. Ther. </w:t>
      </w:r>
      <w:r w:rsidRPr="00577C4D">
        <w:t>2006;23(12):1725-1733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3.</w:t>
      </w:r>
      <w:r w:rsidRPr="00577C4D">
        <w:tab/>
        <w:t xml:space="preserve">Wahlqvist P, Reilly MC, Barkun A. Systematic review: the impact of gastro-oesophageal reflux disease on work productivity. </w:t>
      </w:r>
      <w:r w:rsidRPr="00577C4D">
        <w:rPr>
          <w:i/>
        </w:rPr>
        <w:t xml:space="preserve">Aliment. Pharmacol. Ther. </w:t>
      </w:r>
      <w:r w:rsidRPr="00577C4D">
        <w:t>2006;24(2):259-272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4.</w:t>
      </w:r>
      <w:r w:rsidRPr="00577C4D">
        <w:tab/>
        <w:t xml:space="preserve">Lagergren J, Bergstrom R, Lindgren A, Nyren O. Symptomatic gastroesophageal reflux as a risk factor for esophageal adenocarcinoma. </w:t>
      </w:r>
      <w:r w:rsidRPr="00577C4D">
        <w:rPr>
          <w:i/>
        </w:rPr>
        <w:t xml:space="preserve">N. Engl. J. Med. </w:t>
      </w:r>
      <w:r w:rsidRPr="00577C4D">
        <w:t>1999;340(11):825-83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5.</w:t>
      </w:r>
      <w:r w:rsidRPr="00577C4D">
        <w:tab/>
        <w:t xml:space="preserve">Edgren G, Adami HO, Weiderpass E, Nyren O. A global assessment of the oesophageal adenocarcinoma epidemic. </w:t>
      </w:r>
      <w:r w:rsidRPr="00577C4D">
        <w:rPr>
          <w:i/>
        </w:rPr>
        <w:t xml:space="preserve">Gut. </w:t>
      </w:r>
      <w:r w:rsidRPr="00577C4D">
        <w:t>2013;62(10):1406-1414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6.</w:t>
      </w:r>
      <w:r w:rsidRPr="00577C4D">
        <w:tab/>
        <w:t xml:space="preserve">Mason J, Hungin AP. Review article: gastro-oesophageal reflux disease--the health economic implications. </w:t>
      </w:r>
      <w:r w:rsidRPr="00577C4D">
        <w:rPr>
          <w:i/>
        </w:rPr>
        <w:t xml:space="preserve">Aliment. Pharmacol. Ther. </w:t>
      </w:r>
      <w:r w:rsidRPr="00577C4D">
        <w:t>2005;22 Suppl 1:20-3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7.</w:t>
      </w:r>
      <w:r w:rsidRPr="00577C4D">
        <w:tab/>
        <w:t xml:space="preserve">Mittal RK, Balaban DH. The esophagogastric junction. </w:t>
      </w:r>
      <w:r w:rsidRPr="00577C4D">
        <w:rPr>
          <w:i/>
        </w:rPr>
        <w:t xml:space="preserve">N. Engl. J. Med. </w:t>
      </w:r>
      <w:r w:rsidRPr="00577C4D">
        <w:t>1997;336(13):924-932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8.</w:t>
      </w:r>
      <w:r w:rsidRPr="00577C4D">
        <w:tab/>
        <w:t xml:space="preserve">Hershcovici T, Mashimo H, Fass R. The lower esophageal sphincter. </w:t>
      </w:r>
      <w:r w:rsidRPr="00577C4D">
        <w:rPr>
          <w:i/>
        </w:rPr>
        <w:t xml:space="preserve">Neurogastroenterol. Motil. </w:t>
      </w:r>
      <w:r w:rsidRPr="00577C4D">
        <w:t>2011;23(9):819-830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9.</w:t>
      </w:r>
      <w:r w:rsidRPr="00577C4D">
        <w:tab/>
        <w:t xml:space="preserve">Kessing BF, Conchillo JM, Bredenoord AJ, Smout AJ, Masclee AA. Review article: the clinical relevance of transient lower oesophageal sphincter relaxations in gastro-oesophageal reflux disease. </w:t>
      </w:r>
      <w:r w:rsidRPr="00577C4D">
        <w:rPr>
          <w:i/>
        </w:rPr>
        <w:t xml:space="preserve">Aliment. Pharmacol. Ther. </w:t>
      </w:r>
      <w:r w:rsidRPr="00577C4D">
        <w:t>2011;33(6):650-66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0.</w:t>
      </w:r>
      <w:r w:rsidRPr="00577C4D">
        <w:tab/>
        <w:t xml:space="preserve">Penagini R, Bravi I. The role of delayed gastric emptying and impaired oesophageal body motility. </w:t>
      </w:r>
      <w:r w:rsidRPr="00577C4D">
        <w:rPr>
          <w:i/>
        </w:rPr>
        <w:t xml:space="preserve">Best Pract. Res. Clin. Gastroenterol. </w:t>
      </w:r>
      <w:r w:rsidRPr="00577C4D">
        <w:t>2010;24(6):831-845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lastRenderedPageBreak/>
        <w:t>11.</w:t>
      </w:r>
      <w:r w:rsidRPr="00577C4D">
        <w:tab/>
        <w:t xml:space="preserve">Orlando RC. Pathophysiology of gastroesophageal reflux disease. </w:t>
      </w:r>
      <w:r w:rsidRPr="00577C4D">
        <w:rPr>
          <w:i/>
        </w:rPr>
        <w:t xml:space="preserve">J. Clin. Gastroenterol. </w:t>
      </w:r>
      <w:r w:rsidRPr="00577C4D">
        <w:t>2008;42(5):584-588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2.</w:t>
      </w:r>
      <w:r w:rsidRPr="00577C4D">
        <w:tab/>
        <w:t xml:space="preserve">Pandolfino JE, El-Serag HB, Zhang Q, Shah N, Ghosh SK, Kahrilas PJ. Obesity: a challenge to esophagogastric junction integrity. </w:t>
      </w:r>
      <w:r w:rsidRPr="00577C4D">
        <w:rPr>
          <w:i/>
        </w:rPr>
        <w:t xml:space="preserve">Gastroenterology. </w:t>
      </w:r>
      <w:r w:rsidRPr="00577C4D">
        <w:t>2006;130(3):639-649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3.</w:t>
      </w:r>
      <w:r w:rsidRPr="00577C4D">
        <w:tab/>
        <w:t xml:space="preserve">Kahrilas PJ, Gupta RR. The effect of cigarette smoking on salivation and esophageal acid clearance. </w:t>
      </w:r>
      <w:r w:rsidRPr="00577C4D">
        <w:rPr>
          <w:i/>
        </w:rPr>
        <w:t xml:space="preserve">J. Lab. Clin. Med. </w:t>
      </w:r>
      <w:r w:rsidRPr="00577C4D">
        <w:t>1989;114(4):431-438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4.</w:t>
      </w:r>
      <w:r w:rsidRPr="00577C4D">
        <w:tab/>
        <w:t xml:space="preserve">Dennish GW, Castell DO. Inhibitory effect of smoking on the lower esophageal sphincter. </w:t>
      </w:r>
      <w:r w:rsidRPr="00577C4D">
        <w:rPr>
          <w:i/>
        </w:rPr>
        <w:t xml:space="preserve">N. Engl. J. Med. </w:t>
      </w:r>
      <w:r w:rsidRPr="00577C4D">
        <w:t>1971;284(20):1136-1137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5.</w:t>
      </w:r>
      <w:r w:rsidRPr="00577C4D">
        <w:tab/>
        <w:t xml:space="preserve">Dent J, El-Serag HB, Wallander MA, Johansson S. Epidemiology of gastro-oesophageal reflux disease: a systematic review. </w:t>
      </w:r>
      <w:r w:rsidRPr="00577C4D">
        <w:rPr>
          <w:i/>
        </w:rPr>
        <w:t xml:space="preserve">Gut. </w:t>
      </w:r>
      <w:r w:rsidRPr="00577C4D">
        <w:t>2005;54(5):710-717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6.</w:t>
      </w:r>
      <w:r w:rsidRPr="00577C4D">
        <w:tab/>
        <w:t xml:space="preserve">Hampel H, Abraham NS, El-Serag HB. Meta-analysis: obesity and the risk for gastroesophageal reflux disease and its complications. </w:t>
      </w:r>
      <w:r w:rsidRPr="00577C4D">
        <w:rPr>
          <w:i/>
        </w:rPr>
        <w:t xml:space="preserve">Ann. Intern. Med. </w:t>
      </w:r>
      <w:r w:rsidRPr="00577C4D">
        <w:t>2005;143(3):199-21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7.</w:t>
      </w:r>
      <w:r w:rsidRPr="00577C4D">
        <w:tab/>
        <w:t xml:space="preserve">Nilsson M, Johnsen R, Ye W, Hveem K, Lagergren J. Obesity and estrogen as risk factors for gastroesophageal reflux symptoms. </w:t>
      </w:r>
      <w:r w:rsidRPr="00577C4D">
        <w:rPr>
          <w:i/>
        </w:rPr>
        <w:t xml:space="preserve">JAMA. </w:t>
      </w:r>
      <w:r w:rsidRPr="00577C4D">
        <w:t>2003;290(1):66-72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8.</w:t>
      </w:r>
      <w:r w:rsidRPr="00577C4D">
        <w:tab/>
        <w:t xml:space="preserve">Nilsson M, Johnsen R, Ye W, Hveem K, Lagergren J. Lifestyle related risk factors in the aetiology of gastro-oesophageal reflux. </w:t>
      </w:r>
      <w:r w:rsidRPr="00577C4D">
        <w:rPr>
          <w:i/>
        </w:rPr>
        <w:t xml:space="preserve">Gut. </w:t>
      </w:r>
      <w:r w:rsidRPr="00577C4D">
        <w:t>2004;53(12):1730-1735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19.</w:t>
      </w:r>
      <w:r w:rsidRPr="00577C4D">
        <w:tab/>
        <w:t xml:space="preserve">Cook MB, Wild CP, Forman D. A systematic review and meta-analysis of the sex ratio for Barrett's esophagus, erosive reflux disease, and nonerosive reflux disease. </w:t>
      </w:r>
      <w:r w:rsidRPr="00577C4D">
        <w:rPr>
          <w:i/>
        </w:rPr>
        <w:t xml:space="preserve">Am. J. Epidemiol. </w:t>
      </w:r>
      <w:r w:rsidRPr="00577C4D">
        <w:t>2005;162(11):1050-106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0.</w:t>
      </w:r>
      <w:r w:rsidRPr="00577C4D">
        <w:tab/>
        <w:t xml:space="preserve">Becher A, Dent J. Systematic review: ageing and gastro-oesophageal reflux disease symptoms, oesophageal function and reflux oesophagitis. </w:t>
      </w:r>
      <w:r w:rsidRPr="00577C4D">
        <w:rPr>
          <w:i/>
        </w:rPr>
        <w:t xml:space="preserve">Aliment. Pharmacol. Ther. </w:t>
      </w:r>
      <w:r w:rsidRPr="00577C4D">
        <w:t>2011;33(4):442-454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1.</w:t>
      </w:r>
      <w:r w:rsidRPr="00577C4D">
        <w:tab/>
        <w:t xml:space="preserve">Flegal KM, Carroll MD, Ogden CL, Curtin LR. Prevalence and trends in obesity among US adults, 1999-2008. </w:t>
      </w:r>
      <w:r w:rsidRPr="00577C4D">
        <w:rPr>
          <w:i/>
        </w:rPr>
        <w:t xml:space="preserve">JAMA. </w:t>
      </w:r>
      <w:r w:rsidRPr="00577C4D">
        <w:t>2010;303(3):235-24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lastRenderedPageBreak/>
        <w:t>22.</w:t>
      </w:r>
      <w:r w:rsidRPr="00577C4D">
        <w:tab/>
        <w:t xml:space="preserve">Singh S, Sharma AN, Murad MH, et al. Central adiposity is associated with increased risk of esophageal inflammation, metaplasia, and adenocarcinoma: a systematic review and meta-analysis. </w:t>
      </w:r>
      <w:r w:rsidRPr="00577C4D">
        <w:rPr>
          <w:i/>
        </w:rPr>
        <w:t xml:space="preserve">Clin. Gastroenterol. Hepatol. </w:t>
      </w:r>
      <w:r w:rsidRPr="00577C4D">
        <w:t>2013;11(11):1399-1412 e1397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3.</w:t>
      </w:r>
      <w:r w:rsidRPr="00577C4D">
        <w:tab/>
        <w:t xml:space="preserve">Vakil N, van Zanten SV, Kahrilas P, Dent J, Jones R. The Montreal definition and classification of gastroesophageal reflux disease: a global evidence-based consensus. </w:t>
      </w:r>
      <w:r w:rsidRPr="00577C4D">
        <w:rPr>
          <w:i/>
        </w:rPr>
        <w:t xml:space="preserve">Am. J. Gastroenterol. </w:t>
      </w:r>
      <w:r w:rsidRPr="00577C4D">
        <w:t>2006;101(8):1900-1920; quiz 1943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4.</w:t>
      </w:r>
      <w:r w:rsidRPr="00577C4D">
        <w:tab/>
        <w:t xml:space="preserve">Armstrong D, Marshall JK, Chiba N, et al. Canadian Consensus Conference on the management of gastroesophageal reflux disease in adults - update 2004. </w:t>
      </w:r>
      <w:r w:rsidRPr="00577C4D">
        <w:rPr>
          <w:i/>
        </w:rPr>
        <w:t xml:space="preserve">Can. J. Gastroenterol. </w:t>
      </w:r>
      <w:r w:rsidRPr="00577C4D">
        <w:t>2005;19(1):15-35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5.</w:t>
      </w:r>
      <w:r w:rsidRPr="00577C4D">
        <w:tab/>
        <w:t xml:space="preserve">Tefera L, Fein M, Ritter MP, et al. Can the combination of symptoms and endoscopy confirm the presence of gastroesophageal reflux disease? </w:t>
      </w:r>
      <w:r w:rsidRPr="00577C4D">
        <w:rPr>
          <w:i/>
        </w:rPr>
        <w:t xml:space="preserve">Am. Surg. </w:t>
      </w:r>
      <w:r w:rsidRPr="00577C4D">
        <w:t>1997;63(10):933-936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6.</w:t>
      </w:r>
      <w:r w:rsidRPr="00577C4D">
        <w:tab/>
        <w:t xml:space="preserve">Kahrilas PJ, Quigley EM. Clinical esophageal pH recording: a technical review for practice guideline development. </w:t>
      </w:r>
      <w:r w:rsidRPr="00577C4D">
        <w:rPr>
          <w:i/>
        </w:rPr>
        <w:t xml:space="preserve">Gastroenterology. </w:t>
      </w:r>
      <w:r w:rsidRPr="00577C4D">
        <w:t>1996;110(6):1982-1996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7.</w:t>
      </w:r>
      <w:r w:rsidRPr="00577C4D">
        <w:tab/>
        <w:t xml:space="preserve">Hirano I, Richter JE. ACG practice guidelines: esophageal reflux testing. </w:t>
      </w:r>
      <w:r w:rsidRPr="00577C4D">
        <w:rPr>
          <w:i/>
        </w:rPr>
        <w:t xml:space="preserve">Am. J. Gastroenterol. </w:t>
      </w:r>
      <w:r w:rsidRPr="00577C4D">
        <w:t>2007;102(3):668-685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8.</w:t>
      </w:r>
      <w:r w:rsidRPr="00577C4D">
        <w:tab/>
        <w:t xml:space="preserve">Reimer C, Sondergaard B, Hilsted L, Bytzer P. Proton-pump inhibitor therapy induces acid-related symptoms in healthy volunteers after withdrawal of therapy. </w:t>
      </w:r>
      <w:r w:rsidRPr="00577C4D">
        <w:rPr>
          <w:i/>
        </w:rPr>
        <w:t xml:space="preserve">Gastroenterology. </w:t>
      </w:r>
      <w:r w:rsidRPr="00577C4D">
        <w:t>2009;137(1):80-87, 87 e8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29.</w:t>
      </w:r>
      <w:r w:rsidRPr="00577C4D">
        <w:tab/>
        <w:t xml:space="preserve">Bavishi C, Dupont HL. Systematic review: the use of proton pump inhibitors and increased susceptibility to enteric infection. </w:t>
      </w:r>
      <w:r w:rsidRPr="00577C4D">
        <w:rPr>
          <w:i/>
        </w:rPr>
        <w:t xml:space="preserve">Aliment. Pharmacol. Ther. </w:t>
      </w:r>
      <w:r w:rsidRPr="00577C4D">
        <w:t>2011;34(11-12):1269-128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30.</w:t>
      </w:r>
      <w:r w:rsidRPr="00577C4D">
        <w:tab/>
        <w:t xml:space="preserve">Johnstone J, Nerenberg K, Loeb M. Meta-analysis: proton pump inhibitor use and the risk of community-acquired pneumonia. </w:t>
      </w:r>
      <w:r w:rsidRPr="00577C4D">
        <w:rPr>
          <w:i/>
        </w:rPr>
        <w:t xml:space="preserve">Aliment. Pharmacol. Ther. </w:t>
      </w:r>
      <w:r w:rsidRPr="00577C4D">
        <w:t>2010;31(11):1165-1177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31.</w:t>
      </w:r>
      <w:r w:rsidRPr="00577C4D">
        <w:tab/>
        <w:t xml:space="preserve">Ngamruengphong S, Leontiadis GI, Radhi S, Dentino A, Nugent K. Proton pump inhibitors and risk of fracture: a systematic review and meta-analysis of observational studies. </w:t>
      </w:r>
      <w:r w:rsidRPr="00577C4D">
        <w:rPr>
          <w:i/>
        </w:rPr>
        <w:t xml:space="preserve">Am. J. Gastroenterol. </w:t>
      </w:r>
      <w:r w:rsidRPr="00577C4D">
        <w:t>2011;106(7):1209-1218; quiz 1219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lastRenderedPageBreak/>
        <w:t>32.</w:t>
      </w:r>
      <w:r w:rsidRPr="00577C4D">
        <w:tab/>
        <w:t xml:space="preserve">Kaltenbach T, Crockett S, Gerson LB. Are lifestyle measures effective in patients with gastroesophageal reflux disease? An evidence-based approach. </w:t>
      </w:r>
      <w:r w:rsidRPr="00577C4D">
        <w:rPr>
          <w:i/>
        </w:rPr>
        <w:t xml:space="preserve">Arch. Intern. Med. </w:t>
      </w:r>
      <w:r w:rsidRPr="00577C4D">
        <w:t>2006;166(9):965-97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33.</w:t>
      </w:r>
      <w:r w:rsidRPr="00577C4D">
        <w:tab/>
        <w:t xml:space="preserve">De Groot NL, Burgerhart JS, Van De Meeberg PC, de Vries DR, Smout AJ, Siersema PD. Systematic review: the effects of conservative and surgical treatment for obesity on gastro-oesophageal reflux disease. </w:t>
      </w:r>
      <w:r w:rsidRPr="00577C4D">
        <w:rPr>
          <w:i/>
        </w:rPr>
        <w:t xml:space="preserve">Aliment. Pharmacol. Ther. </w:t>
      </w:r>
      <w:r w:rsidRPr="00577C4D">
        <w:t>2009;30(11-12):1091-1102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34.</w:t>
      </w:r>
      <w:r w:rsidRPr="00577C4D">
        <w:tab/>
        <w:t xml:space="preserve">Kahrilas PJ, Shaheen NJ, Vaezi MF, et al. American Gastroenterological Association Medical Position Statement on the management of gastroesophageal reflux disease. </w:t>
      </w:r>
      <w:r w:rsidRPr="00577C4D">
        <w:rPr>
          <w:i/>
        </w:rPr>
        <w:t xml:space="preserve">Gastroenterology. </w:t>
      </w:r>
      <w:r w:rsidRPr="00577C4D">
        <w:t>2008;135(4):1383-1391, 1391 e1381-1385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35.</w:t>
      </w:r>
      <w:r w:rsidRPr="00577C4D">
        <w:tab/>
        <w:t xml:space="preserve">Kahrilas PJ, Shaheen NJ, Vaezi MF. American Gastroenterological Association Institute technical review on the management of gastroesophageal reflux disease. </w:t>
      </w:r>
      <w:r w:rsidRPr="00577C4D">
        <w:rPr>
          <w:i/>
        </w:rPr>
        <w:t xml:space="preserve">Gastroenterology. </w:t>
      </w:r>
      <w:r w:rsidRPr="00577C4D">
        <w:t>2008;135(4):1392-1413, 1413 e1391-1395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36.</w:t>
      </w:r>
      <w:r w:rsidRPr="00577C4D">
        <w:tab/>
        <w:t xml:space="preserve">Katz PO, Gerson LB, Vela MF. Guidelines for the diagnosis and management of gastroesophageal reflux disease. </w:t>
      </w:r>
      <w:r w:rsidRPr="00577C4D">
        <w:rPr>
          <w:i/>
        </w:rPr>
        <w:t xml:space="preserve">Am. J. Gastroenterol. </w:t>
      </w:r>
      <w:r w:rsidRPr="00577C4D">
        <w:t>2013;108(3):308-328; quiz 329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37.</w:t>
      </w:r>
      <w:r w:rsidRPr="00577C4D">
        <w:tab/>
        <w:t xml:space="preserve">Mathus-Vliegen LM, Tytgat GN. Twenty-four-hour pH measurements in morbid obesity: effects of massive overweight, weight loss and gastric distension. </w:t>
      </w:r>
      <w:r w:rsidRPr="00577C4D">
        <w:rPr>
          <w:i/>
        </w:rPr>
        <w:t xml:space="preserve">Eur. J. Gastroenterol. Hepatol. </w:t>
      </w:r>
      <w:r w:rsidRPr="00577C4D">
        <w:t>1996;8(7):635-640.</w:t>
      </w:r>
    </w:p>
    <w:p w:rsidR="00577C4D" w:rsidRPr="008A4EAE" w:rsidRDefault="00577C4D" w:rsidP="00577C4D">
      <w:pPr>
        <w:pStyle w:val="EndNoteBibliography"/>
        <w:spacing w:after="0"/>
        <w:ind w:left="720" w:hanging="720"/>
        <w:rPr>
          <w:lang w:val="sv-SE"/>
        </w:rPr>
      </w:pPr>
      <w:r w:rsidRPr="00577C4D">
        <w:t>38.</w:t>
      </w:r>
      <w:r w:rsidRPr="00577C4D">
        <w:tab/>
        <w:t xml:space="preserve">Mathus-Vliegen EM, Tygat GN. Gastro-oesophageal reflux in obese subjects: influence of overweight, weight loss and chronic gastric balloon distension. </w:t>
      </w:r>
      <w:r w:rsidRPr="008A4EAE">
        <w:rPr>
          <w:i/>
          <w:lang w:val="sv-SE"/>
        </w:rPr>
        <w:t xml:space="preserve">Scand. J. Gastroenterol. </w:t>
      </w:r>
      <w:r w:rsidRPr="008A4EAE">
        <w:rPr>
          <w:lang w:val="sv-SE"/>
        </w:rPr>
        <w:t>2002;37(11):1246-1252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8A4EAE">
        <w:rPr>
          <w:lang w:val="sv-SE"/>
        </w:rPr>
        <w:t>39.</w:t>
      </w:r>
      <w:r w:rsidRPr="008A4EAE">
        <w:rPr>
          <w:lang w:val="sv-SE"/>
        </w:rPr>
        <w:tab/>
        <w:t xml:space="preserve">Mathus-Vliegen EM, van Weeren M, van Eerten PV. </w:t>
      </w:r>
      <w:r w:rsidRPr="00577C4D">
        <w:t xml:space="preserve">Los function and obesity: the impact of untreated obesity, weight loss, and chronic gastric balloon distension. </w:t>
      </w:r>
      <w:r w:rsidRPr="00577C4D">
        <w:rPr>
          <w:i/>
        </w:rPr>
        <w:t xml:space="preserve">Digestion. </w:t>
      </w:r>
      <w:r w:rsidRPr="00577C4D">
        <w:t>2003;68(2-3):161-168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40.</w:t>
      </w:r>
      <w:r w:rsidRPr="00577C4D">
        <w:tab/>
        <w:t xml:space="preserve">Singh M, Lee J, Gupta N, et al. Weight loss can lead to resolution of gastroesophageal reflux disease symptoms: a prospective intervention trial. </w:t>
      </w:r>
      <w:r w:rsidRPr="00577C4D">
        <w:rPr>
          <w:i/>
        </w:rPr>
        <w:t xml:space="preserve">Obesity. </w:t>
      </w:r>
      <w:r w:rsidRPr="00577C4D">
        <w:t>2013;21(2):284-290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lastRenderedPageBreak/>
        <w:t>41.</w:t>
      </w:r>
      <w:r w:rsidRPr="00577C4D">
        <w:tab/>
        <w:t xml:space="preserve">Austin GL, Thiny MT, Westman EC, Yancy WS, Jr., Shaheen NJ. A very low-carbohydrate diet improves gastroesophageal reflux and its symptoms. </w:t>
      </w:r>
      <w:r w:rsidRPr="00577C4D">
        <w:rPr>
          <w:i/>
        </w:rPr>
        <w:t xml:space="preserve">Dig. Dis. Sci. </w:t>
      </w:r>
      <w:r w:rsidRPr="00577C4D">
        <w:t>2006;51(8):1307-1312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42.</w:t>
      </w:r>
      <w:r w:rsidRPr="00577C4D">
        <w:tab/>
        <w:t xml:space="preserve">Fraser-Moodie CA, Norton B, Gornall C, Magnago S, Weale AR, Holmes GK. Weight loss has an independent beneficial effect on symptoms of gastro-oesophageal reflux in patients who are overweight. </w:t>
      </w:r>
      <w:r w:rsidRPr="00577C4D">
        <w:rPr>
          <w:i/>
        </w:rPr>
        <w:t xml:space="preserve">Scand. J. Gastroenterol. </w:t>
      </w:r>
      <w:r w:rsidRPr="00577C4D">
        <w:t>1999;34(4):337-340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43.</w:t>
      </w:r>
      <w:r w:rsidRPr="00577C4D">
        <w:tab/>
        <w:t xml:space="preserve">Jacobson BC, Somers SC, Fuchs CS, Kelly CP, Camargo CA, Jr. Body-mass index and symptoms of gastroesophageal reflux in women. </w:t>
      </w:r>
      <w:r w:rsidRPr="00577C4D">
        <w:rPr>
          <w:i/>
        </w:rPr>
        <w:t xml:space="preserve">N. Engl. J. Med. </w:t>
      </w:r>
      <w:r w:rsidRPr="00577C4D">
        <w:t>2006;354(22):2340-2348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44.</w:t>
      </w:r>
      <w:r w:rsidRPr="00577C4D">
        <w:tab/>
        <w:t xml:space="preserve">Ness-Jensen E, Lindam A, Lagergren J, Hveem K. Weight loss and reduction in gastroesophageal reflux. A prospective population-based cohort study: the HUNT study. </w:t>
      </w:r>
      <w:r w:rsidRPr="00577C4D">
        <w:rPr>
          <w:i/>
        </w:rPr>
        <w:t xml:space="preserve">Am. J. Gastroenterol. </w:t>
      </w:r>
      <w:r w:rsidRPr="00577C4D">
        <w:t>2013;108(3):376-382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45.</w:t>
      </w:r>
      <w:r w:rsidRPr="00577C4D">
        <w:tab/>
        <w:t xml:space="preserve">Kjellin A, Ramel S, Rossner S, Thor K. Gastroesophageal reflux in obese patients is not reduced by weight reduction. </w:t>
      </w:r>
      <w:r w:rsidRPr="00577C4D">
        <w:rPr>
          <w:i/>
        </w:rPr>
        <w:t xml:space="preserve">Scand. J. Gastroenterol. </w:t>
      </w:r>
      <w:r w:rsidRPr="00577C4D">
        <w:t>1996;31(11):1047-105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46.</w:t>
      </w:r>
      <w:r w:rsidRPr="00577C4D">
        <w:tab/>
        <w:t xml:space="preserve">Cremonini F, Locke GR, 3rd, Schleck CD, Zinsmeister AR, Talley NJ. Relationship between upper gastrointestinal symptoms and changes in body weight in a population-based cohort. </w:t>
      </w:r>
      <w:r w:rsidRPr="00577C4D">
        <w:rPr>
          <w:i/>
        </w:rPr>
        <w:t xml:space="preserve">Neurogastroenterol. Motil. </w:t>
      </w:r>
      <w:r w:rsidRPr="00577C4D">
        <w:t>2006;18(11):987-994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47.</w:t>
      </w:r>
      <w:r w:rsidRPr="00577C4D">
        <w:tab/>
        <w:t xml:space="preserve">Ness-Jensen E, Lindam A, Lagergren J, Hveem K. Tobacco smoking cessation and improved gastroesophageal reflux: a prospective population-based cohort study: the HUNT study. </w:t>
      </w:r>
      <w:r w:rsidRPr="00577C4D">
        <w:rPr>
          <w:i/>
        </w:rPr>
        <w:t xml:space="preserve">Am. J. Gastroenterol. </w:t>
      </w:r>
      <w:r w:rsidRPr="00577C4D">
        <w:t>2014;109(2):171-177.</w:t>
      </w:r>
    </w:p>
    <w:p w:rsidR="00577C4D" w:rsidRPr="008A4EAE" w:rsidRDefault="00577C4D" w:rsidP="00577C4D">
      <w:pPr>
        <w:pStyle w:val="EndNoteBibliography"/>
        <w:spacing w:after="0"/>
        <w:ind w:left="720" w:hanging="720"/>
        <w:rPr>
          <w:lang w:val="sv-SE"/>
        </w:rPr>
      </w:pPr>
      <w:r w:rsidRPr="00577C4D">
        <w:t>48.</w:t>
      </w:r>
      <w:r w:rsidRPr="00577C4D">
        <w:tab/>
        <w:t xml:space="preserve">Piesman M, Hwang I, Maydonovitch C, Wong RK. Nocturnal reflux episodes following the administration of a standardized meal. </w:t>
      </w:r>
      <w:r w:rsidRPr="008A4EAE">
        <w:rPr>
          <w:lang w:val="sv-SE"/>
        </w:rPr>
        <w:t xml:space="preserve">Does timing matter? </w:t>
      </w:r>
      <w:r w:rsidRPr="008A4EAE">
        <w:rPr>
          <w:i/>
          <w:lang w:val="sv-SE"/>
        </w:rPr>
        <w:t xml:space="preserve">Am. J. Gastroenterol. </w:t>
      </w:r>
      <w:r w:rsidRPr="008A4EAE">
        <w:rPr>
          <w:lang w:val="sv-SE"/>
        </w:rPr>
        <w:t>2007;102(10):2128-2134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8A4EAE">
        <w:rPr>
          <w:lang w:val="sv-SE"/>
        </w:rPr>
        <w:t>49.</w:t>
      </w:r>
      <w:r w:rsidRPr="008A4EAE">
        <w:rPr>
          <w:lang w:val="sv-SE"/>
        </w:rPr>
        <w:tab/>
        <w:t xml:space="preserve">DiSilvestro RA, Verbruggen MA, Offutt EJ. </w:t>
      </w:r>
      <w:r w:rsidRPr="00577C4D">
        <w:t xml:space="preserve">Anti-heartburn effects of a fenugreek fiber product. </w:t>
      </w:r>
      <w:r w:rsidRPr="00577C4D">
        <w:rPr>
          <w:i/>
        </w:rPr>
        <w:t xml:space="preserve">Phytother. Res. </w:t>
      </w:r>
      <w:r w:rsidRPr="00577C4D">
        <w:t>2011;25(1):88-91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t>50.</w:t>
      </w:r>
      <w:r w:rsidRPr="00577C4D">
        <w:tab/>
        <w:t xml:space="preserve">Johnson T, Gerson L, Hershcovici T, Stave C, Fass R. Systematic review: the effects of carbonated beverages on gastro-oesophageal reflux disease. </w:t>
      </w:r>
      <w:r w:rsidRPr="00577C4D">
        <w:rPr>
          <w:i/>
        </w:rPr>
        <w:t xml:space="preserve">Aliment. Pharmacol. Ther. </w:t>
      </w:r>
      <w:r w:rsidRPr="00577C4D">
        <w:t>2010;31(6):607-614.</w:t>
      </w:r>
    </w:p>
    <w:p w:rsidR="00577C4D" w:rsidRPr="00577C4D" w:rsidRDefault="00577C4D" w:rsidP="00577C4D">
      <w:pPr>
        <w:pStyle w:val="EndNoteBibliography"/>
        <w:spacing w:after="0"/>
        <w:ind w:left="720" w:hanging="720"/>
      </w:pPr>
      <w:r w:rsidRPr="00577C4D">
        <w:lastRenderedPageBreak/>
        <w:t>51.</w:t>
      </w:r>
      <w:r w:rsidRPr="00577C4D">
        <w:tab/>
        <w:t xml:space="preserve">Hamilton JW, Boisen RJ, Yamamoto DT, Wagner JL, Reichelderfer M. Sleeping on a wedge diminishes exposure of the esophagus to refluxed acid. </w:t>
      </w:r>
      <w:r w:rsidRPr="00577C4D">
        <w:rPr>
          <w:i/>
        </w:rPr>
        <w:t xml:space="preserve">Dig. Dis. Sci. </w:t>
      </w:r>
      <w:r w:rsidRPr="00577C4D">
        <w:t>1988;33(5):518-522.</w:t>
      </w:r>
    </w:p>
    <w:p w:rsidR="00577C4D" w:rsidRPr="00577C4D" w:rsidRDefault="00577C4D" w:rsidP="00577C4D">
      <w:pPr>
        <w:pStyle w:val="EndNoteBibliography"/>
        <w:ind w:left="720" w:hanging="720"/>
      </w:pPr>
      <w:r w:rsidRPr="00577C4D">
        <w:t>52.</w:t>
      </w:r>
      <w:r w:rsidRPr="00577C4D">
        <w:tab/>
        <w:t xml:space="preserve">Yancy WS, Jr., Provenzale D, Westman EC. Improvement of gastroesophageal reflux disease after initiation of a low-carbohydrate diet: five brief case reports. </w:t>
      </w:r>
      <w:r w:rsidRPr="00577C4D">
        <w:rPr>
          <w:i/>
        </w:rPr>
        <w:t xml:space="preserve">Altern. Ther. Health Med. </w:t>
      </w:r>
      <w:r w:rsidRPr="00577C4D">
        <w:t>2001;7(6):120, 116-129.</w:t>
      </w:r>
    </w:p>
    <w:p w:rsidR="00955D6F" w:rsidRPr="00291332" w:rsidRDefault="00195222" w:rsidP="00955D6F">
      <w:pPr>
        <w:rPr>
          <w:b/>
          <w:lang w:val="en-US"/>
        </w:rPr>
      </w:pPr>
      <w:r w:rsidRPr="002F5E87">
        <w:rPr>
          <w:lang w:val="en-US"/>
        </w:rPr>
        <w:fldChar w:fldCharType="end"/>
      </w:r>
    </w:p>
    <w:p w:rsidR="00955D6F" w:rsidRPr="00291332" w:rsidRDefault="00955D6F" w:rsidP="00955D6F">
      <w:pPr>
        <w:rPr>
          <w:b/>
          <w:lang w:val="en-US"/>
        </w:rPr>
        <w:sectPr w:rsidR="00955D6F" w:rsidRPr="00291332" w:rsidSect="0018232F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:rsidR="001F5B2E" w:rsidRPr="00291332" w:rsidRDefault="00DC6403" w:rsidP="003332A1">
      <w:pPr>
        <w:pStyle w:val="Heading1"/>
      </w:pPr>
      <w:r>
        <w:lastRenderedPageBreak/>
        <w:t>TABLE</w:t>
      </w:r>
    </w:p>
    <w:tbl>
      <w:tblPr>
        <w:tblW w:w="15183" w:type="dxa"/>
        <w:tblInd w:w="-558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33"/>
        <w:gridCol w:w="181"/>
        <w:gridCol w:w="1378"/>
        <w:gridCol w:w="181"/>
        <w:gridCol w:w="1520"/>
        <w:gridCol w:w="181"/>
        <w:gridCol w:w="1520"/>
        <w:gridCol w:w="181"/>
        <w:gridCol w:w="2229"/>
        <w:gridCol w:w="181"/>
        <w:gridCol w:w="1520"/>
        <w:gridCol w:w="181"/>
        <w:gridCol w:w="1378"/>
        <w:gridCol w:w="181"/>
        <w:gridCol w:w="1379"/>
        <w:gridCol w:w="181"/>
        <w:gridCol w:w="1378"/>
      </w:tblGrid>
      <w:tr w:rsidR="001663DB" w:rsidRPr="008A4EAE" w:rsidTr="00E319B5">
        <w:trPr>
          <w:trHeight w:val="240"/>
        </w:trPr>
        <w:tc>
          <w:tcPr>
            <w:tcW w:w="15183" w:type="dxa"/>
            <w:gridSpan w:val="1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Table. Lifestyle intervention in gastroesophageal reflux disease (GERD)</w:t>
            </w: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4497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Comparison with current guidelines</w:t>
            </w:r>
          </w:p>
        </w:tc>
      </w:tr>
      <w:tr w:rsidR="001663DB" w:rsidRPr="001663DB" w:rsidTr="00E319B5">
        <w:trPr>
          <w:trHeight w:val="330"/>
        </w:trPr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Category</w:t>
            </w:r>
          </w:p>
        </w:tc>
        <w:tc>
          <w:tcPr>
            <w:tcW w:w="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Study</w:t>
            </w:r>
          </w:p>
        </w:tc>
        <w:tc>
          <w:tcPr>
            <w:tcW w:w="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Design</w:t>
            </w:r>
          </w:p>
        </w:tc>
        <w:tc>
          <w:tcPr>
            <w:tcW w:w="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Intervention</w:t>
            </w:r>
          </w:p>
        </w:tc>
        <w:tc>
          <w:tcPr>
            <w:tcW w:w="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Findings</w:t>
            </w:r>
          </w:p>
        </w:tc>
        <w:tc>
          <w:tcPr>
            <w:tcW w:w="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 xml:space="preserve">Level of </w:t>
            </w:r>
            <w:proofErr w:type="spellStart"/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evidence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nb-NO"/>
              </w:rPr>
              <w:t>a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C479F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CAG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nb-NO"/>
              </w:rPr>
              <w:t>b</w:t>
            </w:r>
            <w:proofErr w:type="spellEnd"/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nb-NO"/>
              </w:rPr>
              <w:t xml:space="preserve"> 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(2005)</w: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Bcm1zdHJvbmc8L0F1dGhvcj48WWVhcj4yMDA1PC9ZZWFy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</w:fldData>
              </w:fldChar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Bcm1zdHJvbmc8L0F1dGhvcj48WWVhcj4yMDA1PC9ZZWFy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</w:fldData>
              </w:fldChar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C479F5" w:rsidRPr="00C479F5">
              <w:rPr>
                <w:rFonts w:ascii="Calibri" w:eastAsia="Times New Roman" w:hAnsi="Calibri" w:cs="Times New Roman"/>
                <w:b/>
                <w:bCs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24</w: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F76EE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AGA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nb-NO"/>
              </w:rPr>
              <w:t>c</w:t>
            </w:r>
            <w:proofErr w:type="spellEnd"/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 xml:space="preserve"> (2008)</w: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LYWhyaWxhczwvQXV0aG9yPjxZZWFyPjIwMDg8L1llYXI+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</w:fldData>
              </w:fldChar>
            </w:r>
            <w:r w:rsidR="00F76EE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LYWhyaWxhczwvQXV0aG9yPjxZZWFyPjIwMDg8L1llYXI+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</w:fldData>
              </w:fldChar>
            </w:r>
            <w:r w:rsidR="00F76EE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b/>
                <w:bCs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34,35</w: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F76EE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ACG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nb-NO"/>
              </w:rPr>
              <w:t>d</w:t>
            </w:r>
            <w:proofErr w:type="spellEnd"/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vertAlign w:val="superscript"/>
                <w:lang w:val="en-US" w:eastAsia="nb-NO"/>
              </w:rPr>
              <w:t xml:space="preserve"> 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(2013)</w: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begin"/>
            </w:r>
            <w:r w:rsidR="00F76EE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instrText xml:space="preserve"> ADDIN EN.CITE &lt;EndNote&gt;&lt;Cite&gt;&lt;Author&gt;Katz&lt;/Author&gt;&lt;Year&gt;2013&lt;/Year&gt;&lt;RecNum&gt;1997&lt;/RecNum&gt;&lt;DisplayText&gt;&lt;style face="superscript"&gt;36&lt;/style&gt;&lt;/DisplayText&gt;&lt;record&gt;&lt;rec-number&gt;1997&lt;/rec-number&gt;&lt;foreign-keys&gt;&lt;key app="EN" db-id="dfe0z9rz2st29ne99wup5pf2xrv50p2sf9r5" timestamp="0"&gt;1997&lt;/key&gt;&lt;/foreign-keys&gt;&lt;ref-type name="Journal Article"&gt;17&lt;/ref-type&gt;&lt;contributors&gt;&lt;authors&gt;&lt;author&gt;Katz, P. O.&lt;/author&gt;&lt;author&gt;Gerson, L. B.&lt;/author&gt;&lt;author&gt;Vela, M. F.&lt;/author&gt;&lt;/authors&gt;&lt;/contributors&gt;&lt;auth-address&gt;Division of Gastroenterology, Einstein Medical Center, Philadelphia, Pennsylvania, USA.&lt;/auth-address&gt;&lt;titles&gt;&lt;title&gt;Guidelines for the diagnosis and management of gastroesophageal reflux disease&lt;/title&gt;&lt;secondary-title&gt;Am J Gastroenterol&lt;/secondary-title&gt;&lt;alt-title&gt;The American journal of gastroenterology&lt;/alt-title&gt;&lt;/titles&gt;&lt;periodical&gt;&lt;full-title&gt;American Journal of Gastroenterology&lt;/full-title&gt;&lt;abbr-1&gt;Am. J. Gastroenterol.&lt;/abbr-1&gt;&lt;abbr-2&gt;Am J Gastroenterol&lt;/abbr-2&gt;&lt;/periodical&gt;&lt;pages&gt;308-28; quiz 329&lt;/pages&gt;&lt;volume&gt;108&lt;/volume&gt;&lt;number&gt;3&lt;/number&gt;&lt;keywords&gt;&lt;keyword&gt;Gastroesophageal Reflux/*diagnosis/*therapy&lt;/keyword&gt;&lt;keyword&gt;Histamine Antagonists/*therapeutic use&lt;/keyword&gt;&lt;keyword&gt;Humans&lt;/keyword&gt;&lt;keyword&gt;Manometry&lt;/keyword&gt;&lt;keyword&gt;Practice Guidelines as Topic&lt;/keyword&gt;&lt;keyword&gt;Proton Pump Inhibitors/*therapeutic use&lt;/keyword&gt;&lt;/keywords&gt;&lt;dates&gt;&lt;year&gt;2013&lt;/year&gt;&lt;pub-dates&gt;&lt;date&gt;Mar&lt;/date&gt;&lt;/pub-dates&gt;&lt;/dates&gt;&lt;isbn&gt;1572-0241 (Electronic)&amp;#xD;0002-9270 (Linking)&lt;/isbn&gt;&lt;accession-num&gt;23419381&lt;/accession-num&gt;&lt;label&gt;gerd&amp;#xD;diagnosis AND treatment&amp;#xD;guideline&lt;/label&gt;&lt;urls&gt;&lt;related-urls&gt;&lt;url&gt;http://www.ncbi.nlm.nih.gov/pubmed/23419381&lt;/url&gt;&lt;url&gt;http://www.nature.com/ajg/journal/v108/n3/pdf/ajg2012444a.pdf&lt;/url&gt;&lt;/related-urls&gt;&lt;/urls&gt;&lt;electronic-resource-num&gt;10.1038/ajg.2012.444&lt;/electronic-resource-num&gt;&lt;/record&gt;&lt;/Cite&gt;&lt;/EndNote&gt;</w:instrTex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b/>
                <w:bCs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36</w:t>
            </w:r>
            <w:r w:rsidR="00C479F5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60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Weight los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Mathus-Vliegen</w:t>
            </w:r>
            <w:proofErr w:type="spell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et al. 1996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NYXRodXMtVmxpZWdlbjwvQXV0aG9yPjxZZWFyPjE5OTY8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NYXRodXMtVmxpZWdlbjwvQXV0aG9yPjxZZWFyPjE5OTY8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37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Gastric balloon vs. sham treatment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rmalization of pH-measurements in 3 of 5 with weight los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A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Lifestyle modifications are ineffective for frequent or severe symptoms, but may be beneficial if obvious dietary precipitants, obesity or tobacco smoking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Weight loss in obese patients; Head of the bed elevation if symptoms when recumbent; Other lifestyle modifications tailored to the individual patient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Weight loss recommended for GERD patients with overweight or recent weight gain; Head of bed elevation and avoidance of meals 2 – 3  hour before bedtime recommended if nocturnal GERD; Routine global elimination of food that can trigger reflux not recommended</w:t>
            </w: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Mathus-Vliegen</w:t>
            </w:r>
            <w:proofErr w:type="spell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et al. 2002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NYXRodXMtVmxpZWdlbjwvQXV0aG9yPjxZZWFyPjIwMDI8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NYXRodXMtVmxpZWdlbjwvQXV0aG9yPjxZZWFyPjIwMDI8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38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Gastric balloon vs. sham treatment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educed acid exposure in sham group (the effect of mere weight loss)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Mathus-Vliegen</w:t>
            </w:r>
            <w:proofErr w:type="spell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et al. 2003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NYXRodXMtVmxpZWdlbjwvQXV0aG9yPjxZZWFyPjIwMDM8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NYXRodXMtVmxpZWdlbjwvQXV0aG9yPjxZZWFyPjIwMDM8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39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Gastric balloon vs. sham treatment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educed acid exposure in sham group (the effect of mere weight loss)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60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Singh et al. 2013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TaW5naDwvQXV0aG9yPjxZZWFyPjIwMTM8L1llYXI+PFJl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4NC05MDwvcGFnZXM+PHZvbHVtZT4yMTwvdm9sdW1lPjxudW1iZXI+MjwvbnVtYmVyPjxr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TaW5naDwvQXV0aG9yPjxZZWFyPjIwMTM8L1llYXI+PFJl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40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t>Structured weight loss program vs. telephone-based group conference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ecreased symptom prevalence and score in both group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Austin et al. 2006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41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n-randomized prospective study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Very low-carbohydrate diet 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ecreased acid exposure and symptom score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t>Fraser-</w:t>
            </w:r>
            <w:proofErr w:type="spellStart"/>
            <w:r w:rsidRPr="001663DB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t>Moodie</w:t>
            </w:r>
            <w:proofErr w:type="spellEnd"/>
            <w:r w:rsidRPr="001663DB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t xml:space="preserve"> et al. 1999</w:t>
            </w:r>
            <w:r w:rsidR="00C252D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GcmFzZXItTW9vZGllPC9BdXRob3I+PFllYXI+MTk5OTwv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GcmFzZXItTW9vZGllPC9BdXRob3I+PFllYXI+MTk5OTwv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sz w:val="18"/>
                <w:szCs w:val="18"/>
                <w:vertAlign w:val="superscript"/>
                <w:lang w:val="en-US" w:eastAsia="nb-NO"/>
              </w:rPr>
              <w:t>42</w:t>
            </w:r>
            <w:r w:rsidR="00C252D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n-randomized prospective study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ietary advice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ecreased symptom score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Jacobson et al. 2006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KYWNvYnNvbjwvQXV0aG9yPjxZZWFyPjIwMDY8L1llYXI+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KYWNvYnNvbjwvQXV0aG9yPjxZZWFyPjIwMDY8L1llYXI+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43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Prospective population-based cohort study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 intervention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ose-dependent decrease in symptom prevalence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ess-Jensen et al. 2013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OZXNzLUplbnNlbjwvQXV0aG9yPjxZZWFyPjIwMTM8L1ll
YXI+PFJlY051bT4xODg1PC9SZWNOdW0+PERpc3BsYXlUZXh0PjxzdHlsZSBmYWNlPSJzdXBlcnNj
cmlwdCI+NDQ8L3N0eWxlPjwvRGlzcGxheVRleHQ+PHJlY29yZD48cmVjLW51bWJlcj4xODg1PC9y
ZWMtbnVtYmVyPjxmb3JlaWduLWtleXM+PGtleSBhcHA9IkVOIiBkYi1pZD0iZGZlMHo5cnoyc3Qy
OW5lOTl3dXA1cGYyeHJ2NTBwMnNmOXI1IiB0aW1lc3RhbXA9IjAiPjE4OD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SFVOVCBSZXNlYXJjaCBDZW50cmUsIERlcGFydG1lbnQgb2YgUHVibGljIEhlYWx0aCBhbmQg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OZXNzLUplbnNlbjwvQXV0aG9yPjxZZWFyPjIwMTM8L1ll
YXI+PFJlY051bT4xODg1PC9SZWNOdW0+PERpc3BsYXlUZXh0PjxzdHlsZSBmYWNlPSJzdXBlcnNj
cmlwdCI+NDQ8L3N0eWxlPjwvRGlzcGxheVRleHQ+PHJlY29yZD48cmVjLW51bWJlcj4xODg1PC9y
ZWMtbnVtYmVyPjxmb3JlaWduLWtleXM+PGtleSBhcHA9IkVOIiBkYi1pZD0iZGZlMHo5cnoyc3Qy
OW5lOTl3dXA1cGYyeHJ2NTBwMnNmOXI1IiB0aW1lc3RhbXA9IjAiPjE4OD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SFVOVCBSZXNlYXJjaCBDZW50cmUsIERlcGFydG1lbnQgb2YgUHVibGljIEhlYWx0aCBhbmQg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44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Prospective population-based cohort study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 intervention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ose-dependent decrease in symptoms, improved medical treatment succes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6171DE" w:rsidRDefault="006171DE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</w:pPr>
            <w:r w:rsidRPr="006171D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t xml:space="preserve">Kjellin </w:t>
            </w:r>
            <w:proofErr w:type="gramStart"/>
            <w:r w:rsidRPr="006171D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t>et</w:t>
            </w:r>
            <w:proofErr w:type="gramEnd"/>
            <w:r w:rsidRPr="006171D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t xml:space="preserve"> al. 1996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fldChar w:fldCharType="begin">
                <w:fldData xml:space="preserve">PEVuZE5vdGU+PENpdGU+PEF1dGhvcj5LamVsbGluPC9BdXRob3I+PFllYXI+MTk5NjwvWWVhcj48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fldChar w:fldCharType="begin">
                <w:fldData xml:space="preserve">PEVuZE5vdGU+PENpdGU+PEF1dGhvcj5LamVsbGluPC9BdXRob3I+PFllYXI+MTk5NjwvWWVhcj48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eastAsia="nb-NO"/>
              </w:rPr>
              <w:t>45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6171DE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</w:pPr>
            <w:r w:rsidRPr="006171D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6171DE" w:rsidP="006171DE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6171DE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6171DE" w:rsidP="006171DE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Low-caloric diet vs. control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6171DE" w:rsidP="006171DE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 effect on symptoms, endoscopic findings or acid exposure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8A4EAE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F65551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6171DE" w:rsidRDefault="006171DE" w:rsidP="00F76EE5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pPr>
            <w:proofErr w:type="spellStart"/>
            <w:r w:rsidRPr="006171DE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t>Cremonini</w:t>
            </w:r>
            <w:proofErr w:type="spellEnd"/>
            <w:r w:rsidRPr="006171DE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t xml:space="preserve"> et al. 2006</w:t>
            </w:r>
            <w:r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fldChar w:fldCharType="begin">
                <w:fldData xml:space="preserve">PEVuZE5vdGU+PENpdGU+PEF1dGhvcj5DcmVtb25pbmk8L0F1dGhvcj48WWVhcj4yMDA2PC9ZZWFy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</w:fldData>
              </w:fldCha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fldChar w:fldCharType="begin">
                <w:fldData xml:space="preserve">PEVuZE5vdGU+PENpdGU+PEF1dGhvcj5DcmVtb25pbmk8L0F1dGhvcj48WWVhcj4yMDA2PC9ZZWFy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</w:fldData>
              </w:fldCha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fldChar w:fldCharType="end"/>
            </w:r>
            <w:r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</w:r>
            <w:r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sz w:val="18"/>
                <w:szCs w:val="18"/>
                <w:vertAlign w:val="superscript"/>
                <w:lang w:val="en-US" w:eastAsia="nb-NO"/>
              </w:rPr>
              <w:t>46</w:t>
            </w:r>
            <w:r>
              <w:rPr>
                <w:rFonts w:ascii="Calibri" w:eastAsia="Times New Roman" w:hAnsi="Calibri" w:cs="Times New Roman"/>
                <w:sz w:val="18"/>
                <w:szCs w:val="18"/>
                <w:lang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6171DE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6171DE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Prospective population-based cohort study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6171DE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 intervention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6171DE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No </w:t>
            </w:r>
            <w:r w:rsidR="006171DE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association with symptom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F65551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Tobacco smoking cessation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ess-Jensen et al. 201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4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OZXNzLUplbnNlbjwvQXV0aG9yPjxZZWFyPjIwMTQ8L1ll
YXI+PFJlY051bT4xOTc1PC9SZWNOdW0+PERpc3BsYXlUZXh0PjxzdHlsZSBmYWNlPSJzdXBlcnNj
cmlwdCI+NDc8L3N0eWxlPjwvRGlzcGxheVRleHQ+PHJlY29yZD48cmVjLW51bWJlcj4xOTc1PC9y
ZWMtbnVtYmVyPjxmb3JlaWduLWtleXM+PGtleSBhcHA9IkVOIiBkYi1pZD0iZGZlMHo5cnoyc3Qy
OW5lOTl3dXA1cGYyeHJ2NTBwMnNmOXI1IiB0aW1lc3RhbXA9IjAiPjE5Nz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MV0gSFVOVCBSZXNlYXJjaCBDZW50cmUsIERlcGFydG1lbnQgb2YgUHVibGljIEhlYWx0aCBh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OZXNzLUplbnNlbjwvQXV0aG9yPjxZZWFyPjIwMTQ8L1ll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47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Prospective population-based cohort study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 intervention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ecreased symptoms in normal weight individual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B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sz w:val="18"/>
                <w:szCs w:val="18"/>
                <w:lang w:val="en-US" w:eastAsia="nb-NO"/>
              </w:rPr>
              <w:t>Dietary intervention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t>Kjellin</w:t>
            </w:r>
            <w:proofErr w:type="spellEnd"/>
            <w:r w:rsidRPr="001663DB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t xml:space="preserve"> et al. 1996</w:t>
            </w:r>
            <w:r w:rsidR="00C252D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LamVsbGluPC9BdXRob3I+PFllYXI+MTk5NjwvWWVhcj48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LamVsbGluPC9BdXRob3I+PFllYXI+MTk5NjwvWWVhcj48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sz w:val="18"/>
                <w:szCs w:val="18"/>
                <w:vertAlign w:val="superscript"/>
                <w:lang w:val="en-US" w:eastAsia="nb-NO"/>
              </w:rPr>
              <w:t>45</w:t>
            </w:r>
            <w:r w:rsidR="00C252D5">
              <w:rPr>
                <w:rFonts w:ascii="Calibri" w:eastAsia="Times New Roman" w:hAnsi="Calibri" w:cs="Times New Roman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sz w:val="18"/>
                <w:szCs w:val="18"/>
                <w:lang w:val="en-US" w:eastAsia="nb-NO"/>
              </w:rPr>
              <w:t>Low-caloric diet vs. control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 effect on symptoms, endoscopic findings or acid exposure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B (no effect)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Austin et al. 2006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BdXN0aW48L0F1dGhvcj48WWVhcj4yMDA2PC9ZZWFyPjxS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41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n-randomized prospective study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 xml:space="preserve">Very low-carbohydrate diet 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ecreased acid exposure and symptom score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B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Piesman</w:t>
            </w:r>
            <w:proofErr w:type="spell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et al. 2007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QaWVzbWFuPC9BdXRob3I+PFllYXI+MjAwNzwvWWVhcj48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QaWVzbWFuPC9BdXRob3I+PFllYXI+MjAwNzwvWWVhcj48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48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Late vs. early evening meal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ecreased acid exposure with early evening meal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B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iSilvestro</w:t>
            </w:r>
            <w:proofErr w:type="spell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et al. 2011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/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&lt;EndNote&gt;&lt;Cite&gt;&lt;Author&gt;DiSilvestro&lt;/Author&gt;&lt;Year&gt;2011&lt;/Year&gt;&lt;RecNum&gt;3016&lt;/RecNum&gt;&lt;DisplayText&gt;&lt;style face="superscript"&gt;49&lt;/style&gt;&lt;/DisplayText&gt;&lt;record&gt;&lt;rec-number&gt;3016&lt;/rec-number&gt;&lt;foreign-keys&gt;&lt;key app="EN" db-id="dfe0z9rz2st29ne99wup5pf2xrv50p2sf9r5" timestamp="1406709406"&gt;3016&lt;/key&gt;&lt;/foreign-keys&gt;&lt;ref-type name="Journal Article"&gt;17&lt;/ref-type&gt;&lt;contributors&gt;&lt;authors&gt;&lt;author&gt;DiSilvestro, R. A.&lt;/author&gt;&lt;author&gt;Verbruggen, M. A.&lt;/author&gt;&lt;author&gt;Offutt, E. J.&lt;/author&gt;&lt;/authors&gt;&lt;/contributors&gt;&lt;auth-address&gt;Columbus Nutraceuticals Consulting Inc., Dublin, OH 43016-9062, USA. studies@columbus.rr.com&lt;/auth-address&gt;&lt;titles&gt;&lt;title&gt;Anti-heartburn effects of a fenugreek fiber product&lt;/title&gt;&lt;secondary-title&gt;Phytother Res&lt;/secondary-title&gt;&lt;alt-title&gt;Phytotherapy research : PTR&lt;/alt-title&gt;&lt;/titles&gt;&lt;periodical&gt;&lt;full-title&gt;Phytotherapy Research&lt;/full-title&gt;&lt;abbr-1&gt;Phytother. Res.&lt;/abbr-1&gt;&lt;abbr-2&gt;Phytother Res&lt;/abbr-2&gt;&lt;/periodical&gt;&lt;pages&gt;88-91&lt;/pages&gt;&lt;volume&gt;25&lt;/volume&gt;&lt;number&gt;1&lt;/number&gt;&lt;keywords&gt;&lt;keyword&gt;Adult&lt;/keyword&gt;&lt;keyword&gt;Dietary Fiber/*therapeutic use&lt;/keyword&gt;&lt;keyword&gt;Female&lt;/keyword&gt;&lt;keyword&gt;Heartburn/*drug therapy&lt;/keyword&gt;&lt;keyword&gt;Humans&lt;/keyword&gt;&lt;keyword&gt;Male&lt;/keyword&gt;&lt;keyword&gt;Middle Aged&lt;/keyword&gt;&lt;keyword&gt;Pilot Projects&lt;/keyword&gt;&lt;keyword&gt;Trigonella/*chemistry&lt;/keyword&gt;&lt;/keywords&gt;&lt;dates&gt;&lt;year&gt;2011&lt;/year&gt;&lt;pub-dates&gt;&lt;date&gt;Jan&lt;/date&gt;&lt;/pub-dates&gt;&lt;/dates&gt;&lt;isbn&gt;1099-1573 (Electronic)&amp;#xD;0951-418X (Linking)&lt;/isbn&gt;&lt;accession-num&gt;20623611&lt;/accession-num&gt;&lt;label&gt;gerd&amp;#xD;treatment&amp;#xD;diet&lt;/label&gt;&lt;urls&gt;&lt;related-urls&gt;&lt;url&gt;http://www.ncbi.nlm.nih.gov/pubmed/20623611&lt;/url&gt;&lt;url&gt;http://onlinelibrary.wiley.com/store/10.1002/ptr.3229/asset/3229_ftp.pdf?v=1&amp;amp;t=hy8egyx0&amp;amp;s=f9aae66a13a76d707ddc54c567d9df5daa8122a3&lt;/url&gt;&lt;/related-urls&gt;&lt;/urls&gt;&lt;electronic-resource-num&gt;10.1002/ptr.3229&lt;/electronic-resource-num&gt;&lt;/record&gt;&lt;/Cite&gt;&lt;/EndNote&gt;</w:instrTex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49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Dietary fiber vs. placebo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ecreased symptom prevalence and score with dietary fiber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B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Johnson et al. 2010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Kb2huc29uPC9BdXRob3I+PFllYXI+MjAxMDwvWWVhcj48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Kb2huc29uPC9BdXRob3I+PFllYXI+MjAxMDwvWWVhcj48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50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Systematic review of observational studie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Carbonated beverages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No effect on GERD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B (no effect)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480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Head of the bed elevation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F76EE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Hamilton et al. 1988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IYW1pbHRvbjwvQXV0aG9yPjxZZWFyPjE5ODg8L1llYXI+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begin">
                <w:fldData xml:space="preserve">PEVuZE5vdGU+PENpdGU+PEF1dGhvcj5IYW1pbHRvbjwvQXV0aG9yPjxZZWFyPjE5ODg8L1llYXI+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</w:fldData>
              </w:fldCha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instrText xml:space="preserve"> ADDIN EN.CITE.DATA </w:instrText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F76EE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separate"/>
            </w:r>
            <w:r w:rsidR="00F76EE5" w:rsidRPr="00F76EE5">
              <w:rPr>
                <w:rFonts w:ascii="Calibri" w:eastAsia="Times New Roman" w:hAnsi="Calibri" w:cs="Times New Roman"/>
                <w:noProof/>
                <w:color w:val="000000"/>
                <w:sz w:val="18"/>
                <w:szCs w:val="18"/>
                <w:vertAlign w:val="superscript"/>
                <w:lang w:val="en-US" w:eastAsia="nb-NO"/>
              </w:rPr>
              <w:t>51</w:t>
            </w:r>
            <w:r w:rsidR="00C252D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fldChar w:fldCharType="end"/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CT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proofErr w:type="spellEnd"/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Head of bed elevation vs. flat position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2229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Decreased acid exposure with head of bed elevation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B</w:t>
            </w: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  <w:tc>
          <w:tcPr>
            <w:tcW w:w="181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  <w:tc>
          <w:tcPr>
            <w:tcW w:w="13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</w:pPr>
          </w:p>
        </w:tc>
      </w:tr>
      <w:tr w:rsidR="001663DB" w:rsidRPr="001663DB" w:rsidTr="00E319B5">
        <w:trPr>
          <w:trHeight w:val="240"/>
        </w:trPr>
        <w:tc>
          <w:tcPr>
            <w:tcW w:w="15183" w:type="dxa"/>
            <w:gridSpan w:val="1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 </w:t>
            </w:r>
          </w:p>
        </w:tc>
      </w:tr>
      <w:tr w:rsidR="001663DB" w:rsidRPr="008A4EAE" w:rsidTr="00E319B5">
        <w:trPr>
          <w:trHeight w:val="600"/>
        </w:trPr>
        <w:tc>
          <w:tcPr>
            <w:tcW w:w="15183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1663DB" w:rsidRPr="001663DB" w:rsidRDefault="001663DB" w:rsidP="001663D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</w:pPr>
            <w:proofErr w:type="spell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a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A</w:t>
            </w:r>
            <w:proofErr w:type="spell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- Multiple populations evaluated, data derived from multiple randomized clinical trials or meta-analyses; 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B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- Limited populations evaluated, data derived from a single randomized clinical trial or non-randomized studies; </w:t>
            </w:r>
            <w:r w:rsidRPr="001663DB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val="en-US" w:eastAsia="nb-NO"/>
              </w:rPr>
              <w:t>C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- Very limited populations evaluated, only consensus opinion of experts, case studies, or standard of care. </w:t>
            </w:r>
            <w:proofErr w:type="spellStart"/>
            <w:proofErr w:type="gram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b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Canadian</w:t>
            </w:r>
            <w:proofErr w:type="spellEnd"/>
            <w:proofErr w:type="gram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Association of Gastroenterology. </w:t>
            </w:r>
            <w:proofErr w:type="spellStart"/>
            <w:proofErr w:type="gram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c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American</w:t>
            </w:r>
            <w:proofErr w:type="spellEnd"/>
            <w:proofErr w:type="gram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Gastroenterological Association. </w:t>
            </w:r>
            <w:proofErr w:type="spellStart"/>
            <w:proofErr w:type="gram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d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American</w:t>
            </w:r>
            <w:proofErr w:type="spellEnd"/>
            <w:proofErr w:type="gram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College of Gastroenterology. </w:t>
            </w:r>
            <w:proofErr w:type="spellStart"/>
            <w:proofErr w:type="gramStart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US" w:eastAsia="nb-NO"/>
              </w:rPr>
              <w:t>e</w:t>
            </w:r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>Randomized</w:t>
            </w:r>
            <w:proofErr w:type="spellEnd"/>
            <w:proofErr w:type="gramEnd"/>
            <w:r w:rsidRPr="001663DB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US" w:eastAsia="nb-NO"/>
              </w:rPr>
              <w:t xml:space="preserve"> clinical trial.</w:t>
            </w:r>
          </w:p>
        </w:tc>
      </w:tr>
    </w:tbl>
    <w:p w:rsidR="007433DE" w:rsidRPr="00836758" w:rsidRDefault="007433DE" w:rsidP="00E01116">
      <w:pPr>
        <w:rPr>
          <w:lang w:val="en-US"/>
        </w:rPr>
      </w:pPr>
    </w:p>
    <w:sectPr w:rsidR="007433DE" w:rsidRPr="00836758" w:rsidSect="00E01116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B18C8" w:rsidRDefault="009B18C8" w:rsidP="001F510B">
      <w:pPr>
        <w:spacing w:after="0" w:line="240" w:lineRule="auto"/>
      </w:pPr>
      <w:r>
        <w:separator/>
      </w:r>
    </w:p>
  </w:endnote>
  <w:endnote w:type="continuationSeparator" w:id="0">
    <w:p w:rsidR="009B18C8" w:rsidRDefault="009B18C8" w:rsidP="001F51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4207145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E6CC6" w:rsidRDefault="00FE6CC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13FA7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:rsidR="00FE6CC6" w:rsidRDefault="00FE6CC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B18C8" w:rsidRDefault="009B18C8" w:rsidP="001F510B">
      <w:pPr>
        <w:spacing w:after="0" w:line="240" w:lineRule="auto"/>
      </w:pPr>
      <w:r>
        <w:separator/>
      </w:r>
    </w:p>
  </w:footnote>
  <w:footnote w:type="continuationSeparator" w:id="0">
    <w:p w:rsidR="009B18C8" w:rsidRDefault="009B18C8" w:rsidP="001F51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5E2D97"/>
    <w:multiLevelType w:val="hybridMultilevel"/>
    <w:tmpl w:val="256A9914"/>
    <w:lvl w:ilvl="0" w:tplc="E9BA2A40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5341101"/>
    <w:multiLevelType w:val="hybridMultilevel"/>
    <w:tmpl w:val="F14C78D2"/>
    <w:lvl w:ilvl="0" w:tplc="2BBC411A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C5AAE"/>
    <w:multiLevelType w:val="hybridMultilevel"/>
    <w:tmpl w:val="0338EC7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26D0F71"/>
    <w:multiLevelType w:val="hybridMultilevel"/>
    <w:tmpl w:val="3F9214CC"/>
    <w:lvl w:ilvl="0" w:tplc="B5CA974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78163FC"/>
    <w:multiLevelType w:val="hybridMultilevel"/>
    <w:tmpl w:val="05DE5224"/>
    <w:lvl w:ilvl="0" w:tplc="041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5C394E38"/>
    <w:multiLevelType w:val="hybridMultilevel"/>
    <w:tmpl w:val="0F98AAA0"/>
    <w:lvl w:ilvl="0" w:tplc="147631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71B4413"/>
    <w:multiLevelType w:val="hybridMultilevel"/>
    <w:tmpl w:val="9FF046CA"/>
    <w:lvl w:ilvl="0" w:tplc="6EFAE7EA">
      <w:start w:val="1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77123D4F"/>
    <w:multiLevelType w:val="hybridMultilevel"/>
    <w:tmpl w:val="D7DA7164"/>
    <w:lvl w:ilvl="0" w:tplc="3368A64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F6047FE"/>
    <w:multiLevelType w:val="hybridMultilevel"/>
    <w:tmpl w:val="F0CEC8BA"/>
    <w:lvl w:ilvl="0" w:tplc="0C60424C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8"/>
  </w:num>
  <w:num w:numId="4">
    <w:abstractNumId w:val="1"/>
  </w:num>
  <w:num w:numId="5">
    <w:abstractNumId w:val="5"/>
  </w:num>
  <w:num w:numId="6">
    <w:abstractNumId w:val="0"/>
  </w:num>
  <w:num w:numId="7">
    <w:abstractNumId w:val="6"/>
  </w:num>
  <w:num w:numId="8">
    <w:abstractNumId w:val="7"/>
  </w:num>
  <w:num w:numId="9">
    <w:abstractNumId w:val="7"/>
  </w:num>
  <w:num w:numId="10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El Serag">
    <w15:presenceInfo w15:providerId="None" w15:userId="El Serag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e0z9rz2st29ne99wup5pf2xrv50p2sf9r5&quot;&gt;EndNote Eivind-Saved&lt;record-ids&gt;&lt;item&gt;182&lt;/item&gt;&lt;item&gt;183&lt;/item&gt;&lt;item&gt;187&lt;/item&gt;&lt;item&gt;189&lt;/item&gt;&lt;item&gt;191&lt;/item&gt;&lt;item&gt;194&lt;/item&gt;&lt;item&gt;195&lt;/item&gt;&lt;item&gt;203&lt;/item&gt;&lt;item&gt;275&lt;/item&gt;&lt;item&gt;654&lt;/item&gt;&lt;item&gt;659&lt;/item&gt;&lt;item&gt;660&lt;/item&gt;&lt;item&gt;778&lt;/item&gt;&lt;item&gt;785&lt;/item&gt;&lt;item&gt;881&lt;/item&gt;&lt;item&gt;893&lt;/item&gt;&lt;item&gt;906&lt;/item&gt;&lt;item&gt;911&lt;/item&gt;&lt;item&gt;924&lt;/item&gt;&lt;item&gt;931&lt;/item&gt;&lt;item&gt;932&lt;/item&gt;&lt;item&gt;933&lt;/item&gt;&lt;item&gt;939&lt;/item&gt;&lt;item&gt;940&lt;/item&gt;&lt;item&gt;1144&lt;/item&gt;&lt;item&gt;1179&lt;/item&gt;&lt;item&gt;1218&lt;/item&gt;&lt;item&gt;1248&lt;/item&gt;&lt;item&gt;1254&lt;/item&gt;&lt;item&gt;1334&lt;/item&gt;&lt;item&gt;1678&lt;/item&gt;&lt;item&gt;1714&lt;/item&gt;&lt;item&gt;1761&lt;/item&gt;&lt;item&gt;1885&lt;/item&gt;&lt;item&gt;1975&lt;/item&gt;&lt;item&gt;1997&lt;/item&gt;&lt;item&gt;1998&lt;/item&gt;&lt;item&gt;2531&lt;/item&gt;&lt;item&gt;2544&lt;/item&gt;&lt;item&gt;2967&lt;/item&gt;&lt;item&gt;2997&lt;/item&gt;&lt;item&gt;3003&lt;/item&gt;&lt;item&gt;3014&lt;/item&gt;&lt;item&gt;3016&lt;/item&gt;&lt;item&gt;3018&lt;/item&gt;&lt;item&gt;3032&lt;/item&gt;&lt;item&gt;3042&lt;/item&gt;&lt;item&gt;3057&lt;/item&gt;&lt;item&gt;3092&lt;/item&gt;&lt;item&gt;3102&lt;/item&gt;&lt;item&gt;3105&lt;/item&gt;&lt;item&gt;3138&lt;/item&gt;&lt;/record-ids&gt;&lt;/item&gt;&lt;/Libraries&gt;"/>
  </w:docVars>
  <w:rsids>
    <w:rsidRoot w:val="001F510B"/>
    <w:rsid w:val="00001ABF"/>
    <w:rsid w:val="0001656E"/>
    <w:rsid w:val="00017528"/>
    <w:rsid w:val="000214E8"/>
    <w:rsid w:val="00021BFA"/>
    <w:rsid w:val="00021C75"/>
    <w:rsid w:val="00025DB8"/>
    <w:rsid w:val="00030A74"/>
    <w:rsid w:val="00031379"/>
    <w:rsid w:val="0003157B"/>
    <w:rsid w:val="00037D1C"/>
    <w:rsid w:val="00040955"/>
    <w:rsid w:val="00040F70"/>
    <w:rsid w:val="00043096"/>
    <w:rsid w:val="00044376"/>
    <w:rsid w:val="00044EB7"/>
    <w:rsid w:val="00046426"/>
    <w:rsid w:val="00050357"/>
    <w:rsid w:val="00051D2F"/>
    <w:rsid w:val="00053427"/>
    <w:rsid w:val="00054B82"/>
    <w:rsid w:val="000559B7"/>
    <w:rsid w:val="00064D88"/>
    <w:rsid w:val="00064E02"/>
    <w:rsid w:val="00065A5E"/>
    <w:rsid w:val="00065B6D"/>
    <w:rsid w:val="00066ED3"/>
    <w:rsid w:val="00067566"/>
    <w:rsid w:val="0007047B"/>
    <w:rsid w:val="00075010"/>
    <w:rsid w:val="00075873"/>
    <w:rsid w:val="00075A75"/>
    <w:rsid w:val="00075FCF"/>
    <w:rsid w:val="00076464"/>
    <w:rsid w:val="00080ADB"/>
    <w:rsid w:val="00081174"/>
    <w:rsid w:val="00082807"/>
    <w:rsid w:val="000843FB"/>
    <w:rsid w:val="00084A0E"/>
    <w:rsid w:val="0008549B"/>
    <w:rsid w:val="00086345"/>
    <w:rsid w:val="0008648D"/>
    <w:rsid w:val="0008760B"/>
    <w:rsid w:val="000879FA"/>
    <w:rsid w:val="00090D98"/>
    <w:rsid w:val="000914F2"/>
    <w:rsid w:val="000923EF"/>
    <w:rsid w:val="000A2116"/>
    <w:rsid w:val="000A2850"/>
    <w:rsid w:val="000A548A"/>
    <w:rsid w:val="000A64EC"/>
    <w:rsid w:val="000A7136"/>
    <w:rsid w:val="000B039B"/>
    <w:rsid w:val="000B1734"/>
    <w:rsid w:val="000B2DFC"/>
    <w:rsid w:val="000B2E47"/>
    <w:rsid w:val="000B576E"/>
    <w:rsid w:val="000B7007"/>
    <w:rsid w:val="000C1512"/>
    <w:rsid w:val="000C3C75"/>
    <w:rsid w:val="000C492A"/>
    <w:rsid w:val="000C6154"/>
    <w:rsid w:val="000D0703"/>
    <w:rsid w:val="000D1182"/>
    <w:rsid w:val="000D13BE"/>
    <w:rsid w:val="000D3630"/>
    <w:rsid w:val="000D593A"/>
    <w:rsid w:val="000D5B2A"/>
    <w:rsid w:val="000D7529"/>
    <w:rsid w:val="000E1010"/>
    <w:rsid w:val="000E344A"/>
    <w:rsid w:val="000E3D3B"/>
    <w:rsid w:val="000E605B"/>
    <w:rsid w:val="000E60D5"/>
    <w:rsid w:val="000E68A2"/>
    <w:rsid w:val="000E719A"/>
    <w:rsid w:val="000F27E1"/>
    <w:rsid w:val="000F2F99"/>
    <w:rsid w:val="000F3498"/>
    <w:rsid w:val="000F38EB"/>
    <w:rsid w:val="000F6EBE"/>
    <w:rsid w:val="000F6EEE"/>
    <w:rsid w:val="00100116"/>
    <w:rsid w:val="00100997"/>
    <w:rsid w:val="001055D7"/>
    <w:rsid w:val="00107039"/>
    <w:rsid w:val="0011097C"/>
    <w:rsid w:val="001114DA"/>
    <w:rsid w:val="001150E8"/>
    <w:rsid w:val="00115459"/>
    <w:rsid w:val="00115BB3"/>
    <w:rsid w:val="00116898"/>
    <w:rsid w:val="00120B4C"/>
    <w:rsid w:val="00121CAE"/>
    <w:rsid w:val="00121F33"/>
    <w:rsid w:val="00122D96"/>
    <w:rsid w:val="00124144"/>
    <w:rsid w:val="00124658"/>
    <w:rsid w:val="00127249"/>
    <w:rsid w:val="001276CB"/>
    <w:rsid w:val="00131694"/>
    <w:rsid w:val="00131B16"/>
    <w:rsid w:val="00131F2F"/>
    <w:rsid w:val="00136147"/>
    <w:rsid w:val="001364AD"/>
    <w:rsid w:val="00136658"/>
    <w:rsid w:val="001376B3"/>
    <w:rsid w:val="00142E96"/>
    <w:rsid w:val="001440B4"/>
    <w:rsid w:val="001470D7"/>
    <w:rsid w:val="00147459"/>
    <w:rsid w:val="00150679"/>
    <w:rsid w:val="001507E8"/>
    <w:rsid w:val="0015178E"/>
    <w:rsid w:val="00151BAC"/>
    <w:rsid w:val="00151E37"/>
    <w:rsid w:val="001551F7"/>
    <w:rsid w:val="001554B6"/>
    <w:rsid w:val="0015698E"/>
    <w:rsid w:val="00160E73"/>
    <w:rsid w:val="001618E1"/>
    <w:rsid w:val="00161B1A"/>
    <w:rsid w:val="001632CD"/>
    <w:rsid w:val="0016478F"/>
    <w:rsid w:val="00165D08"/>
    <w:rsid w:val="001663DB"/>
    <w:rsid w:val="00167A95"/>
    <w:rsid w:val="00171A09"/>
    <w:rsid w:val="00171AE4"/>
    <w:rsid w:val="00175941"/>
    <w:rsid w:val="00176B4D"/>
    <w:rsid w:val="00177BA7"/>
    <w:rsid w:val="00180719"/>
    <w:rsid w:val="0018232F"/>
    <w:rsid w:val="00184993"/>
    <w:rsid w:val="0018502C"/>
    <w:rsid w:val="001870B3"/>
    <w:rsid w:val="00187FE2"/>
    <w:rsid w:val="0019020D"/>
    <w:rsid w:val="00190E21"/>
    <w:rsid w:val="00190FFC"/>
    <w:rsid w:val="001917B3"/>
    <w:rsid w:val="0019203F"/>
    <w:rsid w:val="00192F64"/>
    <w:rsid w:val="0019441F"/>
    <w:rsid w:val="00195222"/>
    <w:rsid w:val="00195226"/>
    <w:rsid w:val="00195751"/>
    <w:rsid w:val="00195BAB"/>
    <w:rsid w:val="00195CC0"/>
    <w:rsid w:val="00195F17"/>
    <w:rsid w:val="00196366"/>
    <w:rsid w:val="001A1ADE"/>
    <w:rsid w:val="001A2025"/>
    <w:rsid w:val="001A228B"/>
    <w:rsid w:val="001A2BCD"/>
    <w:rsid w:val="001A3280"/>
    <w:rsid w:val="001A39D7"/>
    <w:rsid w:val="001A424E"/>
    <w:rsid w:val="001B06B9"/>
    <w:rsid w:val="001B4446"/>
    <w:rsid w:val="001B460F"/>
    <w:rsid w:val="001C4BB0"/>
    <w:rsid w:val="001C5452"/>
    <w:rsid w:val="001C57F2"/>
    <w:rsid w:val="001C7008"/>
    <w:rsid w:val="001D07C2"/>
    <w:rsid w:val="001D30C2"/>
    <w:rsid w:val="001D4FAB"/>
    <w:rsid w:val="001D5294"/>
    <w:rsid w:val="001D61DD"/>
    <w:rsid w:val="001D741B"/>
    <w:rsid w:val="001D7637"/>
    <w:rsid w:val="001E0797"/>
    <w:rsid w:val="001E10D6"/>
    <w:rsid w:val="001E39AA"/>
    <w:rsid w:val="001E7362"/>
    <w:rsid w:val="001F0D93"/>
    <w:rsid w:val="001F2370"/>
    <w:rsid w:val="001F3CDB"/>
    <w:rsid w:val="001F474B"/>
    <w:rsid w:val="001F510B"/>
    <w:rsid w:val="001F5B2E"/>
    <w:rsid w:val="001F700F"/>
    <w:rsid w:val="001F720E"/>
    <w:rsid w:val="001F7E51"/>
    <w:rsid w:val="00201DA0"/>
    <w:rsid w:val="002063D6"/>
    <w:rsid w:val="002111FD"/>
    <w:rsid w:val="002118E4"/>
    <w:rsid w:val="0021397E"/>
    <w:rsid w:val="0021471B"/>
    <w:rsid w:val="00221CB6"/>
    <w:rsid w:val="00222846"/>
    <w:rsid w:val="00222F69"/>
    <w:rsid w:val="0022367E"/>
    <w:rsid w:val="0022599E"/>
    <w:rsid w:val="00225D4A"/>
    <w:rsid w:val="00225F89"/>
    <w:rsid w:val="0022667F"/>
    <w:rsid w:val="00226E07"/>
    <w:rsid w:val="00226ED0"/>
    <w:rsid w:val="0022706F"/>
    <w:rsid w:val="00227A6C"/>
    <w:rsid w:val="00227B07"/>
    <w:rsid w:val="00230508"/>
    <w:rsid w:val="002329C5"/>
    <w:rsid w:val="002335AD"/>
    <w:rsid w:val="002335FF"/>
    <w:rsid w:val="00233CEE"/>
    <w:rsid w:val="00234AD6"/>
    <w:rsid w:val="00237C46"/>
    <w:rsid w:val="0024064D"/>
    <w:rsid w:val="00241380"/>
    <w:rsid w:val="00241D5F"/>
    <w:rsid w:val="002423E4"/>
    <w:rsid w:val="00245680"/>
    <w:rsid w:val="002476D3"/>
    <w:rsid w:val="00247E10"/>
    <w:rsid w:val="00250B24"/>
    <w:rsid w:val="00257DC8"/>
    <w:rsid w:val="0026521D"/>
    <w:rsid w:val="00265DD5"/>
    <w:rsid w:val="00266535"/>
    <w:rsid w:val="00266DF3"/>
    <w:rsid w:val="00267A43"/>
    <w:rsid w:val="00271159"/>
    <w:rsid w:val="002748B1"/>
    <w:rsid w:val="00274F26"/>
    <w:rsid w:val="002756A4"/>
    <w:rsid w:val="00275E92"/>
    <w:rsid w:val="00275F91"/>
    <w:rsid w:val="002766C8"/>
    <w:rsid w:val="00276DF4"/>
    <w:rsid w:val="0028261B"/>
    <w:rsid w:val="002837AF"/>
    <w:rsid w:val="00283FDA"/>
    <w:rsid w:val="002863D4"/>
    <w:rsid w:val="00287F79"/>
    <w:rsid w:val="00291332"/>
    <w:rsid w:val="0029348F"/>
    <w:rsid w:val="0029384A"/>
    <w:rsid w:val="00293CF4"/>
    <w:rsid w:val="002941AD"/>
    <w:rsid w:val="0029482E"/>
    <w:rsid w:val="00295F37"/>
    <w:rsid w:val="00295F54"/>
    <w:rsid w:val="002A0227"/>
    <w:rsid w:val="002A02E6"/>
    <w:rsid w:val="002A1966"/>
    <w:rsid w:val="002A31E3"/>
    <w:rsid w:val="002A74E0"/>
    <w:rsid w:val="002B1AA4"/>
    <w:rsid w:val="002B20FD"/>
    <w:rsid w:val="002B40E2"/>
    <w:rsid w:val="002B6480"/>
    <w:rsid w:val="002C3213"/>
    <w:rsid w:val="002C49B0"/>
    <w:rsid w:val="002C675C"/>
    <w:rsid w:val="002C6A50"/>
    <w:rsid w:val="002C7C20"/>
    <w:rsid w:val="002D198A"/>
    <w:rsid w:val="002D2DD8"/>
    <w:rsid w:val="002D4639"/>
    <w:rsid w:val="002D5D93"/>
    <w:rsid w:val="002E15F0"/>
    <w:rsid w:val="002E1B05"/>
    <w:rsid w:val="002E41BE"/>
    <w:rsid w:val="002E4B76"/>
    <w:rsid w:val="002E625A"/>
    <w:rsid w:val="002F3212"/>
    <w:rsid w:val="002F4947"/>
    <w:rsid w:val="002F5E87"/>
    <w:rsid w:val="002F797A"/>
    <w:rsid w:val="003010ED"/>
    <w:rsid w:val="00302169"/>
    <w:rsid w:val="00306E8B"/>
    <w:rsid w:val="00312A8E"/>
    <w:rsid w:val="00313016"/>
    <w:rsid w:val="003135A6"/>
    <w:rsid w:val="00314A3D"/>
    <w:rsid w:val="0031681A"/>
    <w:rsid w:val="003168DE"/>
    <w:rsid w:val="003202F7"/>
    <w:rsid w:val="00321E8B"/>
    <w:rsid w:val="00322C5F"/>
    <w:rsid w:val="003243C6"/>
    <w:rsid w:val="003247B2"/>
    <w:rsid w:val="0032605B"/>
    <w:rsid w:val="003269AA"/>
    <w:rsid w:val="003309A7"/>
    <w:rsid w:val="00332BFB"/>
    <w:rsid w:val="0033312A"/>
    <w:rsid w:val="003332A1"/>
    <w:rsid w:val="0033373B"/>
    <w:rsid w:val="00334320"/>
    <w:rsid w:val="003347D8"/>
    <w:rsid w:val="00335AD9"/>
    <w:rsid w:val="003439E6"/>
    <w:rsid w:val="00343D22"/>
    <w:rsid w:val="003443FB"/>
    <w:rsid w:val="0034756D"/>
    <w:rsid w:val="00347D23"/>
    <w:rsid w:val="00351353"/>
    <w:rsid w:val="00352008"/>
    <w:rsid w:val="00352C25"/>
    <w:rsid w:val="0035648C"/>
    <w:rsid w:val="00356936"/>
    <w:rsid w:val="003614FC"/>
    <w:rsid w:val="003624C6"/>
    <w:rsid w:val="003643E4"/>
    <w:rsid w:val="003651D1"/>
    <w:rsid w:val="00365644"/>
    <w:rsid w:val="003666C4"/>
    <w:rsid w:val="0037499E"/>
    <w:rsid w:val="00374B24"/>
    <w:rsid w:val="0037692E"/>
    <w:rsid w:val="00377A66"/>
    <w:rsid w:val="003802E4"/>
    <w:rsid w:val="00380E1F"/>
    <w:rsid w:val="0038151F"/>
    <w:rsid w:val="00381665"/>
    <w:rsid w:val="003816B3"/>
    <w:rsid w:val="00382CA3"/>
    <w:rsid w:val="003853BC"/>
    <w:rsid w:val="00386AD3"/>
    <w:rsid w:val="003917F7"/>
    <w:rsid w:val="00393B52"/>
    <w:rsid w:val="0039488B"/>
    <w:rsid w:val="00397226"/>
    <w:rsid w:val="003972FD"/>
    <w:rsid w:val="003977AC"/>
    <w:rsid w:val="003A1B9F"/>
    <w:rsid w:val="003A2BF6"/>
    <w:rsid w:val="003A415F"/>
    <w:rsid w:val="003A5492"/>
    <w:rsid w:val="003A6ADF"/>
    <w:rsid w:val="003A7FB4"/>
    <w:rsid w:val="003B09F6"/>
    <w:rsid w:val="003B2E30"/>
    <w:rsid w:val="003B387A"/>
    <w:rsid w:val="003B3F12"/>
    <w:rsid w:val="003B5344"/>
    <w:rsid w:val="003B6A26"/>
    <w:rsid w:val="003C0C40"/>
    <w:rsid w:val="003C1F17"/>
    <w:rsid w:val="003C24A6"/>
    <w:rsid w:val="003C27DB"/>
    <w:rsid w:val="003C7137"/>
    <w:rsid w:val="003D0D2A"/>
    <w:rsid w:val="003D223B"/>
    <w:rsid w:val="003D2533"/>
    <w:rsid w:val="003D54C4"/>
    <w:rsid w:val="003D6FB7"/>
    <w:rsid w:val="003E030B"/>
    <w:rsid w:val="003E18B7"/>
    <w:rsid w:val="003E33D9"/>
    <w:rsid w:val="003E3859"/>
    <w:rsid w:val="003E790F"/>
    <w:rsid w:val="003F1804"/>
    <w:rsid w:val="003F25DB"/>
    <w:rsid w:val="003F2B51"/>
    <w:rsid w:val="003F667D"/>
    <w:rsid w:val="00400226"/>
    <w:rsid w:val="00402543"/>
    <w:rsid w:val="00402C37"/>
    <w:rsid w:val="004035B3"/>
    <w:rsid w:val="00403DBB"/>
    <w:rsid w:val="00405856"/>
    <w:rsid w:val="00406024"/>
    <w:rsid w:val="00407926"/>
    <w:rsid w:val="00407D2D"/>
    <w:rsid w:val="00412269"/>
    <w:rsid w:val="00413A28"/>
    <w:rsid w:val="00413BAF"/>
    <w:rsid w:val="00416A50"/>
    <w:rsid w:val="0041753D"/>
    <w:rsid w:val="00417C1B"/>
    <w:rsid w:val="00422167"/>
    <w:rsid w:val="00422826"/>
    <w:rsid w:val="004279A6"/>
    <w:rsid w:val="004307AE"/>
    <w:rsid w:val="00431050"/>
    <w:rsid w:val="00431636"/>
    <w:rsid w:val="004364F5"/>
    <w:rsid w:val="00437C33"/>
    <w:rsid w:val="004413B2"/>
    <w:rsid w:val="004414AC"/>
    <w:rsid w:val="0044222D"/>
    <w:rsid w:val="00442C46"/>
    <w:rsid w:val="00444883"/>
    <w:rsid w:val="004453A5"/>
    <w:rsid w:val="00446742"/>
    <w:rsid w:val="00451E38"/>
    <w:rsid w:val="004558FA"/>
    <w:rsid w:val="00460581"/>
    <w:rsid w:val="00460CA6"/>
    <w:rsid w:val="00461550"/>
    <w:rsid w:val="0046211B"/>
    <w:rsid w:val="004635AC"/>
    <w:rsid w:val="004636A2"/>
    <w:rsid w:val="00466F9F"/>
    <w:rsid w:val="0046777F"/>
    <w:rsid w:val="00470472"/>
    <w:rsid w:val="00471C88"/>
    <w:rsid w:val="00472E3E"/>
    <w:rsid w:val="00474418"/>
    <w:rsid w:val="0047487F"/>
    <w:rsid w:val="004750F4"/>
    <w:rsid w:val="00475E94"/>
    <w:rsid w:val="004820C8"/>
    <w:rsid w:val="004826E6"/>
    <w:rsid w:val="00483E09"/>
    <w:rsid w:val="0048546F"/>
    <w:rsid w:val="004869F4"/>
    <w:rsid w:val="00486BF1"/>
    <w:rsid w:val="00490CBA"/>
    <w:rsid w:val="00491C78"/>
    <w:rsid w:val="004920A4"/>
    <w:rsid w:val="0049288C"/>
    <w:rsid w:val="00492988"/>
    <w:rsid w:val="00492B7C"/>
    <w:rsid w:val="00493EEE"/>
    <w:rsid w:val="004A07DF"/>
    <w:rsid w:val="004A1440"/>
    <w:rsid w:val="004A704B"/>
    <w:rsid w:val="004A7FF2"/>
    <w:rsid w:val="004B042C"/>
    <w:rsid w:val="004B055A"/>
    <w:rsid w:val="004B388D"/>
    <w:rsid w:val="004B589F"/>
    <w:rsid w:val="004C1880"/>
    <w:rsid w:val="004C2D68"/>
    <w:rsid w:val="004C2EA3"/>
    <w:rsid w:val="004C33BF"/>
    <w:rsid w:val="004C733C"/>
    <w:rsid w:val="004D0E82"/>
    <w:rsid w:val="004D2926"/>
    <w:rsid w:val="004D5509"/>
    <w:rsid w:val="004D61A1"/>
    <w:rsid w:val="004D62A3"/>
    <w:rsid w:val="004D65A4"/>
    <w:rsid w:val="004D6BC1"/>
    <w:rsid w:val="004D77B6"/>
    <w:rsid w:val="004D7F24"/>
    <w:rsid w:val="004E1D53"/>
    <w:rsid w:val="004E3D00"/>
    <w:rsid w:val="004F091D"/>
    <w:rsid w:val="004F31EA"/>
    <w:rsid w:val="004F4C66"/>
    <w:rsid w:val="004F62CE"/>
    <w:rsid w:val="00500C46"/>
    <w:rsid w:val="00500E03"/>
    <w:rsid w:val="0050106E"/>
    <w:rsid w:val="005012BF"/>
    <w:rsid w:val="005061A1"/>
    <w:rsid w:val="005061D9"/>
    <w:rsid w:val="005126AC"/>
    <w:rsid w:val="00513E67"/>
    <w:rsid w:val="00514966"/>
    <w:rsid w:val="00516B28"/>
    <w:rsid w:val="005170B8"/>
    <w:rsid w:val="00520B80"/>
    <w:rsid w:val="00520CD9"/>
    <w:rsid w:val="005210F6"/>
    <w:rsid w:val="00523E9B"/>
    <w:rsid w:val="00524D26"/>
    <w:rsid w:val="00526B6B"/>
    <w:rsid w:val="00534F87"/>
    <w:rsid w:val="00535F83"/>
    <w:rsid w:val="00537264"/>
    <w:rsid w:val="00541F61"/>
    <w:rsid w:val="005427CC"/>
    <w:rsid w:val="00544C98"/>
    <w:rsid w:val="0054520F"/>
    <w:rsid w:val="00545B3B"/>
    <w:rsid w:val="00545F8F"/>
    <w:rsid w:val="00547557"/>
    <w:rsid w:val="00547891"/>
    <w:rsid w:val="00551904"/>
    <w:rsid w:val="005531F5"/>
    <w:rsid w:val="00553CE0"/>
    <w:rsid w:val="0055424B"/>
    <w:rsid w:val="00557EEC"/>
    <w:rsid w:val="0056486C"/>
    <w:rsid w:val="00567D1F"/>
    <w:rsid w:val="00573AC0"/>
    <w:rsid w:val="00574172"/>
    <w:rsid w:val="00574FA6"/>
    <w:rsid w:val="00577012"/>
    <w:rsid w:val="00577C4D"/>
    <w:rsid w:val="00577FCA"/>
    <w:rsid w:val="005814C1"/>
    <w:rsid w:val="00585E00"/>
    <w:rsid w:val="005864E4"/>
    <w:rsid w:val="005907CA"/>
    <w:rsid w:val="005911EE"/>
    <w:rsid w:val="00592076"/>
    <w:rsid w:val="005921B1"/>
    <w:rsid w:val="005932A8"/>
    <w:rsid w:val="005950B5"/>
    <w:rsid w:val="0059659A"/>
    <w:rsid w:val="005971BD"/>
    <w:rsid w:val="0059727B"/>
    <w:rsid w:val="00597B52"/>
    <w:rsid w:val="005A0B3E"/>
    <w:rsid w:val="005A3351"/>
    <w:rsid w:val="005A4449"/>
    <w:rsid w:val="005A4D28"/>
    <w:rsid w:val="005A56B1"/>
    <w:rsid w:val="005A6ACA"/>
    <w:rsid w:val="005B0576"/>
    <w:rsid w:val="005B0A37"/>
    <w:rsid w:val="005B1B8A"/>
    <w:rsid w:val="005B2799"/>
    <w:rsid w:val="005B7390"/>
    <w:rsid w:val="005C0560"/>
    <w:rsid w:val="005C0CB5"/>
    <w:rsid w:val="005C11AD"/>
    <w:rsid w:val="005C1BA3"/>
    <w:rsid w:val="005C244A"/>
    <w:rsid w:val="005C3064"/>
    <w:rsid w:val="005C3AF7"/>
    <w:rsid w:val="005C5992"/>
    <w:rsid w:val="005C76E3"/>
    <w:rsid w:val="005C7E22"/>
    <w:rsid w:val="005D0CEE"/>
    <w:rsid w:val="005D158F"/>
    <w:rsid w:val="005D305B"/>
    <w:rsid w:val="005D313F"/>
    <w:rsid w:val="005D43F5"/>
    <w:rsid w:val="005D53F8"/>
    <w:rsid w:val="005D5DBC"/>
    <w:rsid w:val="005D6FB9"/>
    <w:rsid w:val="005E1D6F"/>
    <w:rsid w:val="005E563D"/>
    <w:rsid w:val="005E60ED"/>
    <w:rsid w:val="005E7D06"/>
    <w:rsid w:val="005F1931"/>
    <w:rsid w:val="005F1B81"/>
    <w:rsid w:val="005F375C"/>
    <w:rsid w:val="005F4372"/>
    <w:rsid w:val="005F458A"/>
    <w:rsid w:val="005F607C"/>
    <w:rsid w:val="006006F4"/>
    <w:rsid w:val="0060286C"/>
    <w:rsid w:val="00602DE1"/>
    <w:rsid w:val="00604E14"/>
    <w:rsid w:val="0060564A"/>
    <w:rsid w:val="006065AE"/>
    <w:rsid w:val="00613BA4"/>
    <w:rsid w:val="006146AB"/>
    <w:rsid w:val="00615858"/>
    <w:rsid w:val="006162D5"/>
    <w:rsid w:val="006164E4"/>
    <w:rsid w:val="00616FA7"/>
    <w:rsid w:val="006171DE"/>
    <w:rsid w:val="006172A0"/>
    <w:rsid w:val="0062089C"/>
    <w:rsid w:val="00621D7A"/>
    <w:rsid w:val="00621EF9"/>
    <w:rsid w:val="00622FF9"/>
    <w:rsid w:val="0062554D"/>
    <w:rsid w:val="00625AD4"/>
    <w:rsid w:val="00626999"/>
    <w:rsid w:val="006306C7"/>
    <w:rsid w:val="0063644E"/>
    <w:rsid w:val="0064092E"/>
    <w:rsid w:val="00641E64"/>
    <w:rsid w:val="00642205"/>
    <w:rsid w:val="00642EE7"/>
    <w:rsid w:val="00643A4F"/>
    <w:rsid w:val="00644A4E"/>
    <w:rsid w:val="00644A80"/>
    <w:rsid w:val="006451FC"/>
    <w:rsid w:val="006464B4"/>
    <w:rsid w:val="00651C60"/>
    <w:rsid w:val="00660205"/>
    <w:rsid w:val="006614D3"/>
    <w:rsid w:val="00661D25"/>
    <w:rsid w:val="006639ED"/>
    <w:rsid w:val="00664F88"/>
    <w:rsid w:val="00666B46"/>
    <w:rsid w:val="00667ADE"/>
    <w:rsid w:val="00670608"/>
    <w:rsid w:val="00670899"/>
    <w:rsid w:val="0067099D"/>
    <w:rsid w:val="006741D2"/>
    <w:rsid w:val="00674B39"/>
    <w:rsid w:val="00674FFA"/>
    <w:rsid w:val="006753EA"/>
    <w:rsid w:val="0067557A"/>
    <w:rsid w:val="00675F19"/>
    <w:rsid w:val="00676249"/>
    <w:rsid w:val="00677425"/>
    <w:rsid w:val="006804D8"/>
    <w:rsid w:val="00680D5B"/>
    <w:rsid w:val="00682DD2"/>
    <w:rsid w:val="006853B7"/>
    <w:rsid w:val="00685FAB"/>
    <w:rsid w:val="0069093A"/>
    <w:rsid w:val="006921A7"/>
    <w:rsid w:val="00692805"/>
    <w:rsid w:val="00696264"/>
    <w:rsid w:val="00696A1C"/>
    <w:rsid w:val="006A039B"/>
    <w:rsid w:val="006A0487"/>
    <w:rsid w:val="006A1BFD"/>
    <w:rsid w:val="006A2206"/>
    <w:rsid w:val="006A37EA"/>
    <w:rsid w:val="006A4A33"/>
    <w:rsid w:val="006A70A9"/>
    <w:rsid w:val="006A7C9C"/>
    <w:rsid w:val="006B3ADE"/>
    <w:rsid w:val="006B41E2"/>
    <w:rsid w:val="006B424F"/>
    <w:rsid w:val="006B704C"/>
    <w:rsid w:val="006B7C46"/>
    <w:rsid w:val="006C0022"/>
    <w:rsid w:val="006C005A"/>
    <w:rsid w:val="006C35C0"/>
    <w:rsid w:val="006C6918"/>
    <w:rsid w:val="006D11C8"/>
    <w:rsid w:val="006D14EE"/>
    <w:rsid w:val="006D20E9"/>
    <w:rsid w:val="006D217D"/>
    <w:rsid w:val="006D3D2A"/>
    <w:rsid w:val="006D4179"/>
    <w:rsid w:val="006D4A22"/>
    <w:rsid w:val="006D4B4F"/>
    <w:rsid w:val="006D4FFB"/>
    <w:rsid w:val="006D6FE6"/>
    <w:rsid w:val="006D7014"/>
    <w:rsid w:val="006D7835"/>
    <w:rsid w:val="006E1650"/>
    <w:rsid w:val="006E1924"/>
    <w:rsid w:val="006E1CCB"/>
    <w:rsid w:val="006E23A8"/>
    <w:rsid w:val="006E3008"/>
    <w:rsid w:val="006E30AA"/>
    <w:rsid w:val="006E31B4"/>
    <w:rsid w:val="006E60CE"/>
    <w:rsid w:val="006E70FE"/>
    <w:rsid w:val="006F65DC"/>
    <w:rsid w:val="006F7A87"/>
    <w:rsid w:val="007002A4"/>
    <w:rsid w:val="00701264"/>
    <w:rsid w:val="007038BB"/>
    <w:rsid w:val="00703E02"/>
    <w:rsid w:val="007047BF"/>
    <w:rsid w:val="00707F76"/>
    <w:rsid w:val="0071022F"/>
    <w:rsid w:val="00712371"/>
    <w:rsid w:val="00712B97"/>
    <w:rsid w:val="00714910"/>
    <w:rsid w:val="00715156"/>
    <w:rsid w:val="00717F9B"/>
    <w:rsid w:val="00720504"/>
    <w:rsid w:val="00724FED"/>
    <w:rsid w:val="0072551D"/>
    <w:rsid w:val="00727A32"/>
    <w:rsid w:val="00731A70"/>
    <w:rsid w:val="00732DDB"/>
    <w:rsid w:val="00734B7E"/>
    <w:rsid w:val="0073597D"/>
    <w:rsid w:val="00736223"/>
    <w:rsid w:val="0073774D"/>
    <w:rsid w:val="007410B4"/>
    <w:rsid w:val="00741493"/>
    <w:rsid w:val="00741A18"/>
    <w:rsid w:val="00742EBA"/>
    <w:rsid w:val="00743296"/>
    <w:rsid w:val="007433DE"/>
    <w:rsid w:val="00743D3D"/>
    <w:rsid w:val="0074488F"/>
    <w:rsid w:val="007457E6"/>
    <w:rsid w:val="00746A0B"/>
    <w:rsid w:val="00746A18"/>
    <w:rsid w:val="00746F93"/>
    <w:rsid w:val="00747808"/>
    <w:rsid w:val="00750C4D"/>
    <w:rsid w:val="007518A8"/>
    <w:rsid w:val="00752738"/>
    <w:rsid w:val="0075303F"/>
    <w:rsid w:val="00755918"/>
    <w:rsid w:val="00755AF4"/>
    <w:rsid w:val="00757829"/>
    <w:rsid w:val="00761295"/>
    <w:rsid w:val="007621A7"/>
    <w:rsid w:val="0076253C"/>
    <w:rsid w:val="007626A8"/>
    <w:rsid w:val="00770120"/>
    <w:rsid w:val="00770740"/>
    <w:rsid w:val="0077172B"/>
    <w:rsid w:val="00772213"/>
    <w:rsid w:val="00774B0A"/>
    <w:rsid w:val="00775233"/>
    <w:rsid w:val="0077605F"/>
    <w:rsid w:val="00776923"/>
    <w:rsid w:val="00776B14"/>
    <w:rsid w:val="007779A5"/>
    <w:rsid w:val="00781763"/>
    <w:rsid w:val="00782166"/>
    <w:rsid w:val="007824FD"/>
    <w:rsid w:val="007849B9"/>
    <w:rsid w:val="00785CBA"/>
    <w:rsid w:val="007871BC"/>
    <w:rsid w:val="0079188E"/>
    <w:rsid w:val="00792E98"/>
    <w:rsid w:val="00794E7C"/>
    <w:rsid w:val="00796362"/>
    <w:rsid w:val="007A2A51"/>
    <w:rsid w:val="007A40F9"/>
    <w:rsid w:val="007A6D78"/>
    <w:rsid w:val="007A7BE4"/>
    <w:rsid w:val="007B21C1"/>
    <w:rsid w:val="007B304B"/>
    <w:rsid w:val="007B3BC3"/>
    <w:rsid w:val="007B43A4"/>
    <w:rsid w:val="007B6676"/>
    <w:rsid w:val="007C0C30"/>
    <w:rsid w:val="007C182D"/>
    <w:rsid w:val="007C1FB6"/>
    <w:rsid w:val="007C237C"/>
    <w:rsid w:val="007C4191"/>
    <w:rsid w:val="007C5051"/>
    <w:rsid w:val="007C5801"/>
    <w:rsid w:val="007D2CD2"/>
    <w:rsid w:val="007D7CDD"/>
    <w:rsid w:val="007E7142"/>
    <w:rsid w:val="007F0600"/>
    <w:rsid w:val="007F0E7E"/>
    <w:rsid w:val="007F4CC6"/>
    <w:rsid w:val="007F61EE"/>
    <w:rsid w:val="008004A4"/>
    <w:rsid w:val="00800997"/>
    <w:rsid w:val="008019E3"/>
    <w:rsid w:val="00802FDC"/>
    <w:rsid w:val="00804A18"/>
    <w:rsid w:val="00804D48"/>
    <w:rsid w:val="00805068"/>
    <w:rsid w:val="00806539"/>
    <w:rsid w:val="008071B1"/>
    <w:rsid w:val="0080795A"/>
    <w:rsid w:val="00814BE7"/>
    <w:rsid w:val="00821611"/>
    <w:rsid w:val="008222E6"/>
    <w:rsid w:val="00823E46"/>
    <w:rsid w:val="0082442C"/>
    <w:rsid w:val="00832BD3"/>
    <w:rsid w:val="00836758"/>
    <w:rsid w:val="00840856"/>
    <w:rsid w:val="00841138"/>
    <w:rsid w:val="00842AE9"/>
    <w:rsid w:val="008509C5"/>
    <w:rsid w:val="008525A8"/>
    <w:rsid w:val="008526C0"/>
    <w:rsid w:val="00852B12"/>
    <w:rsid w:val="0085302D"/>
    <w:rsid w:val="0085311D"/>
    <w:rsid w:val="008532DF"/>
    <w:rsid w:val="008534BE"/>
    <w:rsid w:val="00857AD1"/>
    <w:rsid w:val="008602FC"/>
    <w:rsid w:val="00870081"/>
    <w:rsid w:val="008711E5"/>
    <w:rsid w:val="00875C01"/>
    <w:rsid w:val="008760D3"/>
    <w:rsid w:val="008763CD"/>
    <w:rsid w:val="0087656E"/>
    <w:rsid w:val="00882058"/>
    <w:rsid w:val="0088214F"/>
    <w:rsid w:val="008825FC"/>
    <w:rsid w:val="008835B4"/>
    <w:rsid w:val="00885339"/>
    <w:rsid w:val="00885A4D"/>
    <w:rsid w:val="00885C05"/>
    <w:rsid w:val="008876C2"/>
    <w:rsid w:val="00887EAF"/>
    <w:rsid w:val="00891316"/>
    <w:rsid w:val="00891E3F"/>
    <w:rsid w:val="008929B5"/>
    <w:rsid w:val="00892B0D"/>
    <w:rsid w:val="00894517"/>
    <w:rsid w:val="00894679"/>
    <w:rsid w:val="008954FD"/>
    <w:rsid w:val="00895C2D"/>
    <w:rsid w:val="00896DE4"/>
    <w:rsid w:val="008A090D"/>
    <w:rsid w:val="008A1C90"/>
    <w:rsid w:val="008A22E9"/>
    <w:rsid w:val="008A309A"/>
    <w:rsid w:val="008A31E6"/>
    <w:rsid w:val="008A4DFF"/>
    <w:rsid w:val="008A4EAE"/>
    <w:rsid w:val="008A500C"/>
    <w:rsid w:val="008A64F6"/>
    <w:rsid w:val="008A660B"/>
    <w:rsid w:val="008A7706"/>
    <w:rsid w:val="008B127D"/>
    <w:rsid w:val="008B22AA"/>
    <w:rsid w:val="008B42CE"/>
    <w:rsid w:val="008C04BD"/>
    <w:rsid w:val="008C1842"/>
    <w:rsid w:val="008C1EA0"/>
    <w:rsid w:val="008C3107"/>
    <w:rsid w:val="008C40E6"/>
    <w:rsid w:val="008C4CF5"/>
    <w:rsid w:val="008C4DF8"/>
    <w:rsid w:val="008C5B75"/>
    <w:rsid w:val="008C5BDE"/>
    <w:rsid w:val="008C7465"/>
    <w:rsid w:val="008D2916"/>
    <w:rsid w:val="008D2FB3"/>
    <w:rsid w:val="008D5834"/>
    <w:rsid w:val="008E1F68"/>
    <w:rsid w:val="008E2103"/>
    <w:rsid w:val="008E2868"/>
    <w:rsid w:val="008E29D7"/>
    <w:rsid w:val="008E49C0"/>
    <w:rsid w:val="008E62C6"/>
    <w:rsid w:val="008F229B"/>
    <w:rsid w:val="008F5D88"/>
    <w:rsid w:val="008F63E6"/>
    <w:rsid w:val="008F7616"/>
    <w:rsid w:val="008F7AFE"/>
    <w:rsid w:val="009002C2"/>
    <w:rsid w:val="00900439"/>
    <w:rsid w:val="00901BF0"/>
    <w:rsid w:val="00903169"/>
    <w:rsid w:val="009043B2"/>
    <w:rsid w:val="00905591"/>
    <w:rsid w:val="00906539"/>
    <w:rsid w:val="009066F8"/>
    <w:rsid w:val="00910A03"/>
    <w:rsid w:val="00912378"/>
    <w:rsid w:val="0091263F"/>
    <w:rsid w:val="00913FA7"/>
    <w:rsid w:val="0091510D"/>
    <w:rsid w:val="009205AE"/>
    <w:rsid w:val="00920680"/>
    <w:rsid w:val="009206A6"/>
    <w:rsid w:val="009227CD"/>
    <w:rsid w:val="009227E4"/>
    <w:rsid w:val="00923588"/>
    <w:rsid w:val="00923C90"/>
    <w:rsid w:val="009243A9"/>
    <w:rsid w:val="00926F69"/>
    <w:rsid w:val="00926F87"/>
    <w:rsid w:val="0093061F"/>
    <w:rsid w:val="00931B00"/>
    <w:rsid w:val="00933ABA"/>
    <w:rsid w:val="009349E5"/>
    <w:rsid w:val="00937B86"/>
    <w:rsid w:val="00940A49"/>
    <w:rsid w:val="00941CED"/>
    <w:rsid w:val="00941DE8"/>
    <w:rsid w:val="00942E8B"/>
    <w:rsid w:val="00944AC0"/>
    <w:rsid w:val="00944B2B"/>
    <w:rsid w:val="00946200"/>
    <w:rsid w:val="0095186C"/>
    <w:rsid w:val="00954EE6"/>
    <w:rsid w:val="009555DF"/>
    <w:rsid w:val="00955D6F"/>
    <w:rsid w:val="00956717"/>
    <w:rsid w:val="00961E73"/>
    <w:rsid w:val="0096200E"/>
    <w:rsid w:val="00962D81"/>
    <w:rsid w:val="0096586C"/>
    <w:rsid w:val="00966C5A"/>
    <w:rsid w:val="00966D32"/>
    <w:rsid w:val="00967CC6"/>
    <w:rsid w:val="00971052"/>
    <w:rsid w:val="0097282C"/>
    <w:rsid w:val="00972B02"/>
    <w:rsid w:val="00973A0D"/>
    <w:rsid w:val="009757C6"/>
    <w:rsid w:val="00975B81"/>
    <w:rsid w:val="0098115E"/>
    <w:rsid w:val="00981896"/>
    <w:rsid w:val="00982273"/>
    <w:rsid w:val="00982755"/>
    <w:rsid w:val="00984F5F"/>
    <w:rsid w:val="00984FE6"/>
    <w:rsid w:val="00985723"/>
    <w:rsid w:val="00987425"/>
    <w:rsid w:val="00987733"/>
    <w:rsid w:val="009908B3"/>
    <w:rsid w:val="0099092F"/>
    <w:rsid w:val="009919B1"/>
    <w:rsid w:val="00991E27"/>
    <w:rsid w:val="00995078"/>
    <w:rsid w:val="00996EC6"/>
    <w:rsid w:val="009977E3"/>
    <w:rsid w:val="00997ECF"/>
    <w:rsid w:val="009A1FFF"/>
    <w:rsid w:val="009A2E35"/>
    <w:rsid w:val="009A3091"/>
    <w:rsid w:val="009A3673"/>
    <w:rsid w:val="009A4555"/>
    <w:rsid w:val="009A489A"/>
    <w:rsid w:val="009A6DAD"/>
    <w:rsid w:val="009B0D4C"/>
    <w:rsid w:val="009B1712"/>
    <w:rsid w:val="009B18C8"/>
    <w:rsid w:val="009B3276"/>
    <w:rsid w:val="009B3801"/>
    <w:rsid w:val="009B649C"/>
    <w:rsid w:val="009C2615"/>
    <w:rsid w:val="009C313B"/>
    <w:rsid w:val="009C662B"/>
    <w:rsid w:val="009C6722"/>
    <w:rsid w:val="009C6911"/>
    <w:rsid w:val="009D03C9"/>
    <w:rsid w:val="009D5D4B"/>
    <w:rsid w:val="009D7E7A"/>
    <w:rsid w:val="009E00EF"/>
    <w:rsid w:val="009E0A42"/>
    <w:rsid w:val="009E51A4"/>
    <w:rsid w:val="009F120B"/>
    <w:rsid w:val="009F158D"/>
    <w:rsid w:val="009F1C77"/>
    <w:rsid w:val="00A00A1A"/>
    <w:rsid w:val="00A02204"/>
    <w:rsid w:val="00A02981"/>
    <w:rsid w:val="00A02FAE"/>
    <w:rsid w:val="00A044A0"/>
    <w:rsid w:val="00A04A7C"/>
    <w:rsid w:val="00A04F5A"/>
    <w:rsid w:val="00A114ED"/>
    <w:rsid w:val="00A11C39"/>
    <w:rsid w:val="00A131F6"/>
    <w:rsid w:val="00A13341"/>
    <w:rsid w:val="00A1367A"/>
    <w:rsid w:val="00A13F5B"/>
    <w:rsid w:val="00A14DEE"/>
    <w:rsid w:val="00A15644"/>
    <w:rsid w:val="00A156FF"/>
    <w:rsid w:val="00A160C8"/>
    <w:rsid w:val="00A21D99"/>
    <w:rsid w:val="00A24540"/>
    <w:rsid w:val="00A26523"/>
    <w:rsid w:val="00A276D4"/>
    <w:rsid w:val="00A34166"/>
    <w:rsid w:val="00A345CB"/>
    <w:rsid w:val="00A36EB3"/>
    <w:rsid w:val="00A41690"/>
    <w:rsid w:val="00A41DA4"/>
    <w:rsid w:val="00A4219B"/>
    <w:rsid w:val="00A426A2"/>
    <w:rsid w:val="00A42A13"/>
    <w:rsid w:val="00A44BCC"/>
    <w:rsid w:val="00A45568"/>
    <w:rsid w:val="00A45B19"/>
    <w:rsid w:val="00A45E27"/>
    <w:rsid w:val="00A54AB0"/>
    <w:rsid w:val="00A56594"/>
    <w:rsid w:val="00A57355"/>
    <w:rsid w:val="00A578EB"/>
    <w:rsid w:val="00A61370"/>
    <w:rsid w:val="00A61C48"/>
    <w:rsid w:val="00A63A11"/>
    <w:rsid w:val="00A658B0"/>
    <w:rsid w:val="00A67527"/>
    <w:rsid w:val="00A71BAF"/>
    <w:rsid w:val="00A73BA0"/>
    <w:rsid w:val="00A74773"/>
    <w:rsid w:val="00A75311"/>
    <w:rsid w:val="00A77CD6"/>
    <w:rsid w:val="00A80D2A"/>
    <w:rsid w:val="00A81724"/>
    <w:rsid w:val="00A83ED6"/>
    <w:rsid w:val="00A83F42"/>
    <w:rsid w:val="00A8486D"/>
    <w:rsid w:val="00A84A7B"/>
    <w:rsid w:val="00A852BC"/>
    <w:rsid w:val="00A85700"/>
    <w:rsid w:val="00A90901"/>
    <w:rsid w:val="00A91DB0"/>
    <w:rsid w:val="00A92FBC"/>
    <w:rsid w:val="00A93BF3"/>
    <w:rsid w:val="00A97A0B"/>
    <w:rsid w:val="00AA09E9"/>
    <w:rsid w:val="00AA0CAD"/>
    <w:rsid w:val="00AA5685"/>
    <w:rsid w:val="00AB47A1"/>
    <w:rsid w:val="00AB4C19"/>
    <w:rsid w:val="00AC00C2"/>
    <w:rsid w:val="00AC04A6"/>
    <w:rsid w:val="00AC68BB"/>
    <w:rsid w:val="00AD1966"/>
    <w:rsid w:val="00AD340F"/>
    <w:rsid w:val="00AD3B4C"/>
    <w:rsid w:val="00AD4466"/>
    <w:rsid w:val="00AD52E8"/>
    <w:rsid w:val="00AE03C7"/>
    <w:rsid w:val="00AE1E62"/>
    <w:rsid w:val="00AE3D26"/>
    <w:rsid w:val="00AE521A"/>
    <w:rsid w:val="00AE754A"/>
    <w:rsid w:val="00AF0BCB"/>
    <w:rsid w:val="00AF10BF"/>
    <w:rsid w:val="00AF1627"/>
    <w:rsid w:val="00AF1651"/>
    <w:rsid w:val="00AF5178"/>
    <w:rsid w:val="00AF53B3"/>
    <w:rsid w:val="00AF577B"/>
    <w:rsid w:val="00AF648D"/>
    <w:rsid w:val="00AF7D02"/>
    <w:rsid w:val="00B00A32"/>
    <w:rsid w:val="00B019C6"/>
    <w:rsid w:val="00B0237B"/>
    <w:rsid w:val="00B027F2"/>
    <w:rsid w:val="00B02CA7"/>
    <w:rsid w:val="00B0337B"/>
    <w:rsid w:val="00B03416"/>
    <w:rsid w:val="00B043DA"/>
    <w:rsid w:val="00B04A07"/>
    <w:rsid w:val="00B07626"/>
    <w:rsid w:val="00B07C3C"/>
    <w:rsid w:val="00B1075F"/>
    <w:rsid w:val="00B1088D"/>
    <w:rsid w:val="00B13816"/>
    <w:rsid w:val="00B1558A"/>
    <w:rsid w:val="00B15D76"/>
    <w:rsid w:val="00B1622F"/>
    <w:rsid w:val="00B2021E"/>
    <w:rsid w:val="00B20A63"/>
    <w:rsid w:val="00B2118F"/>
    <w:rsid w:val="00B23F48"/>
    <w:rsid w:val="00B242F6"/>
    <w:rsid w:val="00B24678"/>
    <w:rsid w:val="00B24906"/>
    <w:rsid w:val="00B315EC"/>
    <w:rsid w:val="00B329EF"/>
    <w:rsid w:val="00B3327B"/>
    <w:rsid w:val="00B3354B"/>
    <w:rsid w:val="00B33F44"/>
    <w:rsid w:val="00B3421F"/>
    <w:rsid w:val="00B36A2F"/>
    <w:rsid w:val="00B40230"/>
    <w:rsid w:val="00B40E2B"/>
    <w:rsid w:val="00B42427"/>
    <w:rsid w:val="00B43467"/>
    <w:rsid w:val="00B43BD2"/>
    <w:rsid w:val="00B44A83"/>
    <w:rsid w:val="00B55AF4"/>
    <w:rsid w:val="00B56B2C"/>
    <w:rsid w:val="00B574E8"/>
    <w:rsid w:val="00B57BB4"/>
    <w:rsid w:val="00B606E5"/>
    <w:rsid w:val="00B620A8"/>
    <w:rsid w:val="00B63A2D"/>
    <w:rsid w:val="00B64957"/>
    <w:rsid w:val="00B655ED"/>
    <w:rsid w:val="00B66E2F"/>
    <w:rsid w:val="00B70DA6"/>
    <w:rsid w:val="00B7169E"/>
    <w:rsid w:val="00B71B25"/>
    <w:rsid w:val="00B71D39"/>
    <w:rsid w:val="00B738B1"/>
    <w:rsid w:val="00B74737"/>
    <w:rsid w:val="00B74C82"/>
    <w:rsid w:val="00B779C6"/>
    <w:rsid w:val="00B82316"/>
    <w:rsid w:val="00B86363"/>
    <w:rsid w:val="00B863CA"/>
    <w:rsid w:val="00B93761"/>
    <w:rsid w:val="00B9379D"/>
    <w:rsid w:val="00B9657B"/>
    <w:rsid w:val="00BA1AAB"/>
    <w:rsid w:val="00BA1E0F"/>
    <w:rsid w:val="00BA23FC"/>
    <w:rsid w:val="00BA3E2A"/>
    <w:rsid w:val="00BA4E99"/>
    <w:rsid w:val="00BB1506"/>
    <w:rsid w:val="00BB202B"/>
    <w:rsid w:val="00BB4D23"/>
    <w:rsid w:val="00BB71F5"/>
    <w:rsid w:val="00BB7495"/>
    <w:rsid w:val="00BC11CE"/>
    <w:rsid w:val="00BC3A1D"/>
    <w:rsid w:val="00BC3EA4"/>
    <w:rsid w:val="00BC57CC"/>
    <w:rsid w:val="00BC6377"/>
    <w:rsid w:val="00BC682B"/>
    <w:rsid w:val="00BC6B57"/>
    <w:rsid w:val="00BC6E40"/>
    <w:rsid w:val="00BD2325"/>
    <w:rsid w:val="00BD298F"/>
    <w:rsid w:val="00BD4765"/>
    <w:rsid w:val="00BD5BE6"/>
    <w:rsid w:val="00BE0B28"/>
    <w:rsid w:val="00BF0FB3"/>
    <w:rsid w:val="00BF1218"/>
    <w:rsid w:val="00BF58A6"/>
    <w:rsid w:val="00BF72DE"/>
    <w:rsid w:val="00BF74B2"/>
    <w:rsid w:val="00C0123D"/>
    <w:rsid w:val="00C01D04"/>
    <w:rsid w:val="00C02E5C"/>
    <w:rsid w:val="00C03D7C"/>
    <w:rsid w:val="00C04342"/>
    <w:rsid w:val="00C069B1"/>
    <w:rsid w:val="00C06DF8"/>
    <w:rsid w:val="00C07BAD"/>
    <w:rsid w:val="00C10394"/>
    <w:rsid w:val="00C1059D"/>
    <w:rsid w:val="00C105BF"/>
    <w:rsid w:val="00C127B2"/>
    <w:rsid w:val="00C138CA"/>
    <w:rsid w:val="00C149EB"/>
    <w:rsid w:val="00C20414"/>
    <w:rsid w:val="00C234C7"/>
    <w:rsid w:val="00C252D5"/>
    <w:rsid w:val="00C25319"/>
    <w:rsid w:val="00C32756"/>
    <w:rsid w:val="00C32EBE"/>
    <w:rsid w:val="00C33276"/>
    <w:rsid w:val="00C33F4C"/>
    <w:rsid w:val="00C34A9C"/>
    <w:rsid w:val="00C35058"/>
    <w:rsid w:val="00C426D8"/>
    <w:rsid w:val="00C43AD2"/>
    <w:rsid w:val="00C46C4E"/>
    <w:rsid w:val="00C479F5"/>
    <w:rsid w:val="00C47CBB"/>
    <w:rsid w:val="00C51765"/>
    <w:rsid w:val="00C52375"/>
    <w:rsid w:val="00C54E28"/>
    <w:rsid w:val="00C5509D"/>
    <w:rsid w:val="00C677E8"/>
    <w:rsid w:val="00C7074B"/>
    <w:rsid w:val="00C70CFC"/>
    <w:rsid w:val="00C715C8"/>
    <w:rsid w:val="00C71C7C"/>
    <w:rsid w:val="00C720FB"/>
    <w:rsid w:val="00C72F0A"/>
    <w:rsid w:val="00C73993"/>
    <w:rsid w:val="00C73C47"/>
    <w:rsid w:val="00C7653C"/>
    <w:rsid w:val="00C7733A"/>
    <w:rsid w:val="00C801DA"/>
    <w:rsid w:val="00C819E4"/>
    <w:rsid w:val="00C83E17"/>
    <w:rsid w:val="00C83E64"/>
    <w:rsid w:val="00C85340"/>
    <w:rsid w:val="00C86EB3"/>
    <w:rsid w:val="00C90341"/>
    <w:rsid w:val="00C90A81"/>
    <w:rsid w:val="00C90B81"/>
    <w:rsid w:val="00C90C4E"/>
    <w:rsid w:val="00C93D3B"/>
    <w:rsid w:val="00C9666A"/>
    <w:rsid w:val="00C96BB0"/>
    <w:rsid w:val="00C97DCC"/>
    <w:rsid w:val="00CA6267"/>
    <w:rsid w:val="00CA76EC"/>
    <w:rsid w:val="00CA7D15"/>
    <w:rsid w:val="00CB0334"/>
    <w:rsid w:val="00CB36CD"/>
    <w:rsid w:val="00CB53EC"/>
    <w:rsid w:val="00CB7651"/>
    <w:rsid w:val="00CC1933"/>
    <w:rsid w:val="00CC3D91"/>
    <w:rsid w:val="00CC3DAF"/>
    <w:rsid w:val="00CC7621"/>
    <w:rsid w:val="00CC7BE7"/>
    <w:rsid w:val="00CD0499"/>
    <w:rsid w:val="00CD0A74"/>
    <w:rsid w:val="00CD0AD0"/>
    <w:rsid w:val="00CD2B1C"/>
    <w:rsid w:val="00CD2F7E"/>
    <w:rsid w:val="00CD60D0"/>
    <w:rsid w:val="00CD6D8D"/>
    <w:rsid w:val="00CE0343"/>
    <w:rsid w:val="00CE407C"/>
    <w:rsid w:val="00CE52CB"/>
    <w:rsid w:val="00CF017C"/>
    <w:rsid w:val="00CF0A31"/>
    <w:rsid w:val="00CF1EAC"/>
    <w:rsid w:val="00CF4657"/>
    <w:rsid w:val="00CF5975"/>
    <w:rsid w:val="00CF5EA6"/>
    <w:rsid w:val="00CF7342"/>
    <w:rsid w:val="00D00067"/>
    <w:rsid w:val="00D00D5D"/>
    <w:rsid w:val="00D01C67"/>
    <w:rsid w:val="00D03CC4"/>
    <w:rsid w:val="00D04583"/>
    <w:rsid w:val="00D05B28"/>
    <w:rsid w:val="00D071AA"/>
    <w:rsid w:val="00D10951"/>
    <w:rsid w:val="00D13194"/>
    <w:rsid w:val="00D22DFB"/>
    <w:rsid w:val="00D26583"/>
    <w:rsid w:val="00D27F7F"/>
    <w:rsid w:val="00D30EB8"/>
    <w:rsid w:val="00D311A6"/>
    <w:rsid w:val="00D337A8"/>
    <w:rsid w:val="00D36F18"/>
    <w:rsid w:val="00D41CE7"/>
    <w:rsid w:val="00D441FA"/>
    <w:rsid w:val="00D4475B"/>
    <w:rsid w:val="00D45089"/>
    <w:rsid w:val="00D45DE7"/>
    <w:rsid w:val="00D46407"/>
    <w:rsid w:val="00D47882"/>
    <w:rsid w:val="00D513F7"/>
    <w:rsid w:val="00D51EA8"/>
    <w:rsid w:val="00D527E8"/>
    <w:rsid w:val="00D528EC"/>
    <w:rsid w:val="00D53243"/>
    <w:rsid w:val="00D57F81"/>
    <w:rsid w:val="00D6233E"/>
    <w:rsid w:val="00D6314C"/>
    <w:rsid w:val="00D647C6"/>
    <w:rsid w:val="00D70209"/>
    <w:rsid w:val="00D72085"/>
    <w:rsid w:val="00D739DD"/>
    <w:rsid w:val="00D74045"/>
    <w:rsid w:val="00D801AD"/>
    <w:rsid w:val="00D8272C"/>
    <w:rsid w:val="00D83037"/>
    <w:rsid w:val="00D838E3"/>
    <w:rsid w:val="00D84734"/>
    <w:rsid w:val="00D85C18"/>
    <w:rsid w:val="00D8618D"/>
    <w:rsid w:val="00D86F00"/>
    <w:rsid w:val="00D931A3"/>
    <w:rsid w:val="00D93FA1"/>
    <w:rsid w:val="00D95EFD"/>
    <w:rsid w:val="00D970BF"/>
    <w:rsid w:val="00DA38AA"/>
    <w:rsid w:val="00DA6C81"/>
    <w:rsid w:val="00DA7001"/>
    <w:rsid w:val="00DA7242"/>
    <w:rsid w:val="00DB1764"/>
    <w:rsid w:val="00DB4B55"/>
    <w:rsid w:val="00DB7D23"/>
    <w:rsid w:val="00DB7F82"/>
    <w:rsid w:val="00DC2933"/>
    <w:rsid w:val="00DC32AC"/>
    <w:rsid w:val="00DC35EE"/>
    <w:rsid w:val="00DC53F2"/>
    <w:rsid w:val="00DC6403"/>
    <w:rsid w:val="00DC6CA1"/>
    <w:rsid w:val="00DC72FB"/>
    <w:rsid w:val="00DD01C8"/>
    <w:rsid w:val="00DD0246"/>
    <w:rsid w:val="00DD5E52"/>
    <w:rsid w:val="00DD6888"/>
    <w:rsid w:val="00DE116E"/>
    <w:rsid w:val="00DE269C"/>
    <w:rsid w:val="00DE2822"/>
    <w:rsid w:val="00DE4B39"/>
    <w:rsid w:val="00DE51C5"/>
    <w:rsid w:val="00DE52EB"/>
    <w:rsid w:val="00DE7CE4"/>
    <w:rsid w:val="00DF1674"/>
    <w:rsid w:val="00DF4DD5"/>
    <w:rsid w:val="00E01116"/>
    <w:rsid w:val="00E02DFD"/>
    <w:rsid w:val="00E02E0B"/>
    <w:rsid w:val="00E03134"/>
    <w:rsid w:val="00E043B0"/>
    <w:rsid w:val="00E0473B"/>
    <w:rsid w:val="00E05C3D"/>
    <w:rsid w:val="00E067A7"/>
    <w:rsid w:val="00E10766"/>
    <w:rsid w:val="00E1184D"/>
    <w:rsid w:val="00E1187A"/>
    <w:rsid w:val="00E15B56"/>
    <w:rsid w:val="00E16935"/>
    <w:rsid w:val="00E200A3"/>
    <w:rsid w:val="00E200FB"/>
    <w:rsid w:val="00E203D9"/>
    <w:rsid w:val="00E23AE8"/>
    <w:rsid w:val="00E263DA"/>
    <w:rsid w:val="00E319B5"/>
    <w:rsid w:val="00E31C3B"/>
    <w:rsid w:val="00E329A6"/>
    <w:rsid w:val="00E34483"/>
    <w:rsid w:val="00E358FE"/>
    <w:rsid w:val="00E37CDE"/>
    <w:rsid w:val="00E40125"/>
    <w:rsid w:val="00E406A1"/>
    <w:rsid w:val="00E43A6B"/>
    <w:rsid w:val="00E456FD"/>
    <w:rsid w:val="00E50550"/>
    <w:rsid w:val="00E50E9C"/>
    <w:rsid w:val="00E54CBE"/>
    <w:rsid w:val="00E57733"/>
    <w:rsid w:val="00E57CDB"/>
    <w:rsid w:val="00E6095B"/>
    <w:rsid w:val="00E612D3"/>
    <w:rsid w:val="00E61693"/>
    <w:rsid w:val="00E62058"/>
    <w:rsid w:val="00E62832"/>
    <w:rsid w:val="00E62844"/>
    <w:rsid w:val="00E63334"/>
    <w:rsid w:val="00E66301"/>
    <w:rsid w:val="00E66912"/>
    <w:rsid w:val="00E67478"/>
    <w:rsid w:val="00E71627"/>
    <w:rsid w:val="00E72988"/>
    <w:rsid w:val="00E72EF1"/>
    <w:rsid w:val="00E737B1"/>
    <w:rsid w:val="00E74652"/>
    <w:rsid w:val="00E74A10"/>
    <w:rsid w:val="00E765C6"/>
    <w:rsid w:val="00E77451"/>
    <w:rsid w:val="00E775B7"/>
    <w:rsid w:val="00E77D08"/>
    <w:rsid w:val="00E77F7E"/>
    <w:rsid w:val="00E82042"/>
    <w:rsid w:val="00E828A8"/>
    <w:rsid w:val="00E8297D"/>
    <w:rsid w:val="00E84046"/>
    <w:rsid w:val="00E840B2"/>
    <w:rsid w:val="00E85B5C"/>
    <w:rsid w:val="00E86315"/>
    <w:rsid w:val="00E8678C"/>
    <w:rsid w:val="00E86DF7"/>
    <w:rsid w:val="00E900BF"/>
    <w:rsid w:val="00E905C9"/>
    <w:rsid w:val="00E905F8"/>
    <w:rsid w:val="00E91A2D"/>
    <w:rsid w:val="00E92725"/>
    <w:rsid w:val="00E935A6"/>
    <w:rsid w:val="00E94554"/>
    <w:rsid w:val="00E95433"/>
    <w:rsid w:val="00E97523"/>
    <w:rsid w:val="00EA12C0"/>
    <w:rsid w:val="00EA19C8"/>
    <w:rsid w:val="00EA1E84"/>
    <w:rsid w:val="00EA2D85"/>
    <w:rsid w:val="00EA4898"/>
    <w:rsid w:val="00EA4F3F"/>
    <w:rsid w:val="00EA7523"/>
    <w:rsid w:val="00EA7743"/>
    <w:rsid w:val="00EB008E"/>
    <w:rsid w:val="00EB444F"/>
    <w:rsid w:val="00EB7E25"/>
    <w:rsid w:val="00EC0F6A"/>
    <w:rsid w:val="00EC23FC"/>
    <w:rsid w:val="00EC7E31"/>
    <w:rsid w:val="00ED073F"/>
    <w:rsid w:val="00ED3459"/>
    <w:rsid w:val="00ED4199"/>
    <w:rsid w:val="00ED6680"/>
    <w:rsid w:val="00ED69F2"/>
    <w:rsid w:val="00ED6AE7"/>
    <w:rsid w:val="00ED75E2"/>
    <w:rsid w:val="00ED7C01"/>
    <w:rsid w:val="00EE0CEE"/>
    <w:rsid w:val="00EE1F76"/>
    <w:rsid w:val="00EE241E"/>
    <w:rsid w:val="00EE318C"/>
    <w:rsid w:val="00EE429B"/>
    <w:rsid w:val="00EE52EA"/>
    <w:rsid w:val="00EE6192"/>
    <w:rsid w:val="00EE6431"/>
    <w:rsid w:val="00EF1565"/>
    <w:rsid w:val="00EF1746"/>
    <w:rsid w:val="00EF249E"/>
    <w:rsid w:val="00EF278F"/>
    <w:rsid w:val="00EF2B22"/>
    <w:rsid w:val="00EF5140"/>
    <w:rsid w:val="00EF52A9"/>
    <w:rsid w:val="00EF563A"/>
    <w:rsid w:val="00EF5A65"/>
    <w:rsid w:val="00F06294"/>
    <w:rsid w:val="00F06597"/>
    <w:rsid w:val="00F0666A"/>
    <w:rsid w:val="00F06D27"/>
    <w:rsid w:val="00F10EF2"/>
    <w:rsid w:val="00F14753"/>
    <w:rsid w:val="00F148A2"/>
    <w:rsid w:val="00F23A62"/>
    <w:rsid w:val="00F254F7"/>
    <w:rsid w:val="00F25C3A"/>
    <w:rsid w:val="00F26137"/>
    <w:rsid w:val="00F30DE8"/>
    <w:rsid w:val="00F30F7E"/>
    <w:rsid w:val="00F330AC"/>
    <w:rsid w:val="00F337F9"/>
    <w:rsid w:val="00F34197"/>
    <w:rsid w:val="00F348D3"/>
    <w:rsid w:val="00F42ADF"/>
    <w:rsid w:val="00F43D55"/>
    <w:rsid w:val="00F44054"/>
    <w:rsid w:val="00F45BC9"/>
    <w:rsid w:val="00F4678A"/>
    <w:rsid w:val="00F501C4"/>
    <w:rsid w:val="00F51E8F"/>
    <w:rsid w:val="00F529D7"/>
    <w:rsid w:val="00F532D6"/>
    <w:rsid w:val="00F54F66"/>
    <w:rsid w:val="00F61F3F"/>
    <w:rsid w:val="00F62179"/>
    <w:rsid w:val="00F625F1"/>
    <w:rsid w:val="00F6262E"/>
    <w:rsid w:val="00F6448F"/>
    <w:rsid w:val="00F65551"/>
    <w:rsid w:val="00F73877"/>
    <w:rsid w:val="00F74A1A"/>
    <w:rsid w:val="00F751F8"/>
    <w:rsid w:val="00F761AE"/>
    <w:rsid w:val="00F76B05"/>
    <w:rsid w:val="00F76EE5"/>
    <w:rsid w:val="00F7748E"/>
    <w:rsid w:val="00F77DEE"/>
    <w:rsid w:val="00F805C1"/>
    <w:rsid w:val="00F812CE"/>
    <w:rsid w:val="00F829C3"/>
    <w:rsid w:val="00F839B0"/>
    <w:rsid w:val="00F85405"/>
    <w:rsid w:val="00F869B8"/>
    <w:rsid w:val="00F87446"/>
    <w:rsid w:val="00F9027C"/>
    <w:rsid w:val="00F90A28"/>
    <w:rsid w:val="00F912FB"/>
    <w:rsid w:val="00F91EC4"/>
    <w:rsid w:val="00F94BDD"/>
    <w:rsid w:val="00F94C20"/>
    <w:rsid w:val="00FA0A4E"/>
    <w:rsid w:val="00FA180B"/>
    <w:rsid w:val="00FA6523"/>
    <w:rsid w:val="00FA7FCE"/>
    <w:rsid w:val="00FB2C03"/>
    <w:rsid w:val="00FB3BBC"/>
    <w:rsid w:val="00FB7A19"/>
    <w:rsid w:val="00FC17BE"/>
    <w:rsid w:val="00FC1A79"/>
    <w:rsid w:val="00FC283C"/>
    <w:rsid w:val="00FC2E73"/>
    <w:rsid w:val="00FC59CE"/>
    <w:rsid w:val="00FD48DC"/>
    <w:rsid w:val="00FD4C05"/>
    <w:rsid w:val="00FD58CC"/>
    <w:rsid w:val="00FD68EF"/>
    <w:rsid w:val="00FE104F"/>
    <w:rsid w:val="00FE19F5"/>
    <w:rsid w:val="00FE257F"/>
    <w:rsid w:val="00FE3B12"/>
    <w:rsid w:val="00FE414E"/>
    <w:rsid w:val="00FE593B"/>
    <w:rsid w:val="00FE5E33"/>
    <w:rsid w:val="00FE6CC6"/>
    <w:rsid w:val="00FE7FDB"/>
    <w:rsid w:val="00FF025C"/>
    <w:rsid w:val="00FF110A"/>
    <w:rsid w:val="00FF1690"/>
    <w:rsid w:val="00FF16B4"/>
    <w:rsid w:val="00FF51C1"/>
    <w:rsid w:val="00FF5B26"/>
    <w:rsid w:val="00FF61E1"/>
    <w:rsid w:val="00FF73C1"/>
    <w:rsid w:val="00FF7908"/>
    <w:rsid w:val="00FF7A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9441F"/>
    <w:pPr>
      <w:spacing w:line="480" w:lineRule="auto"/>
      <w:outlineLvl w:val="0"/>
    </w:pPr>
    <w:rPr>
      <w:b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9441F"/>
    <w:pPr>
      <w:spacing w:after="0" w:line="480" w:lineRule="auto"/>
      <w:outlineLvl w:val="1"/>
    </w:pPr>
    <w:rPr>
      <w:rFonts w:cs="Times New Roman"/>
      <w:b/>
      <w:u w:val="single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9441F"/>
    <w:pPr>
      <w:spacing w:after="0" w:line="480" w:lineRule="auto"/>
      <w:outlineLvl w:val="2"/>
    </w:pPr>
    <w:rPr>
      <w:rFonts w:cs="Times New Roman"/>
      <w:b/>
      <w:i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F51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510B"/>
  </w:style>
  <w:style w:type="paragraph" w:styleId="Footer">
    <w:name w:val="footer"/>
    <w:basedOn w:val="Normal"/>
    <w:link w:val="FooterChar"/>
    <w:uiPriority w:val="99"/>
    <w:unhideWhenUsed/>
    <w:rsid w:val="001F51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510B"/>
  </w:style>
  <w:style w:type="character" w:styleId="CommentReference">
    <w:name w:val="annotation reference"/>
    <w:basedOn w:val="DefaultParagraphFont"/>
    <w:uiPriority w:val="99"/>
    <w:semiHidden/>
    <w:unhideWhenUsed/>
    <w:rsid w:val="00AF51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517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517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517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5178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32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32A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9522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522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95222"/>
    <w:pPr>
      <w:spacing w:line="48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95222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8A22E9"/>
    <w:pPr>
      <w:ind w:left="720"/>
      <w:contextualSpacing/>
    </w:pPr>
  </w:style>
  <w:style w:type="paragraph" w:customStyle="1" w:styleId="title1">
    <w:name w:val="title1"/>
    <w:basedOn w:val="Normal"/>
    <w:rsid w:val="0029348F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val="en-US"/>
    </w:rPr>
  </w:style>
  <w:style w:type="paragraph" w:customStyle="1" w:styleId="desc2">
    <w:name w:val="desc2"/>
    <w:basedOn w:val="Normal"/>
    <w:rsid w:val="0029348F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en-US"/>
    </w:rPr>
  </w:style>
  <w:style w:type="paragraph" w:customStyle="1" w:styleId="details1">
    <w:name w:val="details1"/>
    <w:basedOn w:val="Normal"/>
    <w:rsid w:val="0029348F"/>
    <w:pPr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character" w:customStyle="1" w:styleId="jrnl">
    <w:name w:val="jrnl"/>
    <w:basedOn w:val="DefaultParagraphFont"/>
    <w:rsid w:val="0029348F"/>
  </w:style>
  <w:style w:type="paragraph" w:styleId="Revision">
    <w:name w:val="Revision"/>
    <w:hidden/>
    <w:uiPriority w:val="99"/>
    <w:semiHidden/>
    <w:rsid w:val="00492B7C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19441F"/>
    <w:rPr>
      <w:b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19441F"/>
    <w:rPr>
      <w:rFonts w:cs="Times New Roman"/>
      <w:b/>
      <w:u w:val="single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9441F"/>
    <w:rPr>
      <w:rFonts w:cs="Times New Roman"/>
      <w:b/>
      <w:i/>
      <w:lang w:val="en-US"/>
    </w:rPr>
  </w:style>
  <w:style w:type="paragraph" w:styleId="NoSpacing">
    <w:name w:val="No Spacing"/>
    <w:uiPriority w:val="1"/>
    <w:qFormat/>
    <w:rsid w:val="00FF7ACD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9441F"/>
    <w:pPr>
      <w:spacing w:line="480" w:lineRule="auto"/>
      <w:outlineLvl w:val="0"/>
    </w:pPr>
    <w:rPr>
      <w:b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9441F"/>
    <w:pPr>
      <w:spacing w:after="0" w:line="480" w:lineRule="auto"/>
      <w:outlineLvl w:val="1"/>
    </w:pPr>
    <w:rPr>
      <w:rFonts w:cs="Times New Roman"/>
      <w:b/>
      <w:u w:val="single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9441F"/>
    <w:pPr>
      <w:spacing w:after="0" w:line="480" w:lineRule="auto"/>
      <w:outlineLvl w:val="2"/>
    </w:pPr>
    <w:rPr>
      <w:rFonts w:cs="Times New Roman"/>
      <w:b/>
      <w:i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F51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510B"/>
  </w:style>
  <w:style w:type="paragraph" w:styleId="Footer">
    <w:name w:val="footer"/>
    <w:basedOn w:val="Normal"/>
    <w:link w:val="FooterChar"/>
    <w:uiPriority w:val="99"/>
    <w:unhideWhenUsed/>
    <w:rsid w:val="001F51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510B"/>
  </w:style>
  <w:style w:type="character" w:styleId="CommentReference">
    <w:name w:val="annotation reference"/>
    <w:basedOn w:val="DefaultParagraphFont"/>
    <w:uiPriority w:val="99"/>
    <w:semiHidden/>
    <w:unhideWhenUsed/>
    <w:rsid w:val="00AF51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517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517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517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5178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32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32A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9522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522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95222"/>
    <w:pPr>
      <w:spacing w:line="48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95222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8A22E9"/>
    <w:pPr>
      <w:ind w:left="720"/>
      <w:contextualSpacing/>
    </w:pPr>
  </w:style>
  <w:style w:type="paragraph" w:customStyle="1" w:styleId="title1">
    <w:name w:val="title1"/>
    <w:basedOn w:val="Normal"/>
    <w:rsid w:val="0029348F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val="en-US"/>
    </w:rPr>
  </w:style>
  <w:style w:type="paragraph" w:customStyle="1" w:styleId="desc2">
    <w:name w:val="desc2"/>
    <w:basedOn w:val="Normal"/>
    <w:rsid w:val="0029348F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en-US"/>
    </w:rPr>
  </w:style>
  <w:style w:type="paragraph" w:customStyle="1" w:styleId="details1">
    <w:name w:val="details1"/>
    <w:basedOn w:val="Normal"/>
    <w:rsid w:val="0029348F"/>
    <w:pPr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character" w:customStyle="1" w:styleId="jrnl">
    <w:name w:val="jrnl"/>
    <w:basedOn w:val="DefaultParagraphFont"/>
    <w:rsid w:val="0029348F"/>
  </w:style>
  <w:style w:type="paragraph" w:styleId="Revision">
    <w:name w:val="Revision"/>
    <w:hidden/>
    <w:uiPriority w:val="99"/>
    <w:semiHidden/>
    <w:rsid w:val="00492B7C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19441F"/>
    <w:rPr>
      <w:b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19441F"/>
    <w:rPr>
      <w:rFonts w:cs="Times New Roman"/>
      <w:b/>
      <w:u w:val="single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9441F"/>
    <w:rPr>
      <w:rFonts w:cs="Times New Roman"/>
      <w:b/>
      <w:i/>
      <w:lang w:val="en-US"/>
    </w:rPr>
  </w:style>
  <w:style w:type="paragraph" w:styleId="NoSpacing">
    <w:name w:val="No Spacing"/>
    <w:uiPriority w:val="1"/>
    <w:qFormat/>
    <w:rsid w:val="00FF7AC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14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37200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02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426008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46795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72623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41291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811227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1748619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46454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435819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378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50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0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55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714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66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53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92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8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90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37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24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25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8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2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96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9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3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42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65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0194C8C-5E60-4125-93FC-468FBACBD7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10608</Words>
  <Characters>56225</Characters>
  <Application>Microsoft Office Word</Application>
  <DocSecurity>0</DocSecurity>
  <Lines>468</Lines>
  <Paragraphs>1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NTNU DMF</Company>
  <LinksUpToDate>false</LinksUpToDate>
  <CharactersWithSpaces>667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ivind Ness-Jensen</dc:creator>
  <cp:lastModifiedBy>Eivind Ness-Jensen</cp:lastModifiedBy>
  <cp:revision>2</cp:revision>
  <dcterms:created xsi:type="dcterms:W3CDTF">2015-04-28T04:48:00Z</dcterms:created>
  <dcterms:modified xsi:type="dcterms:W3CDTF">2015-04-28T04:48:00Z</dcterms:modified>
</cp:coreProperties>
</file>